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B73B9E" w14:textId="4EA97E30" w:rsidR="00824D1F" w:rsidRPr="00134FE9" w:rsidRDefault="009D2FCE" w:rsidP="00134FE9">
      <w:pPr>
        <w:pStyle w:val="Heading1"/>
        <w:jc w:val="center"/>
        <w:rPr>
          <w:b/>
          <w:bCs/>
        </w:rPr>
      </w:pPr>
      <w:r w:rsidRPr="00134FE9">
        <w:rPr>
          <w:b/>
          <w:bCs/>
        </w:rPr>
        <w:t xml:space="preserve">Dataset </w:t>
      </w:r>
      <w:r w:rsidR="006C0584" w:rsidRPr="00134FE9">
        <w:rPr>
          <w:b/>
          <w:bCs/>
        </w:rPr>
        <w:t>1</w:t>
      </w:r>
      <w:r w:rsidR="00134FE9" w:rsidRPr="00134FE9">
        <w:rPr>
          <w:b/>
          <w:bCs/>
        </w:rPr>
        <w:t xml:space="preserve"> for glass transition temperature</w:t>
      </w:r>
    </w:p>
    <w:p w14:paraId="2E79EC29" w14:textId="16659E7D" w:rsidR="001E2125" w:rsidRPr="00134FE9" w:rsidRDefault="001E2125">
      <w:pPr>
        <w:rPr>
          <w:rFonts w:ascii="Times New Roman" w:hAnsi="Times New Roman" w:cs="Times New Roman"/>
          <w:sz w:val="16"/>
          <w:szCs w:val="16"/>
        </w:rPr>
      </w:pPr>
    </w:p>
    <w:tbl>
      <w:tblPr>
        <w:tblStyle w:val="TableGrid"/>
        <w:tblW w:w="0" w:type="auto"/>
        <w:jc w:val="center"/>
        <w:tblLook w:val="04A0" w:firstRow="1" w:lastRow="0" w:firstColumn="1" w:lastColumn="0" w:noHBand="0" w:noVBand="1"/>
      </w:tblPr>
      <w:tblGrid>
        <w:gridCol w:w="389"/>
        <w:gridCol w:w="1160"/>
        <w:gridCol w:w="1705"/>
        <w:gridCol w:w="5245"/>
        <w:gridCol w:w="851"/>
      </w:tblGrid>
      <w:tr w:rsidR="0030391A" w:rsidRPr="00134FE9" w14:paraId="4AC9D71F" w14:textId="77777777" w:rsidTr="00C82869">
        <w:trPr>
          <w:trHeight w:val="288"/>
          <w:jc w:val="center"/>
        </w:trPr>
        <w:tc>
          <w:tcPr>
            <w:tcW w:w="390" w:type="dxa"/>
            <w:vAlign w:val="center"/>
          </w:tcPr>
          <w:p w14:paraId="726A03CE" w14:textId="38659136" w:rsidR="009812C6" w:rsidRPr="00134FE9" w:rsidRDefault="00134FE9" w:rsidP="00134FE9">
            <w:pPr>
              <w:rPr>
                <w:rFonts w:ascii="Times New Roman" w:hAnsi="Times New Roman" w:cs="Times New Roman"/>
                <w:b/>
                <w:bCs/>
                <w:sz w:val="16"/>
                <w:szCs w:val="16"/>
              </w:rPr>
            </w:pPr>
            <w:r w:rsidRPr="00134FE9">
              <w:rPr>
                <w:rFonts w:ascii="Times New Roman" w:hAnsi="Times New Roman" w:cs="Times New Roman"/>
                <w:b/>
                <w:bCs/>
                <w:sz w:val="16"/>
                <w:szCs w:val="16"/>
              </w:rPr>
              <w:t>No.</w:t>
            </w:r>
          </w:p>
        </w:tc>
        <w:tc>
          <w:tcPr>
            <w:tcW w:w="1040" w:type="dxa"/>
            <w:noWrap/>
            <w:vAlign w:val="center"/>
            <w:hideMark/>
          </w:tcPr>
          <w:p w14:paraId="022271D6" w14:textId="4A6A7DD4" w:rsidR="009812C6" w:rsidRPr="00134FE9" w:rsidRDefault="009812C6" w:rsidP="00134FE9">
            <w:pPr>
              <w:rPr>
                <w:rFonts w:ascii="Times New Roman" w:hAnsi="Times New Roman" w:cs="Times New Roman"/>
                <w:b/>
                <w:bCs/>
                <w:sz w:val="16"/>
                <w:szCs w:val="16"/>
              </w:rPr>
            </w:pPr>
            <w:r w:rsidRPr="00134FE9">
              <w:rPr>
                <w:rFonts w:ascii="Times New Roman" w:hAnsi="Times New Roman" w:cs="Times New Roman"/>
                <w:b/>
                <w:bCs/>
                <w:sz w:val="16"/>
                <w:szCs w:val="16"/>
              </w:rPr>
              <w:t>Reference</w:t>
            </w:r>
          </w:p>
        </w:tc>
        <w:tc>
          <w:tcPr>
            <w:tcW w:w="1578" w:type="dxa"/>
            <w:noWrap/>
            <w:vAlign w:val="center"/>
            <w:hideMark/>
          </w:tcPr>
          <w:p w14:paraId="7E75DB22" w14:textId="7DC03664" w:rsidR="009812C6" w:rsidRPr="00134FE9" w:rsidRDefault="009812C6" w:rsidP="00134FE9">
            <w:pPr>
              <w:rPr>
                <w:rFonts w:ascii="Times New Roman" w:hAnsi="Times New Roman" w:cs="Times New Roman"/>
                <w:b/>
                <w:bCs/>
                <w:sz w:val="16"/>
                <w:szCs w:val="16"/>
              </w:rPr>
            </w:pPr>
            <w:r w:rsidRPr="00134FE9">
              <w:rPr>
                <w:rFonts w:ascii="Times New Roman" w:hAnsi="Times New Roman" w:cs="Times New Roman"/>
                <w:b/>
                <w:bCs/>
                <w:sz w:val="16"/>
                <w:szCs w:val="16"/>
              </w:rPr>
              <w:t>SMP name</w:t>
            </w:r>
          </w:p>
        </w:tc>
        <w:tc>
          <w:tcPr>
            <w:tcW w:w="5246" w:type="dxa"/>
            <w:noWrap/>
            <w:vAlign w:val="center"/>
            <w:hideMark/>
          </w:tcPr>
          <w:p w14:paraId="0A6490A2" w14:textId="0B4250B9" w:rsidR="009812C6" w:rsidRPr="00134FE9" w:rsidRDefault="009812C6" w:rsidP="00134FE9">
            <w:pPr>
              <w:rPr>
                <w:rFonts w:ascii="Times New Roman" w:hAnsi="Times New Roman" w:cs="Times New Roman"/>
                <w:b/>
                <w:bCs/>
                <w:sz w:val="16"/>
                <w:szCs w:val="16"/>
              </w:rPr>
            </w:pPr>
            <w:proofErr w:type="spellStart"/>
            <w:r w:rsidRPr="00134FE9">
              <w:rPr>
                <w:rFonts w:ascii="Times New Roman" w:hAnsi="Times New Roman" w:cs="Times New Roman"/>
                <w:b/>
                <w:bCs/>
                <w:sz w:val="16"/>
                <w:szCs w:val="16"/>
              </w:rPr>
              <w:t>BigSMILES</w:t>
            </w:r>
            <w:proofErr w:type="spellEnd"/>
          </w:p>
        </w:tc>
        <w:tc>
          <w:tcPr>
            <w:tcW w:w="1096" w:type="dxa"/>
            <w:noWrap/>
            <w:vAlign w:val="center"/>
            <w:hideMark/>
          </w:tcPr>
          <w:p w14:paraId="4F0D42D5" w14:textId="76C55708" w:rsidR="009812C6" w:rsidRPr="00134FE9" w:rsidRDefault="00871866" w:rsidP="00134FE9">
            <w:pPr>
              <w:rPr>
                <w:rFonts w:ascii="Times New Roman" w:hAnsi="Times New Roman" w:cs="Times New Roman"/>
                <w:b/>
                <w:bCs/>
                <w:sz w:val="16"/>
                <w:szCs w:val="16"/>
              </w:rPr>
            </w:pPr>
            <w:r>
              <w:rPr>
                <w:rFonts w:ascii="Times New Roman" w:hAnsi="Times New Roman" w:cs="Times New Roman"/>
                <w:b/>
                <w:bCs/>
                <w:sz w:val="16"/>
                <w:szCs w:val="16"/>
              </w:rPr>
              <w:t xml:space="preserve"> </w:t>
            </w:r>
            <w:r w:rsidR="009812C6" w:rsidRPr="00134FE9">
              <w:rPr>
                <w:rFonts w:ascii="Times New Roman" w:hAnsi="Times New Roman" w:cs="Times New Roman"/>
                <w:b/>
                <w:bCs/>
                <w:sz w:val="16"/>
                <w:szCs w:val="16"/>
              </w:rPr>
              <w:t>Glass transiti</w:t>
            </w:r>
            <w:r>
              <w:rPr>
                <w:rFonts w:ascii="Times New Roman" w:hAnsi="Times New Roman" w:cs="Times New Roman"/>
                <w:b/>
                <w:bCs/>
                <w:sz w:val="16"/>
                <w:szCs w:val="16"/>
              </w:rPr>
              <w:t>o</w:t>
            </w:r>
            <w:r w:rsidR="009812C6" w:rsidRPr="00134FE9">
              <w:rPr>
                <w:rFonts w:ascii="Times New Roman" w:hAnsi="Times New Roman" w:cs="Times New Roman"/>
                <w:b/>
                <w:bCs/>
                <w:sz w:val="16"/>
                <w:szCs w:val="16"/>
              </w:rPr>
              <w:t>n temperature (°C)</w:t>
            </w:r>
          </w:p>
        </w:tc>
      </w:tr>
      <w:tr w:rsidR="009812C6" w:rsidRPr="00134FE9" w14:paraId="06A9771A" w14:textId="77777777" w:rsidTr="00C82869">
        <w:trPr>
          <w:trHeight w:val="288"/>
          <w:jc w:val="center"/>
        </w:trPr>
        <w:tc>
          <w:tcPr>
            <w:tcW w:w="390" w:type="dxa"/>
            <w:vAlign w:val="center"/>
          </w:tcPr>
          <w:p w14:paraId="536C10BA" w14:textId="77777777" w:rsidR="009812C6" w:rsidRPr="00134FE9" w:rsidRDefault="009812C6" w:rsidP="009812C6">
            <w:pPr>
              <w:jc w:val="center"/>
              <w:rPr>
                <w:rFonts w:ascii="Times New Roman" w:hAnsi="Times New Roman" w:cs="Times New Roman"/>
                <w:b/>
                <w:bCs/>
                <w:sz w:val="16"/>
                <w:szCs w:val="16"/>
              </w:rPr>
            </w:pPr>
          </w:p>
        </w:tc>
        <w:tc>
          <w:tcPr>
            <w:tcW w:w="8960" w:type="dxa"/>
            <w:gridSpan w:val="4"/>
            <w:noWrap/>
            <w:vAlign w:val="center"/>
          </w:tcPr>
          <w:p w14:paraId="3189986E" w14:textId="6820F536" w:rsidR="009812C6" w:rsidRPr="00134FE9" w:rsidRDefault="009812C6" w:rsidP="009812C6">
            <w:pPr>
              <w:jc w:val="center"/>
              <w:rPr>
                <w:rFonts w:ascii="Times New Roman" w:hAnsi="Times New Roman" w:cs="Times New Roman"/>
                <w:b/>
                <w:bCs/>
                <w:sz w:val="16"/>
                <w:szCs w:val="16"/>
              </w:rPr>
            </w:pPr>
            <w:r w:rsidRPr="00134FE9">
              <w:rPr>
                <w:rFonts w:ascii="Times New Roman" w:hAnsi="Times New Roman" w:cs="Times New Roman"/>
                <w:b/>
                <w:bCs/>
                <w:sz w:val="16"/>
                <w:szCs w:val="16"/>
              </w:rPr>
              <w:t>Training data</w:t>
            </w:r>
          </w:p>
        </w:tc>
      </w:tr>
      <w:tr w:rsidR="0030391A" w:rsidRPr="00134FE9" w14:paraId="2A0C7B01" w14:textId="77777777" w:rsidTr="00C82869">
        <w:trPr>
          <w:trHeight w:val="288"/>
          <w:jc w:val="center"/>
        </w:trPr>
        <w:tc>
          <w:tcPr>
            <w:tcW w:w="390" w:type="dxa"/>
            <w:vMerge w:val="restart"/>
            <w:vAlign w:val="center"/>
          </w:tcPr>
          <w:p w14:paraId="3D006791" w14:textId="09B82060"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w:t>
            </w:r>
          </w:p>
        </w:tc>
        <w:tc>
          <w:tcPr>
            <w:tcW w:w="1040" w:type="dxa"/>
            <w:vMerge w:val="restart"/>
            <w:noWrap/>
            <w:vAlign w:val="center"/>
            <w:hideMark/>
          </w:tcPr>
          <w:p w14:paraId="47E1DFD1" w14:textId="38E41116"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Castro</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0</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7/s11043-010-9109-6","ISBN":"1104301091","ISSN":"13852000","abstract":"Shape memory polymers (SMPs) are polymers that can recover a large pre- deformed shape in response to environmental stimuli, such as temperature, light, etc. For a thermally triggered (or activated) amorphous SMP, the pre-deformation and recovery of the shape require the temperature of the material to traverse the glass transition temperature Tg under constrained or free conditions. In this paper, effects of thermal rates on the thermomechanical behaviors of amorphous SMPs are investigated. Under uniaxial compression, during a temperature cycle (cooling followed by heating), the stress decreases to zero as the temperature decreases to below the glass transition temperature, and increases to a value larger than the initial stress (termed stress overshoot) as the temperature is raised above the glass transition temperature. These observations are examined by a thermoviscoelastic- ity model that couples the nonequilibrium structural relaxation and temperature dependent viscoelastic behavior of the material. In addition, using this model, stress-temperature behaviors during temperature cycles with various thermal rate conditions and tensile loading conditions are studied. © 2010 Springer Science+Business Media, B.V.","author":[{"dropping-particle":"","family":"Castro","given":"Francisco","non-dropping-particle":"","parse-names":false,"suffix":""},{"dropping-particle":"","family":"Westbrook","given":"Kristofer K.","non-dropping-particle":"","parse-names":false,"suffix":""},{"dropping-particle":"","family":"Long","given":"Kevin N.","non-dropping-particle":"","parse-names":false,"suffix":""},{"dropping-particle":"","family":"Shandas","given":"Robin","non-dropping-particle":"","parse-names":false,"suffix":""},{"dropping-particle":"","family":"Qi","given":"H. Jerry","non-dropping-particle":"","parse-names":false,"suffix":""}],"container-title":"Mechanics of Time-Dependent Materials","id":"ITEM-1","issue":"3","issued":{"date-parts":[["2010"]]},"page":"219-241","title":"Effects of thermal rates on the thermomechanical behaviors of amorphous shape memory polymers","type":"article-journal","volume":"14"},"uris":["http://www.mendeley.com/documents/?uuid=c010be2e-3a5e-4ee0-9e26-603f1ee856c3"]}],"mendeley":{"formattedCitation":"[1]","plainTextFormattedCitation":"[1]","previouslyFormattedCitation":"&lt;sup&gt;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w:t>
            </w:r>
            <w:r w:rsidRPr="00134FE9">
              <w:rPr>
                <w:rFonts w:ascii="Times New Roman" w:hAnsi="Times New Roman" w:cs="Times New Roman"/>
                <w:sz w:val="16"/>
                <w:szCs w:val="16"/>
              </w:rPr>
              <w:fldChar w:fldCharType="end"/>
            </w:r>
          </w:p>
          <w:p w14:paraId="3C4E8FC3" w14:textId="332E5A24"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64CF79E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tba &amp; PEGDMA</w:t>
            </w:r>
          </w:p>
          <w:p w14:paraId="2CEDFAF7" w14:textId="1444D858" w:rsidR="009812C6" w:rsidRPr="00134FE9" w:rsidRDefault="009812C6" w:rsidP="00054912">
            <w:pPr>
              <w:rPr>
                <w:rFonts w:ascii="Times New Roman" w:hAnsi="Times New Roman" w:cs="Times New Roman"/>
                <w:sz w:val="16"/>
                <w:szCs w:val="16"/>
              </w:rPr>
            </w:pPr>
          </w:p>
        </w:tc>
        <w:tc>
          <w:tcPr>
            <w:tcW w:w="5246" w:type="dxa"/>
            <w:noWrap/>
            <w:vAlign w:val="center"/>
            <w:hideMark/>
          </w:tcPr>
          <w:p w14:paraId="40C1A86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w:t>
            </w:r>
          </w:p>
        </w:tc>
        <w:tc>
          <w:tcPr>
            <w:tcW w:w="1096" w:type="dxa"/>
            <w:vMerge w:val="restart"/>
            <w:noWrap/>
            <w:vAlign w:val="center"/>
            <w:hideMark/>
          </w:tcPr>
          <w:p w14:paraId="17E30F8A"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49.36</w:t>
            </w:r>
          </w:p>
          <w:p w14:paraId="60655220" w14:textId="302C6377" w:rsidR="009812C6" w:rsidRPr="00134FE9" w:rsidRDefault="009812C6" w:rsidP="009D2FCE">
            <w:pPr>
              <w:rPr>
                <w:rFonts w:ascii="Times New Roman" w:hAnsi="Times New Roman" w:cs="Times New Roman"/>
                <w:sz w:val="16"/>
                <w:szCs w:val="16"/>
              </w:rPr>
            </w:pPr>
          </w:p>
        </w:tc>
      </w:tr>
      <w:tr w:rsidR="0030391A" w:rsidRPr="00134FE9" w14:paraId="7420C9C3" w14:textId="77777777" w:rsidTr="00C82869">
        <w:trPr>
          <w:trHeight w:val="288"/>
          <w:jc w:val="center"/>
        </w:trPr>
        <w:tc>
          <w:tcPr>
            <w:tcW w:w="390" w:type="dxa"/>
            <w:vMerge/>
            <w:vAlign w:val="center"/>
          </w:tcPr>
          <w:p w14:paraId="20F9142A"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3BD7A5FD" w14:textId="5391F1E1"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5B079F78" w14:textId="7E001917" w:rsidR="009812C6" w:rsidRPr="00134FE9" w:rsidRDefault="009812C6" w:rsidP="00054912">
            <w:pPr>
              <w:rPr>
                <w:rFonts w:ascii="Times New Roman" w:hAnsi="Times New Roman" w:cs="Times New Roman"/>
                <w:sz w:val="16"/>
                <w:szCs w:val="16"/>
              </w:rPr>
            </w:pPr>
          </w:p>
        </w:tc>
        <w:tc>
          <w:tcPr>
            <w:tcW w:w="5246" w:type="dxa"/>
            <w:noWrap/>
            <w:vAlign w:val="center"/>
            <w:hideMark/>
          </w:tcPr>
          <w:p w14:paraId="4E7DA02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w:t>
            </w:r>
          </w:p>
        </w:tc>
        <w:tc>
          <w:tcPr>
            <w:tcW w:w="1096" w:type="dxa"/>
            <w:vMerge/>
            <w:noWrap/>
            <w:vAlign w:val="center"/>
            <w:hideMark/>
          </w:tcPr>
          <w:p w14:paraId="4475BEAD" w14:textId="660639C4" w:rsidR="009812C6" w:rsidRPr="00134FE9" w:rsidRDefault="009812C6" w:rsidP="009D2FCE">
            <w:pPr>
              <w:rPr>
                <w:rFonts w:ascii="Times New Roman" w:hAnsi="Times New Roman" w:cs="Times New Roman"/>
                <w:sz w:val="16"/>
                <w:szCs w:val="16"/>
              </w:rPr>
            </w:pPr>
          </w:p>
        </w:tc>
      </w:tr>
      <w:tr w:rsidR="0030391A" w:rsidRPr="00134FE9" w14:paraId="4162D2CB" w14:textId="77777777" w:rsidTr="00C82869">
        <w:trPr>
          <w:trHeight w:val="288"/>
          <w:jc w:val="center"/>
        </w:trPr>
        <w:tc>
          <w:tcPr>
            <w:tcW w:w="390" w:type="dxa"/>
            <w:vMerge/>
            <w:vAlign w:val="center"/>
          </w:tcPr>
          <w:p w14:paraId="79315446"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28E932A8" w14:textId="0E87576B"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15491167" w14:textId="1E6E50FC" w:rsidR="009812C6" w:rsidRPr="00134FE9" w:rsidRDefault="009812C6" w:rsidP="00054912">
            <w:pPr>
              <w:rPr>
                <w:rFonts w:ascii="Times New Roman" w:hAnsi="Times New Roman" w:cs="Times New Roman"/>
                <w:sz w:val="16"/>
                <w:szCs w:val="16"/>
              </w:rPr>
            </w:pPr>
          </w:p>
        </w:tc>
        <w:tc>
          <w:tcPr>
            <w:tcW w:w="5246" w:type="dxa"/>
            <w:noWrap/>
            <w:vAlign w:val="center"/>
            <w:hideMark/>
          </w:tcPr>
          <w:p w14:paraId="2F2D630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w:t>
            </w:r>
          </w:p>
        </w:tc>
        <w:tc>
          <w:tcPr>
            <w:tcW w:w="1096" w:type="dxa"/>
            <w:vMerge/>
            <w:noWrap/>
            <w:vAlign w:val="center"/>
            <w:hideMark/>
          </w:tcPr>
          <w:p w14:paraId="7B3BD4E2" w14:textId="78906214" w:rsidR="009812C6" w:rsidRPr="00134FE9" w:rsidRDefault="009812C6" w:rsidP="009D2FCE">
            <w:pPr>
              <w:rPr>
                <w:rFonts w:ascii="Times New Roman" w:hAnsi="Times New Roman" w:cs="Times New Roman"/>
                <w:sz w:val="16"/>
                <w:szCs w:val="16"/>
              </w:rPr>
            </w:pPr>
          </w:p>
        </w:tc>
      </w:tr>
      <w:tr w:rsidR="0030391A" w:rsidRPr="00134FE9" w14:paraId="186CA596" w14:textId="77777777" w:rsidTr="00C82869">
        <w:trPr>
          <w:trHeight w:val="288"/>
          <w:jc w:val="center"/>
        </w:trPr>
        <w:tc>
          <w:tcPr>
            <w:tcW w:w="390" w:type="dxa"/>
            <w:vMerge/>
            <w:vAlign w:val="center"/>
          </w:tcPr>
          <w:p w14:paraId="2A2EE150"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073D96C8" w14:textId="747AE84E"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60CE32BF" w14:textId="1032D6D8" w:rsidR="009812C6" w:rsidRPr="00134FE9" w:rsidRDefault="009812C6" w:rsidP="00054912">
            <w:pPr>
              <w:rPr>
                <w:rFonts w:ascii="Times New Roman" w:hAnsi="Times New Roman" w:cs="Times New Roman"/>
                <w:sz w:val="16"/>
                <w:szCs w:val="16"/>
              </w:rPr>
            </w:pPr>
          </w:p>
        </w:tc>
        <w:tc>
          <w:tcPr>
            <w:tcW w:w="5246" w:type="dxa"/>
            <w:noWrap/>
            <w:vAlign w:val="center"/>
            <w:hideMark/>
          </w:tcPr>
          <w:p w14:paraId="617DBD2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w:t>
            </w:r>
          </w:p>
        </w:tc>
        <w:tc>
          <w:tcPr>
            <w:tcW w:w="1096" w:type="dxa"/>
            <w:vMerge/>
            <w:noWrap/>
            <w:vAlign w:val="center"/>
            <w:hideMark/>
          </w:tcPr>
          <w:p w14:paraId="2FCE4CFF" w14:textId="23441662" w:rsidR="009812C6" w:rsidRPr="00134FE9" w:rsidRDefault="009812C6" w:rsidP="009D2FCE">
            <w:pPr>
              <w:rPr>
                <w:rFonts w:ascii="Times New Roman" w:hAnsi="Times New Roman" w:cs="Times New Roman"/>
                <w:sz w:val="16"/>
                <w:szCs w:val="16"/>
              </w:rPr>
            </w:pPr>
          </w:p>
        </w:tc>
      </w:tr>
      <w:tr w:rsidR="0030391A" w:rsidRPr="00134FE9" w14:paraId="78CD2E8E" w14:textId="77777777" w:rsidTr="00C82869">
        <w:trPr>
          <w:trHeight w:val="288"/>
          <w:jc w:val="center"/>
        </w:trPr>
        <w:tc>
          <w:tcPr>
            <w:tcW w:w="390" w:type="dxa"/>
            <w:vMerge/>
            <w:vAlign w:val="center"/>
          </w:tcPr>
          <w:p w14:paraId="39E838FE"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1B1921E5" w14:textId="63867FF8"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2E35FCB9" w14:textId="2612C93E" w:rsidR="009812C6" w:rsidRPr="00134FE9" w:rsidRDefault="009812C6" w:rsidP="00054912">
            <w:pPr>
              <w:rPr>
                <w:rFonts w:ascii="Times New Roman" w:hAnsi="Times New Roman" w:cs="Times New Roman"/>
                <w:sz w:val="16"/>
                <w:szCs w:val="16"/>
              </w:rPr>
            </w:pPr>
          </w:p>
        </w:tc>
        <w:tc>
          <w:tcPr>
            <w:tcW w:w="5246" w:type="dxa"/>
            <w:noWrap/>
            <w:vAlign w:val="center"/>
            <w:hideMark/>
          </w:tcPr>
          <w:p w14:paraId="682D175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tc>
        <w:tc>
          <w:tcPr>
            <w:tcW w:w="1096" w:type="dxa"/>
            <w:vMerge/>
            <w:noWrap/>
            <w:vAlign w:val="center"/>
            <w:hideMark/>
          </w:tcPr>
          <w:p w14:paraId="24E4CE5B" w14:textId="2F62A99B" w:rsidR="009812C6" w:rsidRPr="00134FE9" w:rsidRDefault="009812C6" w:rsidP="009D2FCE">
            <w:pPr>
              <w:rPr>
                <w:rFonts w:ascii="Times New Roman" w:hAnsi="Times New Roman" w:cs="Times New Roman"/>
                <w:sz w:val="16"/>
                <w:szCs w:val="16"/>
              </w:rPr>
            </w:pPr>
          </w:p>
        </w:tc>
      </w:tr>
      <w:tr w:rsidR="0030391A" w:rsidRPr="00134FE9" w14:paraId="027C9468" w14:textId="77777777" w:rsidTr="00C82869">
        <w:trPr>
          <w:trHeight w:val="288"/>
          <w:jc w:val="center"/>
        </w:trPr>
        <w:tc>
          <w:tcPr>
            <w:tcW w:w="390" w:type="dxa"/>
            <w:vMerge/>
            <w:vAlign w:val="center"/>
          </w:tcPr>
          <w:p w14:paraId="3974412D"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727FF1F2" w14:textId="1CDF3155" w:rsidR="009812C6" w:rsidRPr="00134FE9" w:rsidRDefault="009812C6">
            <w:pPr>
              <w:rPr>
                <w:rFonts w:ascii="Times New Roman" w:hAnsi="Times New Roman" w:cs="Times New Roman"/>
                <w:sz w:val="16"/>
                <w:szCs w:val="16"/>
              </w:rPr>
            </w:pPr>
          </w:p>
        </w:tc>
        <w:tc>
          <w:tcPr>
            <w:tcW w:w="1578" w:type="dxa"/>
            <w:vMerge/>
            <w:noWrap/>
            <w:vAlign w:val="center"/>
            <w:hideMark/>
          </w:tcPr>
          <w:p w14:paraId="3171D490" w14:textId="0ABE853E" w:rsidR="009812C6" w:rsidRPr="00134FE9" w:rsidRDefault="009812C6">
            <w:pPr>
              <w:rPr>
                <w:rFonts w:ascii="Times New Roman" w:hAnsi="Times New Roman" w:cs="Times New Roman"/>
                <w:sz w:val="16"/>
                <w:szCs w:val="16"/>
              </w:rPr>
            </w:pPr>
          </w:p>
        </w:tc>
        <w:tc>
          <w:tcPr>
            <w:tcW w:w="5246" w:type="dxa"/>
            <w:noWrap/>
            <w:vAlign w:val="center"/>
            <w:hideMark/>
          </w:tcPr>
          <w:p w14:paraId="76F477B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tc>
        <w:tc>
          <w:tcPr>
            <w:tcW w:w="1096" w:type="dxa"/>
            <w:vMerge/>
            <w:noWrap/>
            <w:vAlign w:val="center"/>
            <w:hideMark/>
          </w:tcPr>
          <w:p w14:paraId="1BA0CA46" w14:textId="172501AA" w:rsidR="009812C6" w:rsidRPr="00134FE9" w:rsidRDefault="009812C6" w:rsidP="009D2FCE">
            <w:pPr>
              <w:rPr>
                <w:rFonts w:ascii="Times New Roman" w:hAnsi="Times New Roman" w:cs="Times New Roman"/>
                <w:sz w:val="16"/>
                <w:szCs w:val="16"/>
              </w:rPr>
            </w:pPr>
          </w:p>
        </w:tc>
      </w:tr>
      <w:tr w:rsidR="0030391A" w:rsidRPr="00134FE9" w14:paraId="468166B7" w14:textId="77777777" w:rsidTr="00C82869">
        <w:trPr>
          <w:trHeight w:val="288"/>
          <w:jc w:val="center"/>
        </w:trPr>
        <w:tc>
          <w:tcPr>
            <w:tcW w:w="390" w:type="dxa"/>
            <w:vMerge w:val="restart"/>
            <w:vAlign w:val="center"/>
          </w:tcPr>
          <w:p w14:paraId="495100BF" w14:textId="32FB43C5"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2</w:t>
            </w:r>
          </w:p>
        </w:tc>
        <w:tc>
          <w:tcPr>
            <w:tcW w:w="1040" w:type="dxa"/>
            <w:vMerge w:val="restart"/>
            <w:noWrap/>
            <w:vAlign w:val="center"/>
            <w:hideMark/>
          </w:tcPr>
          <w:p w14:paraId="31F7B3B5" w14:textId="3BBFA0A2"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Wang</w:t>
            </w:r>
            <w:r w:rsidR="00F80434">
              <w:rPr>
                <w:rFonts w:ascii="Times New Roman" w:hAnsi="Times New Roman" w:cs="Times New Roman"/>
                <w:sz w:val="16"/>
                <w:szCs w:val="16"/>
              </w:rPr>
              <w:t xml:space="preserve"> and Li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80/08927022.2014.998213","ISSN":"10290435","abstract":"Molecular dynamics simulations at the atomistic level were performed to investigate the glass transition of a highly crosslinked thermoset epoxy resin system composed of diglycidyl ether bisphenol A and isophorone diamine. The crosslinked model was first constructed using a cyclic dynamic method, and extended by investigating the effect of conversion degree on the static properties of local structure, internal energy and volume shrinkage. Based on this model, a systematic investigation on volume, energy and dynamic properties against temperature was made, which determined the glass transition temperature (T&lt;inf&gt;g&lt;/inf&gt;). The T&lt;inf&gt;g&lt;/inf&gt;s obtained from various volumetric and energy properties agree well with the differential scanning calorimetry experimental data available, yet a dynamic T&lt;inf&gt;g&lt;/inf&gt; obtained from the diffusion coefficient is relatively higher. Moreover, the investigation on epoxy segmental dynamics confirmed that the glass transition of the highly crosslinked epoxy resin has a strong dependence on the backbone bond torsional kinetics.","author":[{"dropping-particle":"","family":"Wang","given":"Zhikun","non-dropping-particle":"","parse-names":false,"suffix":""},{"dropping-particle":"","family":"Lv","given":"Qiang","non-dropping-particle":"","parse-names":false,"suffix":""},{"dropping-particle":"","family":"Chen","given":"Shenghui","non-dropping-particle":"","parse-names":false,"suffix":""},{"dropping-particle":"","family":"Li","given":"Chunling","non-dropping-particle":"","parse-names":false,"suffix":""},{"dropping-particle":"","family":"Sun","given":"Shuangqing","non-dropping-particle":"","parse-names":false,"suffix":""},{"dropping-particle":"","family":"Hu","given":"Songqing","non-dropping-particle":"","parse-names":false,"suffix":""}],"container-title":"Molecular Simulation","id":"ITEM-1","issue":"18","issued":{"date-parts":[["2015"]]},"page":"1515-1527","title":"Glass transition investigations on highly crosslinked epoxy resins by molecular dynamics simulations","type":"article-journal","volume":"41"},"uris":["http://www.mendeley.com/documents/?uuid=de34b1c3-a5be-4efa-8229-98ffa740d724"]}],"mendeley":{"formattedCitation":"[2]","plainTextFormattedCitation":"[2]","previouslyFormattedCitation":"&lt;sup&gt;2&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w:t>
            </w:r>
            <w:r w:rsidRPr="00134FE9">
              <w:rPr>
                <w:rFonts w:ascii="Times New Roman" w:hAnsi="Times New Roman" w:cs="Times New Roman"/>
                <w:sz w:val="16"/>
                <w:szCs w:val="16"/>
              </w:rPr>
              <w:fldChar w:fldCharType="end"/>
            </w:r>
          </w:p>
          <w:p w14:paraId="00561D5F" w14:textId="514F29D1"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02B172DA" w14:textId="6C17BA71" w:rsidR="009812C6" w:rsidRPr="00134FE9" w:rsidRDefault="004626EF" w:rsidP="004626EF">
            <w:pPr>
              <w:rPr>
                <w:rFonts w:ascii="Times New Roman" w:hAnsi="Times New Roman" w:cs="Times New Roman"/>
                <w:sz w:val="16"/>
                <w:szCs w:val="16"/>
              </w:rPr>
            </w:pPr>
            <w:r>
              <w:rPr>
                <w:rFonts w:ascii="Times New Roman" w:hAnsi="Times New Roman" w:cs="Times New Roman"/>
                <w:sz w:val="16"/>
                <w:szCs w:val="16"/>
              </w:rPr>
              <w:t>S</w:t>
            </w:r>
            <w:r w:rsidRPr="000739B0">
              <w:rPr>
                <w:rFonts w:ascii="Times New Roman" w:hAnsi="Times New Roman" w:cs="Times New Roman"/>
                <w:sz w:val="16"/>
                <w:szCs w:val="16"/>
              </w:rPr>
              <w:t>tyrene-based</w:t>
            </w:r>
            <w:r>
              <w:rPr>
                <w:rFonts w:ascii="Times New Roman" w:hAnsi="Times New Roman" w:cs="Times New Roman"/>
                <w:sz w:val="16"/>
                <w:szCs w:val="16"/>
              </w:rPr>
              <w:t xml:space="preserve"> SMP</w:t>
            </w:r>
          </w:p>
        </w:tc>
        <w:tc>
          <w:tcPr>
            <w:tcW w:w="5246" w:type="dxa"/>
            <w:noWrap/>
            <w:vAlign w:val="center"/>
            <w:hideMark/>
          </w:tcPr>
          <w:p w14:paraId="6C8FB52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 C $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 $ ) C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w:t>
            </w:r>
          </w:p>
        </w:tc>
        <w:tc>
          <w:tcPr>
            <w:tcW w:w="1096" w:type="dxa"/>
            <w:vMerge w:val="restart"/>
            <w:noWrap/>
            <w:vAlign w:val="center"/>
            <w:hideMark/>
          </w:tcPr>
          <w:p w14:paraId="0A757327"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20</w:t>
            </w:r>
          </w:p>
          <w:p w14:paraId="6026AB2A" w14:textId="06BE7542" w:rsidR="009812C6" w:rsidRPr="00134FE9" w:rsidRDefault="009812C6" w:rsidP="009D2FCE">
            <w:pPr>
              <w:rPr>
                <w:rFonts w:ascii="Times New Roman" w:hAnsi="Times New Roman" w:cs="Times New Roman"/>
                <w:sz w:val="16"/>
                <w:szCs w:val="16"/>
              </w:rPr>
            </w:pPr>
          </w:p>
        </w:tc>
      </w:tr>
      <w:tr w:rsidR="0030391A" w:rsidRPr="00134FE9" w14:paraId="49DE64C3" w14:textId="77777777" w:rsidTr="00C82869">
        <w:trPr>
          <w:trHeight w:val="288"/>
          <w:jc w:val="center"/>
        </w:trPr>
        <w:tc>
          <w:tcPr>
            <w:tcW w:w="390" w:type="dxa"/>
            <w:vMerge/>
            <w:vAlign w:val="center"/>
          </w:tcPr>
          <w:p w14:paraId="7FD4EACE"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6D4E4901" w14:textId="439680B8"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6F5392FD" w14:textId="4FA8D906" w:rsidR="009812C6" w:rsidRPr="00134FE9" w:rsidRDefault="009812C6" w:rsidP="00054912">
            <w:pPr>
              <w:rPr>
                <w:rFonts w:ascii="Times New Roman" w:hAnsi="Times New Roman" w:cs="Times New Roman"/>
                <w:sz w:val="16"/>
                <w:szCs w:val="16"/>
              </w:rPr>
            </w:pPr>
          </w:p>
        </w:tc>
        <w:tc>
          <w:tcPr>
            <w:tcW w:w="5246" w:type="dxa"/>
            <w:noWrap/>
            <w:vAlign w:val="center"/>
            <w:hideMark/>
          </w:tcPr>
          <w:p w14:paraId="743AD5D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 $ ) C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 C $ ) c 1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w:t>
            </w:r>
          </w:p>
        </w:tc>
        <w:tc>
          <w:tcPr>
            <w:tcW w:w="1096" w:type="dxa"/>
            <w:vMerge/>
            <w:noWrap/>
            <w:vAlign w:val="center"/>
            <w:hideMark/>
          </w:tcPr>
          <w:p w14:paraId="102A8288" w14:textId="0D1F726D" w:rsidR="009812C6" w:rsidRPr="00134FE9" w:rsidRDefault="009812C6" w:rsidP="009D2FCE">
            <w:pPr>
              <w:rPr>
                <w:rFonts w:ascii="Times New Roman" w:hAnsi="Times New Roman" w:cs="Times New Roman"/>
                <w:sz w:val="16"/>
                <w:szCs w:val="16"/>
              </w:rPr>
            </w:pPr>
          </w:p>
        </w:tc>
      </w:tr>
      <w:tr w:rsidR="0030391A" w:rsidRPr="00134FE9" w14:paraId="049FC5CF" w14:textId="77777777" w:rsidTr="00C82869">
        <w:trPr>
          <w:trHeight w:val="288"/>
          <w:jc w:val="center"/>
        </w:trPr>
        <w:tc>
          <w:tcPr>
            <w:tcW w:w="390" w:type="dxa"/>
            <w:vMerge/>
            <w:vAlign w:val="center"/>
          </w:tcPr>
          <w:p w14:paraId="23703E16"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73CC6002" w14:textId="2640EA7B"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028C1E66" w14:textId="1A22B8EF" w:rsidR="009812C6" w:rsidRPr="00134FE9" w:rsidRDefault="009812C6" w:rsidP="00054912">
            <w:pPr>
              <w:rPr>
                <w:rFonts w:ascii="Times New Roman" w:hAnsi="Times New Roman" w:cs="Times New Roman"/>
                <w:sz w:val="16"/>
                <w:szCs w:val="16"/>
              </w:rPr>
            </w:pPr>
          </w:p>
        </w:tc>
        <w:tc>
          <w:tcPr>
            <w:tcW w:w="5246" w:type="dxa"/>
            <w:noWrap/>
            <w:vAlign w:val="center"/>
            <w:hideMark/>
          </w:tcPr>
          <w:p w14:paraId="5476D14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 $ ) C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 C $ ) c 1 }</w:t>
            </w:r>
          </w:p>
        </w:tc>
        <w:tc>
          <w:tcPr>
            <w:tcW w:w="1096" w:type="dxa"/>
            <w:vMerge/>
            <w:noWrap/>
            <w:vAlign w:val="center"/>
            <w:hideMark/>
          </w:tcPr>
          <w:p w14:paraId="6D482AD3" w14:textId="3AA945ED" w:rsidR="009812C6" w:rsidRPr="00134FE9" w:rsidRDefault="009812C6" w:rsidP="009D2FCE">
            <w:pPr>
              <w:rPr>
                <w:rFonts w:ascii="Times New Roman" w:hAnsi="Times New Roman" w:cs="Times New Roman"/>
                <w:sz w:val="16"/>
                <w:szCs w:val="16"/>
              </w:rPr>
            </w:pPr>
          </w:p>
        </w:tc>
      </w:tr>
      <w:tr w:rsidR="0030391A" w:rsidRPr="00134FE9" w14:paraId="75208569" w14:textId="77777777" w:rsidTr="00C82869">
        <w:trPr>
          <w:trHeight w:val="288"/>
          <w:jc w:val="center"/>
        </w:trPr>
        <w:tc>
          <w:tcPr>
            <w:tcW w:w="390" w:type="dxa"/>
            <w:vMerge/>
            <w:vAlign w:val="center"/>
          </w:tcPr>
          <w:p w14:paraId="4655543C"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00745212" w14:textId="240A9DD2"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097D350A" w14:textId="22EA3493" w:rsidR="009812C6" w:rsidRPr="00134FE9" w:rsidRDefault="009812C6" w:rsidP="00054912">
            <w:pPr>
              <w:rPr>
                <w:rFonts w:ascii="Times New Roman" w:hAnsi="Times New Roman" w:cs="Times New Roman"/>
                <w:sz w:val="16"/>
                <w:szCs w:val="16"/>
              </w:rPr>
            </w:pPr>
          </w:p>
        </w:tc>
        <w:tc>
          <w:tcPr>
            <w:tcW w:w="5246" w:type="dxa"/>
            <w:noWrap/>
            <w:vAlign w:val="center"/>
            <w:hideMark/>
          </w:tcPr>
          <w:p w14:paraId="2368727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 C $ ) c 1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 $ ) C $ }</w:t>
            </w:r>
          </w:p>
        </w:tc>
        <w:tc>
          <w:tcPr>
            <w:tcW w:w="1096" w:type="dxa"/>
            <w:vMerge/>
            <w:noWrap/>
            <w:vAlign w:val="center"/>
            <w:hideMark/>
          </w:tcPr>
          <w:p w14:paraId="78FBF630" w14:textId="66267A36" w:rsidR="009812C6" w:rsidRPr="00134FE9" w:rsidRDefault="009812C6" w:rsidP="009D2FCE">
            <w:pPr>
              <w:rPr>
                <w:rFonts w:ascii="Times New Roman" w:hAnsi="Times New Roman" w:cs="Times New Roman"/>
                <w:sz w:val="16"/>
                <w:szCs w:val="16"/>
              </w:rPr>
            </w:pPr>
          </w:p>
        </w:tc>
      </w:tr>
      <w:tr w:rsidR="0030391A" w:rsidRPr="00134FE9" w14:paraId="5C72B040" w14:textId="77777777" w:rsidTr="00C82869">
        <w:trPr>
          <w:trHeight w:val="288"/>
          <w:jc w:val="center"/>
        </w:trPr>
        <w:tc>
          <w:tcPr>
            <w:tcW w:w="390" w:type="dxa"/>
            <w:vMerge/>
            <w:vAlign w:val="center"/>
          </w:tcPr>
          <w:p w14:paraId="147168D9"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7BAAFA03" w14:textId="528D5E8F"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69464271" w14:textId="7B3906DC" w:rsidR="009812C6" w:rsidRPr="00134FE9" w:rsidRDefault="009812C6" w:rsidP="00054912">
            <w:pPr>
              <w:rPr>
                <w:rFonts w:ascii="Times New Roman" w:hAnsi="Times New Roman" w:cs="Times New Roman"/>
                <w:sz w:val="16"/>
                <w:szCs w:val="16"/>
              </w:rPr>
            </w:pPr>
          </w:p>
        </w:tc>
        <w:tc>
          <w:tcPr>
            <w:tcW w:w="5246" w:type="dxa"/>
            <w:noWrap/>
            <w:vAlign w:val="center"/>
            <w:hideMark/>
          </w:tcPr>
          <w:p w14:paraId="476FE4E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 C $ ) c 1 }</w:t>
            </w:r>
          </w:p>
        </w:tc>
        <w:tc>
          <w:tcPr>
            <w:tcW w:w="1096" w:type="dxa"/>
            <w:vMerge/>
            <w:noWrap/>
            <w:vAlign w:val="center"/>
            <w:hideMark/>
          </w:tcPr>
          <w:p w14:paraId="2AAD7BCA" w14:textId="1BC285D4" w:rsidR="009812C6" w:rsidRPr="00134FE9" w:rsidRDefault="009812C6" w:rsidP="009D2FCE">
            <w:pPr>
              <w:rPr>
                <w:rFonts w:ascii="Times New Roman" w:hAnsi="Times New Roman" w:cs="Times New Roman"/>
                <w:sz w:val="16"/>
                <w:szCs w:val="16"/>
              </w:rPr>
            </w:pPr>
          </w:p>
        </w:tc>
      </w:tr>
      <w:tr w:rsidR="0030391A" w:rsidRPr="00134FE9" w14:paraId="470C3133" w14:textId="77777777" w:rsidTr="00C82869">
        <w:trPr>
          <w:trHeight w:val="288"/>
          <w:jc w:val="center"/>
        </w:trPr>
        <w:tc>
          <w:tcPr>
            <w:tcW w:w="390" w:type="dxa"/>
            <w:vMerge/>
            <w:vAlign w:val="center"/>
          </w:tcPr>
          <w:p w14:paraId="0E8095B2"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36E0661C" w14:textId="5DCFF897" w:rsidR="009812C6" w:rsidRPr="00134FE9" w:rsidRDefault="009812C6">
            <w:pPr>
              <w:rPr>
                <w:rFonts w:ascii="Times New Roman" w:hAnsi="Times New Roman" w:cs="Times New Roman"/>
                <w:sz w:val="16"/>
                <w:szCs w:val="16"/>
              </w:rPr>
            </w:pPr>
          </w:p>
        </w:tc>
        <w:tc>
          <w:tcPr>
            <w:tcW w:w="1578" w:type="dxa"/>
            <w:vMerge/>
            <w:noWrap/>
            <w:vAlign w:val="center"/>
            <w:hideMark/>
          </w:tcPr>
          <w:p w14:paraId="59BA185C" w14:textId="1C833047" w:rsidR="009812C6" w:rsidRPr="00134FE9" w:rsidRDefault="009812C6">
            <w:pPr>
              <w:rPr>
                <w:rFonts w:ascii="Times New Roman" w:hAnsi="Times New Roman" w:cs="Times New Roman"/>
                <w:sz w:val="16"/>
                <w:szCs w:val="16"/>
              </w:rPr>
            </w:pPr>
          </w:p>
        </w:tc>
        <w:tc>
          <w:tcPr>
            <w:tcW w:w="5246" w:type="dxa"/>
            <w:noWrap/>
            <w:vAlign w:val="center"/>
            <w:hideMark/>
          </w:tcPr>
          <w:p w14:paraId="5345799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 C $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 $ ) C $ }</w:t>
            </w:r>
          </w:p>
        </w:tc>
        <w:tc>
          <w:tcPr>
            <w:tcW w:w="1096" w:type="dxa"/>
            <w:noWrap/>
            <w:vAlign w:val="center"/>
            <w:hideMark/>
          </w:tcPr>
          <w:p w14:paraId="2B5716A3"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20</w:t>
            </w:r>
          </w:p>
        </w:tc>
      </w:tr>
      <w:tr w:rsidR="0030391A" w:rsidRPr="00134FE9" w14:paraId="3216E8E9" w14:textId="77777777" w:rsidTr="00C82869">
        <w:trPr>
          <w:trHeight w:val="288"/>
          <w:jc w:val="center"/>
        </w:trPr>
        <w:tc>
          <w:tcPr>
            <w:tcW w:w="390" w:type="dxa"/>
            <w:vMerge w:val="restart"/>
            <w:vAlign w:val="center"/>
          </w:tcPr>
          <w:p w14:paraId="4CE3B042" w14:textId="1879FCE0"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3</w:t>
            </w:r>
          </w:p>
        </w:tc>
        <w:tc>
          <w:tcPr>
            <w:tcW w:w="1040" w:type="dxa"/>
            <w:vMerge w:val="restart"/>
            <w:noWrap/>
            <w:vAlign w:val="center"/>
            <w:hideMark/>
          </w:tcPr>
          <w:p w14:paraId="683847D3" w14:textId="01DA7D0B"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Yakacki</w:t>
            </w:r>
            <w:proofErr w:type="spellEnd"/>
            <w:r w:rsidRPr="00134FE9">
              <w:rPr>
                <w:rFonts w:ascii="Times New Roman" w:hAnsi="Times New Roman" w:cs="Times New Roman"/>
                <w:sz w:val="16"/>
                <w:szCs w:val="16"/>
              </w:rPr>
              <w:t xml:space="preserve"> </w:t>
            </w:r>
            <w:r w:rsidR="00F80434">
              <w:rPr>
                <w:rFonts w:ascii="Times New Roman" w:hAnsi="Times New Roman" w:cs="Times New Roman"/>
                <w:sz w:val="16"/>
                <w:szCs w:val="16"/>
              </w:rPr>
              <w:t xml:space="preserve">et al. </w:t>
            </w:r>
            <w:r w:rsidRPr="00134FE9">
              <w:rPr>
                <w:rFonts w:ascii="Times New Roman" w:hAnsi="Times New Roman" w:cs="Times New Roman"/>
                <w:sz w:val="16"/>
                <w:szCs w:val="16"/>
              </w:rPr>
              <w:t>2008</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dfm.200701049","ISSN":"1616301X","abstract":"Shape-memory polymers are a class of smart materials that have recently been used in intelligent biomedical devices and industrial applications for their ability to change shape under a predetermined stimulus. In this study, photopolymerized thermoset shape-memory networks with tailored thermomechanics are evaluated to link polymer structure to recovery behavior. Methyl methacrylate (MMA) and poly(ethylene glycol) dimethacrylate (PEGDMA) are copolymerized to create networks with independently adjusted glass transition temperatures (Tg) and rubbery modulus values ranging from 56 to 92°C and 9.3 to 23.0 MPa, respectively. Free-strain recovery under isothermal and transient temperature conditions is highly influenced by the Tg of the networks, while the rubbery moduli of the networks has a negligible effect on this response. The magnitude of stress generation of fixed-strain recovery correlates with network rubbery moduli, while fixed-strain recovery under isothermal conditions shows a complex evolution for varying Tg. The results are intended to help aid in future shape-memory device design and the MMA-co-PEGDMA network is presented as a possible high strength shape-memory biomaterial. © 2008 WILEY-VCH Verlag GmbH &amp; Co. KGaA.","author":[{"dropping-particle":"","family":"Yakacki","given":"Christopher M.","non-dropping-particle":"","parse-names":false,"suffix":""},{"dropping-particle":"","family":"Shandas","given":"Robin","non-dropping-particle":"","parse-names":false,"suffix":""},{"dropping-particle":"","family":"Safranski","given":"David","non-dropping-particle":"","parse-names":false,"suffix":""},{"dropping-particle":"","family":"Ortega","given":"Alicia M.","non-dropping-particle":"","parse-names":false,"suffix":""},{"dropping-particle":"","family":"Sassaman","given":"Katie","non-dropping-particle":"","parse-names":false,"suffix":""},{"dropping-particle":"","family":"Gall","given":"Ken","non-dropping-particle":"","parse-names":false,"suffix":""}],"container-title":"Advanced Functional Materials","id":"ITEM-1","issue":"16","issued":{"date-parts":[["2008"]]},"page":"2428-2435","title":"Strong, tailored, biocompatible shape-memory polymer networks","type":"article-journal","volume":"18"},"uris":["http://www.mendeley.com/documents/?uuid=f489fea5-68bd-4195-8453-a22ca36ebdec"]}],"mendeley":{"formattedCitation":"[3]","plainTextFormattedCitation":"[3]","previouslyFormattedCitation":"&lt;sup&gt;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w:t>
            </w:r>
            <w:r w:rsidRPr="00134FE9">
              <w:rPr>
                <w:rFonts w:ascii="Times New Roman" w:hAnsi="Times New Roman" w:cs="Times New Roman"/>
                <w:sz w:val="16"/>
                <w:szCs w:val="16"/>
              </w:rPr>
              <w:fldChar w:fldCharType="end"/>
            </w:r>
          </w:p>
          <w:p w14:paraId="39C83E08" w14:textId="0E4FED2B"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15100EF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MMA-co-PEGDMA </w:t>
            </w:r>
          </w:p>
          <w:p w14:paraId="52007DD7" w14:textId="2B4A43B8" w:rsidR="009812C6" w:rsidRPr="00134FE9" w:rsidRDefault="009812C6" w:rsidP="00054912">
            <w:pPr>
              <w:rPr>
                <w:rFonts w:ascii="Times New Roman" w:hAnsi="Times New Roman" w:cs="Times New Roman"/>
                <w:sz w:val="16"/>
                <w:szCs w:val="16"/>
              </w:rPr>
            </w:pPr>
          </w:p>
        </w:tc>
        <w:tc>
          <w:tcPr>
            <w:tcW w:w="5246" w:type="dxa"/>
            <w:noWrap/>
            <w:vAlign w:val="center"/>
            <w:hideMark/>
          </w:tcPr>
          <w:p w14:paraId="77E87F2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 C ) ( $ ) C $ , C O C ( = O ) C ( C ) ( $ ) C $ }</w:t>
            </w:r>
          </w:p>
        </w:tc>
        <w:tc>
          <w:tcPr>
            <w:tcW w:w="1096" w:type="dxa"/>
            <w:vMerge w:val="restart"/>
            <w:noWrap/>
            <w:vAlign w:val="center"/>
            <w:hideMark/>
          </w:tcPr>
          <w:p w14:paraId="0218C43C"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76</w:t>
            </w:r>
          </w:p>
          <w:p w14:paraId="2D626058" w14:textId="61F85133" w:rsidR="009812C6" w:rsidRPr="00134FE9" w:rsidRDefault="009812C6" w:rsidP="009D2FCE">
            <w:pPr>
              <w:rPr>
                <w:rFonts w:ascii="Times New Roman" w:hAnsi="Times New Roman" w:cs="Times New Roman"/>
                <w:sz w:val="16"/>
                <w:szCs w:val="16"/>
              </w:rPr>
            </w:pPr>
          </w:p>
        </w:tc>
      </w:tr>
      <w:tr w:rsidR="0030391A" w:rsidRPr="00134FE9" w14:paraId="252D4AD7" w14:textId="77777777" w:rsidTr="00C82869">
        <w:trPr>
          <w:trHeight w:val="288"/>
          <w:jc w:val="center"/>
        </w:trPr>
        <w:tc>
          <w:tcPr>
            <w:tcW w:w="390" w:type="dxa"/>
            <w:vMerge/>
            <w:vAlign w:val="center"/>
          </w:tcPr>
          <w:p w14:paraId="1AB636A7"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33F1FD6D" w14:textId="55EDB143" w:rsidR="009812C6" w:rsidRPr="00134FE9" w:rsidRDefault="009812C6">
            <w:pPr>
              <w:rPr>
                <w:rFonts w:ascii="Times New Roman" w:hAnsi="Times New Roman" w:cs="Times New Roman"/>
                <w:sz w:val="16"/>
                <w:szCs w:val="16"/>
              </w:rPr>
            </w:pPr>
          </w:p>
        </w:tc>
        <w:tc>
          <w:tcPr>
            <w:tcW w:w="1578" w:type="dxa"/>
            <w:vMerge/>
            <w:noWrap/>
            <w:vAlign w:val="center"/>
            <w:hideMark/>
          </w:tcPr>
          <w:p w14:paraId="6593FCB6" w14:textId="3CF4C400" w:rsidR="009812C6" w:rsidRPr="00134FE9" w:rsidRDefault="009812C6">
            <w:pPr>
              <w:rPr>
                <w:rFonts w:ascii="Times New Roman" w:hAnsi="Times New Roman" w:cs="Times New Roman"/>
                <w:sz w:val="16"/>
                <w:szCs w:val="16"/>
              </w:rPr>
            </w:pPr>
          </w:p>
        </w:tc>
        <w:tc>
          <w:tcPr>
            <w:tcW w:w="5246" w:type="dxa"/>
            <w:noWrap/>
            <w:vAlign w:val="center"/>
            <w:hideMark/>
          </w:tcPr>
          <w:p w14:paraId="7952C23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 C ) ( $ ) C $ }</w:t>
            </w:r>
          </w:p>
        </w:tc>
        <w:tc>
          <w:tcPr>
            <w:tcW w:w="1096" w:type="dxa"/>
            <w:vMerge/>
            <w:noWrap/>
            <w:vAlign w:val="center"/>
            <w:hideMark/>
          </w:tcPr>
          <w:p w14:paraId="76F16143" w14:textId="73E061E7" w:rsidR="009812C6" w:rsidRPr="00134FE9" w:rsidRDefault="009812C6" w:rsidP="009D2FCE">
            <w:pPr>
              <w:rPr>
                <w:rFonts w:ascii="Times New Roman" w:hAnsi="Times New Roman" w:cs="Times New Roman"/>
                <w:sz w:val="16"/>
                <w:szCs w:val="16"/>
              </w:rPr>
            </w:pPr>
          </w:p>
        </w:tc>
      </w:tr>
      <w:tr w:rsidR="0030391A" w:rsidRPr="00134FE9" w14:paraId="6C7FA9E0" w14:textId="77777777" w:rsidTr="00C82869">
        <w:trPr>
          <w:trHeight w:val="288"/>
          <w:jc w:val="center"/>
        </w:trPr>
        <w:tc>
          <w:tcPr>
            <w:tcW w:w="390" w:type="dxa"/>
            <w:vMerge w:val="restart"/>
            <w:vAlign w:val="center"/>
          </w:tcPr>
          <w:p w14:paraId="5A965202" w14:textId="08E2465C" w:rsidR="009812C6" w:rsidRPr="00134FE9" w:rsidRDefault="009812C6" w:rsidP="00E21EFB">
            <w:pPr>
              <w:rPr>
                <w:rFonts w:ascii="Times New Roman" w:hAnsi="Times New Roman" w:cs="Times New Roman"/>
                <w:sz w:val="16"/>
                <w:szCs w:val="16"/>
              </w:rPr>
            </w:pPr>
            <w:r w:rsidRPr="00134FE9">
              <w:rPr>
                <w:rFonts w:ascii="Times New Roman" w:hAnsi="Times New Roman" w:cs="Times New Roman"/>
                <w:sz w:val="16"/>
                <w:szCs w:val="16"/>
              </w:rPr>
              <w:t>4</w:t>
            </w:r>
          </w:p>
        </w:tc>
        <w:tc>
          <w:tcPr>
            <w:tcW w:w="1040" w:type="dxa"/>
            <w:vMerge w:val="restart"/>
            <w:noWrap/>
            <w:vAlign w:val="center"/>
            <w:hideMark/>
          </w:tcPr>
          <w:p w14:paraId="408A8897" w14:textId="3F4CCF49" w:rsidR="009812C6" w:rsidRPr="00134FE9" w:rsidRDefault="009812C6" w:rsidP="00E21EFB">
            <w:pPr>
              <w:rPr>
                <w:rFonts w:ascii="Times New Roman" w:hAnsi="Times New Roman" w:cs="Times New Roman"/>
                <w:sz w:val="16"/>
                <w:szCs w:val="16"/>
              </w:rPr>
            </w:pPr>
            <w:proofErr w:type="spellStart"/>
            <w:r w:rsidRPr="00134FE9">
              <w:rPr>
                <w:rFonts w:ascii="Times New Roman" w:hAnsi="Times New Roman" w:cs="Times New Roman"/>
                <w:sz w:val="16"/>
                <w:szCs w:val="16"/>
              </w:rPr>
              <w:t>Lakhera</w:t>
            </w:r>
            <w:proofErr w:type="spellEnd"/>
            <w:r w:rsidRPr="00134FE9">
              <w:rPr>
                <w:rFonts w:ascii="Times New Roman" w:hAnsi="Times New Roman" w:cs="Times New Roman"/>
                <w:sz w:val="16"/>
                <w:szCs w:val="16"/>
              </w:rPr>
              <w:t xml:space="preserve"> et al.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pp","ISSN":"00218995","abstract":"The purpose of this study was to character- ize the partial strain recovery of a thermoset shape- memory polymer under a constraining stress. Three poly- mer networks were synthesized from tert-butyl acrylate and poly(ethylene glycol) dimethacrylate (PEGDMA) solu- tions. The molecular weight and the weight fraction of the PEGDMA crosslinking monomer was altered systemati- cally to maintain a constant glass transition temperature (Tg ¼ 54?C) but tailorable rubbery moduli, which varied by almost an order of magnitude for the three polymer 0 networks (E ior of the polymers under a constraining stress was charac- r ¼ 1.8–11.3?MPa). The shape-recovery behav- terized for programming temperature below (20?C) and above (70?C) the Tg. The experiments revealed a peak in the recovered strain for samples programmed at 20?C. Recovered strain scaled linearly with the constraining stress by the rubbery modulus. The work performed by the shape-memory polymer networks was observed to be primarily a function of constraining stress and cross- linking density, while programming temperature had a relatively mild influence; however, the efficiency of the shape-memory effect was shown to be a function of constraining stress and programming temperature, but was independent of crosslinking density. Maximum work efficiencies (up to 45%) were observed for programming temperature of 70?C. VC 2012 Wiley Periodicals, Inc. J Appl Polym Sci 126: 72–82, 2012","author":[{"dropping-particle":"","family":"Lakhera","given":"Nishant","non-dropping-particle":"","parse-names":false,"suffix":""},{"dropping-particle":"","family":"Yakacki","given":"Christopher","non-dropping-particle":"","parse-names":false,"suffix":""},{"dropping-particle":"","family":"Nguyen","given":"Thao D.","non-dropping-particle":"","parse-names":false,"suffix":""},{"dropping-particle":"","family":"Frick","given":"Carl","non-dropping-particle":"","parse-names":false,"suffix":""}],"container-title":"Journal of Applied Polymer Science","id":"ITEM-1","issued":{"date-parts":[["2012"]]},"page":"72-82","title":"Partially constrained recovery of (meth)acrylate shape-memory polymer networks","type":"article-journal","volume":"126"},"uris":["http://www.mendeley.com/documents/?uuid=5aaac36d-b792-490f-a0e5-b625a2851089"]}],"mendeley":{"formattedCitation":"[4]","plainTextFormattedCitation":"[4]","previouslyFormattedCitation":"&lt;sup&gt;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w:t>
            </w:r>
            <w:r w:rsidRPr="00134FE9">
              <w:rPr>
                <w:rFonts w:ascii="Times New Roman" w:hAnsi="Times New Roman" w:cs="Times New Roman"/>
                <w:sz w:val="16"/>
                <w:szCs w:val="16"/>
              </w:rPr>
              <w:fldChar w:fldCharType="end"/>
            </w:r>
            <w:r w:rsidRPr="00134FE9">
              <w:rPr>
                <w:rFonts w:ascii="Times New Roman" w:hAnsi="Times New Roman" w:cs="Times New Roman"/>
                <w:sz w:val="16"/>
                <w:szCs w:val="16"/>
              </w:rPr>
              <w:t xml:space="preserve"> </w:t>
            </w:r>
          </w:p>
          <w:p w14:paraId="559CEB8D" w14:textId="72B6D927"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643B71D0" w14:textId="77777777"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PEGMA&amp;DEGDMA&amp;tba</w:t>
            </w:r>
            <w:proofErr w:type="spellEnd"/>
          </w:p>
          <w:p w14:paraId="00056B13" w14:textId="570F2D18" w:rsidR="009812C6" w:rsidRPr="00134FE9" w:rsidRDefault="009812C6" w:rsidP="00054912">
            <w:pPr>
              <w:rPr>
                <w:rFonts w:ascii="Times New Roman" w:hAnsi="Times New Roman" w:cs="Times New Roman"/>
                <w:sz w:val="16"/>
                <w:szCs w:val="16"/>
              </w:rPr>
            </w:pPr>
          </w:p>
        </w:tc>
        <w:tc>
          <w:tcPr>
            <w:tcW w:w="5246" w:type="dxa"/>
            <w:noWrap/>
            <w:vAlign w:val="center"/>
            <w:hideMark/>
          </w:tcPr>
          <w:p w14:paraId="6AE96C2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w:t>
            </w:r>
          </w:p>
        </w:tc>
        <w:tc>
          <w:tcPr>
            <w:tcW w:w="1096" w:type="dxa"/>
            <w:vMerge w:val="restart"/>
            <w:noWrap/>
            <w:vAlign w:val="center"/>
            <w:hideMark/>
          </w:tcPr>
          <w:p w14:paraId="760E5D76"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53.35</w:t>
            </w:r>
          </w:p>
          <w:p w14:paraId="17E5F89F" w14:textId="5E103AE3" w:rsidR="009812C6" w:rsidRPr="00134FE9" w:rsidRDefault="009812C6" w:rsidP="009D2FCE">
            <w:pPr>
              <w:rPr>
                <w:rFonts w:ascii="Times New Roman" w:hAnsi="Times New Roman" w:cs="Times New Roman"/>
                <w:sz w:val="16"/>
                <w:szCs w:val="16"/>
              </w:rPr>
            </w:pPr>
          </w:p>
        </w:tc>
      </w:tr>
      <w:tr w:rsidR="0030391A" w:rsidRPr="00134FE9" w14:paraId="57E8B315" w14:textId="77777777" w:rsidTr="00C82869">
        <w:trPr>
          <w:trHeight w:val="288"/>
          <w:jc w:val="center"/>
        </w:trPr>
        <w:tc>
          <w:tcPr>
            <w:tcW w:w="390" w:type="dxa"/>
            <w:vMerge/>
            <w:vAlign w:val="center"/>
          </w:tcPr>
          <w:p w14:paraId="2D796131"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78A4E677" w14:textId="53D5004D"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692A593E" w14:textId="139C0A15" w:rsidR="009812C6" w:rsidRPr="00134FE9" w:rsidRDefault="009812C6" w:rsidP="00054912">
            <w:pPr>
              <w:rPr>
                <w:rFonts w:ascii="Times New Roman" w:hAnsi="Times New Roman" w:cs="Times New Roman"/>
                <w:sz w:val="16"/>
                <w:szCs w:val="16"/>
              </w:rPr>
            </w:pPr>
          </w:p>
        </w:tc>
        <w:tc>
          <w:tcPr>
            <w:tcW w:w="5246" w:type="dxa"/>
            <w:noWrap/>
            <w:vAlign w:val="center"/>
            <w:hideMark/>
          </w:tcPr>
          <w:p w14:paraId="18AE7CA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tc>
        <w:tc>
          <w:tcPr>
            <w:tcW w:w="1096" w:type="dxa"/>
            <w:vMerge/>
            <w:noWrap/>
            <w:vAlign w:val="center"/>
            <w:hideMark/>
          </w:tcPr>
          <w:p w14:paraId="78F130C3" w14:textId="54B670B3" w:rsidR="009812C6" w:rsidRPr="00134FE9" w:rsidRDefault="009812C6" w:rsidP="009D2FCE">
            <w:pPr>
              <w:rPr>
                <w:rFonts w:ascii="Times New Roman" w:hAnsi="Times New Roman" w:cs="Times New Roman"/>
                <w:sz w:val="16"/>
                <w:szCs w:val="16"/>
              </w:rPr>
            </w:pPr>
          </w:p>
        </w:tc>
      </w:tr>
      <w:tr w:rsidR="0030391A" w:rsidRPr="00134FE9" w14:paraId="38866505" w14:textId="77777777" w:rsidTr="00C82869">
        <w:trPr>
          <w:trHeight w:val="288"/>
          <w:jc w:val="center"/>
        </w:trPr>
        <w:tc>
          <w:tcPr>
            <w:tcW w:w="390" w:type="dxa"/>
            <w:vMerge/>
            <w:vAlign w:val="center"/>
          </w:tcPr>
          <w:p w14:paraId="1D640104"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152B0B6B" w14:textId="249258C3"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2F61B2BB" w14:textId="1BE49ECC" w:rsidR="009812C6" w:rsidRPr="00134FE9" w:rsidRDefault="009812C6" w:rsidP="00054912">
            <w:pPr>
              <w:rPr>
                <w:rFonts w:ascii="Times New Roman" w:hAnsi="Times New Roman" w:cs="Times New Roman"/>
                <w:sz w:val="16"/>
                <w:szCs w:val="16"/>
              </w:rPr>
            </w:pPr>
          </w:p>
        </w:tc>
        <w:tc>
          <w:tcPr>
            <w:tcW w:w="5246" w:type="dxa"/>
            <w:noWrap/>
            <w:vAlign w:val="center"/>
            <w:hideMark/>
          </w:tcPr>
          <w:p w14:paraId="521285E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w:t>
            </w:r>
          </w:p>
        </w:tc>
        <w:tc>
          <w:tcPr>
            <w:tcW w:w="1096" w:type="dxa"/>
            <w:vMerge/>
            <w:noWrap/>
            <w:vAlign w:val="center"/>
            <w:hideMark/>
          </w:tcPr>
          <w:p w14:paraId="2BA6C954" w14:textId="3E0A1615" w:rsidR="009812C6" w:rsidRPr="00134FE9" w:rsidRDefault="009812C6" w:rsidP="009D2FCE">
            <w:pPr>
              <w:rPr>
                <w:rFonts w:ascii="Times New Roman" w:hAnsi="Times New Roman" w:cs="Times New Roman"/>
                <w:sz w:val="16"/>
                <w:szCs w:val="16"/>
              </w:rPr>
            </w:pPr>
          </w:p>
        </w:tc>
      </w:tr>
      <w:tr w:rsidR="0030391A" w:rsidRPr="00134FE9" w14:paraId="27CA74A6" w14:textId="77777777" w:rsidTr="00C82869">
        <w:trPr>
          <w:trHeight w:val="288"/>
          <w:jc w:val="center"/>
        </w:trPr>
        <w:tc>
          <w:tcPr>
            <w:tcW w:w="390" w:type="dxa"/>
            <w:vMerge/>
            <w:vAlign w:val="center"/>
          </w:tcPr>
          <w:p w14:paraId="119A0999"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16DE51ED" w14:textId="2087B791"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69F9B428" w14:textId="386F8745" w:rsidR="009812C6" w:rsidRPr="00134FE9" w:rsidRDefault="009812C6" w:rsidP="00054912">
            <w:pPr>
              <w:rPr>
                <w:rFonts w:ascii="Times New Roman" w:hAnsi="Times New Roman" w:cs="Times New Roman"/>
                <w:sz w:val="16"/>
                <w:szCs w:val="16"/>
              </w:rPr>
            </w:pPr>
          </w:p>
        </w:tc>
        <w:tc>
          <w:tcPr>
            <w:tcW w:w="5246" w:type="dxa"/>
            <w:noWrap/>
            <w:vAlign w:val="center"/>
            <w:hideMark/>
          </w:tcPr>
          <w:p w14:paraId="2B81522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tc>
        <w:tc>
          <w:tcPr>
            <w:tcW w:w="1096" w:type="dxa"/>
            <w:vMerge/>
            <w:noWrap/>
            <w:vAlign w:val="center"/>
            <w:hideMark/>
          </w:tcPr>
          <w:p w14:paraId="1B3A548D" w14:textId="033A238C" w:rsidR="009812C6" w:rsidRPr="00134FE9" w:rsidRDefault="009812C6" w:rsidP="009D2FCE">
            <w:pPr>
              <w:rPr>
                <w:rFonts w:ascii="Times New Roman" w:hAnsi="Times New Roman" w:cs="Times New Roman"/>
                <w:sz w:val="16"/>
                <w:szCs w:val="16"/>
              </w:rPr>
            </w:pPr>
          </w:p>
        </w:tc>
      </w:tr>
      <w:tr w:rsidR="0030391A" w:rsidRPr="00134FE9" w14:paraId="067D02D4" w14:textId="77777777" w:rsidTr="00C82869">
        <w:trPr>
          <w:trHeight w:val="288"/>
          <w:jc w:val="center"/>
        </w:trPr>
        <w:tc>
          <w:tcPr>
            <w:tcW w:w="390" w:type="dxa"/>
            <w:vMerge/>
            <w:vAlign w:val="center"/>
          </w:tcPr>
          <w:p w14:paraId="05008228"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1CE9CC77" w14:textId="5D6EF6D7"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5055A1A2" w14:textId="4B2A292D" w:rsidR="009812C6" w:rsidRPr="00134FE9" w:rsidRDefault="009812C6" w:rsidP="00054912">
            <w:pPr>
              <w:rPr>
                <w:rFonts w:ascii="Times New Roman" w:hAnsi="Times New Roman" w:cs="Times New Roman"/>
                <w:sz w:val="16"/>
                <w:szCs w:val="16"/>
              </w:rPr>
            </w:pPr>
          </w:p>
        </w:tc>
        <w:tc>
          <w:tcPr>
            <w:tcW w:w="5246" w:type="dxa"/>
            <w:noWrap/>
            <w:vAlign w:val="center"/>
            <w:hideMark/>
          </w:tcPr>
          <w:p w14:paraId="0026AAB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O C ( = O ) C ( $ ) C $ }</w:t>
            </w:r>
          </w:p>
        </w:tc>
        <w:tc>
          <w:tcPr>
            <w:tcW w:w="1096" w:type="dxa"/>
            <w:vMerge/>
            <w:noWrap/>
            <w:vAlign w:val="center"/>
            <w:hideMark/>
          </w:tcPr>
          <w:p w14:paraId="66708A78" w14:textId="5A8165CA" w:rsidR="009812C6" w:rsidRPr="00134FE9" w:rsidRDefault="009812C6" w:rsidP="009D2FCE">
            <w:pPr>
              <w:rPr>
                <w:rFonts w:ascii="Times New Roman" w:hAnsi="Times New Roman" w:cs="Times New Roman"/>
                <w:sz w:val="16"/>
                <w:szCs w:val="16"/>
              </w:rPr>
            </w:pPr>
          </w:p>
        </w:tc>
      </w:tr>
      <w:tr w:rsidR="0030391A" w:rsidRPr="00134FE9" w14:paraId="768DCB64" w14:textId="77777777" w:rsidTr="00C82869">
        <w:trPr>
          <w:trHeight w:val="288"/>
          <w:jc w:val="center"/>
        </w:trPr>
        <w:tc>
          <w:tcPr>
            <w:tcW w:w="390" w:type="dxa"/>
            <w:vMerge/>
            <w:vAlign w:val="center"/>
          </w:tcPr>
          <w:p w14:paraId="02369F51"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04E229BB" w14:textId="7F8DE928" w:rsidR="009812C6" w:rsidRPr="00134FE9" w:rsidRDefault="009812C6">
            <w:pPr>
              <w:rPr>
                <w:rFonts w:ascii="Times New Roman" w:hAnsi="Times New Roman" w:cs="Times New Roman"/>
                <w:sz w:val="16"/>
                <w:szCs w:val="16"/>
              </w:rPr>
            </w:pPr>
          </w:p>
        </w:tc>
        <w:tc>
          <w:tcPr>
            <w:tcW w:w="1578" w:type="dxa"/>
            <w:vMerge/>
            <w:noWrap/>
            <w:vAlign w:val="center"/>
            <w:hideMark/>
          </w:tcPr>
          <w:p w14:paraId="73678C93" w14:textId="6A3D26F8" w:rsidR="009812C6" w:rsidRPr="00134FE9" w:rsidRDefault="009812C6">
            <w:pPr>
              <w:rPr>
                <w:rFonts w:ascii="Times New Roman" w:hAnsi="Times New Roman" w:cs="Times New Roman"/>
                <w:sz w:val="16"/>
                <w:szCs w:val="16"/>
              </w:rPr>
            </w:pPr>
          </w:p>
        </w:tc>
        <w:tc>
          <w:tcPr>
            <w:tcW w:w="5246" w:type="dxa"/>
            <w:noWrap/>
            <w:vAlign w:val="center"/>
            <w:hideMark/>
          </w:tcPr>
          <w:p w14:paraId="6688D29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w:t>
            </w:r>
            <w:r w:rsidRPr="00134FE9">
              <w:rPr>
                <w:rFonts w:ascii="Times New Roman" w:hAnsi="Times New Roman" w:cs="Times New Roman"/>
                <w:sz w:val="16"/>
                <w:szCs w:val="16"/>
              </w:rPr>
              <w:lastRenderedPageBreak/>
              <w:t xml:space="preserve">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O C ( = O ) C ( $ ) C $ }</w:t>
            </w:r>
          </w:p>
        </w:tc>
        <w:tc>
          <w:tcPr>
            <w:tcW w:w="1096" w:type="dxa"/>
            <w:vMerge/>
            <w:noWrap/>
            <w:vAlign w:val="center"/>
            <w:hideMark/>
          </w:tcPr>
          <w:p w14:paraId="2A040057" w14:textId="132E04F7" w:rsidR="009812C6" w:rsidRPr="00134FE9" w:rsidRDefault="009812C6" w:rsidP="009D2FCE">
            <w:pPr>
              <w:rPr>
                <w:rFonts w:ascii="Times New Roman" w:hAnsi="Times New Roman" w:cs="Times New Roman"/>
                <w:sz w:val="16"/>
                <w:szCs w:val="16"/>
              </w:rPr>
            </w:pPr>
          </w:p>
        </w:tc>
      </w:tr>
      <w:tr w:rsidR="0030391A" w:rsidRPr="00134FE9" w14:paraId="164DA8C8" w14:textId="77777777" w:rsidTr="00C82869">
        <w:trPr>
          <w:trHeight w:val="288"/>
          <w:jc w:val="center"/>
        </w:trPr>
        <w:tc>
          <w:tcPr>
            <w:tcW w:w="390" w:type="dxa"/>
            <w:vMerge w:val="restart"/>
            <w:vAlign w:val="center"/>
          </w:tcPr>
          <w:p w14:paraId="54A67FEF" w14:textId="60CC55A2"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5</w:t>
            </w:r>
          </w:p>
        </w:tc>
        <w:tc>
          <w:tcPr>
            <w:tcW w:w="1040" w:type="dxa"/>
            <w:vMerge w:val="restart"/>
            <w:noWrap/>
            <w:vAlign w:val="center"/>
            <w:hideMark/>
          </w:tcPr>
          <w:p w14:paraId="0451F62E" w14:textId="47BABE36"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cui2010</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doi.org/10.1088/0964-1726/19/6/065019","ISSN":"09641726","abstract":"Various composites have been prepared to improve the mechanical properties of shape-memory polymers (SMPs) or to incorporate new functionalities (e.g.magneto-sensitivity) in polymer matrices. In this paper, we systematically investigated the influence of the programming temperature Tprog and the applied strain εm as parameters of the shape-memory creation procedure (SMCP) on the shape-memory properties of an amorphous polyether urethane and radio-opaque composites thereof. Recovery under stress-free conditions was quantified by the shape recovery rate Rr and the switching temperature Tsw, while the maximum recovery stress σmax was determined at the characteristic temperature T σ, max under constant strain conditions. Excellent shape-memory properties were achieved in all experiments with Rr values in between 80 and 98%. σmax could be tailored from 0.4 to 3.7MPa. Tsw and Tσ, max could be systematically adjusted from 33 to 71 °C by variation of Tprog for each investigated sample. The investigated radio-opaque shape-memory composites will form the material basis for mechanically active scaffolds, which could serve as an intelligent substitute for the extracellular matrix to study the influence of mechanical stimulation of tissue development. © 2010 IOP Publishing Ltd.","author":[{"dropping-particle":"","family":"Cui","given":"J.","non-dropping-particle":"","parse-names":false,"suffix":""},{"dropping-particle":"","family":"Kratz","given":"K.","non-dropping-particle":"","parse-names":false,"suffix":""},{"dropping-particle":"","family":"Lendlein","given":"A.","non-dropping-particle":"","parse-names":false,"suffix":""}],"container-title":"Smart Materials and Structures","id":"ITEM-1","issue":"6","issued":{"date-parts":[["2010"]]},"title":"Adjusting shape-memory properties of amorphous polyether urethanes and radio-opaque composites thereof by variation of physical parameters during programming","type":"article-journal","volume":"19"},"uris":["http://www.mendeley.com/documents/?uuid=7c6888df-aec0-4c2f-a44f-6e74e1e52db3"]}],"mendeley":{"formattedCitation":"[5]","plainTextFormattedCitation":"[5]","previouslyFormattedCitation":"&lt;sup&gt;5&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w:t>
            </w:r>
            <w:r w:rsidRPr="00134FE9">
              <w:rPr>
                <w:rFonts w:ascii="Times New Roman" w:hAnsi="Times New Roman" w:cs="Times New Roman"/>
                <w:sz w:val="16"/>
                <w:szCs w:val="16"/>
              </w:rPr>
              <w:fldChar w:fldCharType="end"/>
            </w:r>
          </w:p>
          <w:p w14:paraId="38C0A79A" w14:textId="3B63FD41"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3BDA8BF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EG72D</w:t>
            </w:r>
          </w:p>
          <w:p w14:paraId="51EA848E" w14:textId="2D02A42F" w:rsidR="009812C6" w:rsidRPr="00134FE9" w:rsidRDefault="009812C6" w:rsidP="00054912">
            <w:pPr>
              <w:rPr>
                <w:rFonts w:ascii="Times New Roman" w:hAnsi="Times New Roman" w:cs="Times New Roman"/>
                <w:sz w:val="16"/>
                <w:szCs w:val="16"/>
              </w:rPr>
            </w:pPr>
          </w:p>
        </w:tc>
        <w:tc>
          <w:tcPr>
            <w:tcW w:w="5246" w:type="dxa"/>
            <w:noWrap/>
            <w:vAlign w:val="center"/>
            <w:hideMark/>
          </w:tcPr>
          <w:p w14:paraId="2CEC0B9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2 ,  O = C ( &gt; 2 ) N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gt;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gt; 3 ) N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O &gt;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12D51C12"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71</w:t>
            </w:r>
          </w:p>
          <w:p w14:paraId="76863935" w14:textId="1CB7D152" w:rsidR="009812C6" w:rsidRPr="00134FE9" w:rsidRDefault="009812C6" w:rsidP="009D2FCE">
            <w:pPr>
              <w:rPr>
                <w:rFonts w:ascii="Times New Roman" w:hAnsi="Times New Roman" w:cs="Times New Roman"/>
                <w:sz w:val="16"/>
                <w:szCs w:val="16"/>
              </w:rPr>
            </w:pPr>
          </w:p>
        </w:tc>
      </w:tr>
      <w:tr w:rsidR="0030391A" w:rsidRPr="00134FE9" w14:paraId="33A6CFA0" w14:textId="77777777" w:rsidTr="00C82869">
        <w:trPr>
          <w:trHeight w:val="288"/>
          <w:jc w:val="center"/>
        </w:trPr>
        <w:tc>
          <w:tcPr>
            <w:tcW w:w="390" w:type="dxa"/>
            <w:vMerge/>
            <w:vAlign w:val="center"/>
          </w:tcPr>
          <w:p w14:paraId="5CB118B2"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3C50C451" w14:textId="1286E94E" w:rsidR="009812C6" w:rsidRPr="00134FE9" w:rsidRDefault="009812C6">
            <w:pPr>
              <w:rPr>
                <w:rFonts w:ascii="Times New Roman" w:hAnsi="Times New Roman" w:cs="Times New Roman"/>
                <w:sz w:val="16"/>
                <w:szCs w:val="16"/>
              </w:rPr>
            </w:pPr>
          </w:p>
        </w:tc>
        <w:tc>
          <w:tcPr>
            <w:tcW w:w="1578" w:type="dxa"/>
            <w:vMerge/>
            <w:noWrap/>
            <w:vAlign w:val="center"/>
            <w:hideMark/>
          </w:tcPr>
          <w:p w14:paraId="01883218" w14:textId="4C5033A8" w:rsidR="009812C6" w:rsidRPr="00134FE9" w:rsidRDefault="009812C6">
            <w:pPr>
              <w:rPr>
                <w:rFonts w:ascii="Times New Roman" w:hAnsi="Times New Roman" w:cs="Times New Roman"/>
                <w:sz w:val="16"/>
                <w:szCs w:val="16"/>
              </w:rPr>
            </w:pPr>
          </w:p>
        </w:tc>
        <w:tc>
          <w:tcPr>
            <w:tcW w:w="5246" w:type="dxa"/>
            <w:noWrap/>
            <w:vAlign w:val="center"/>
            <w:hideMark/>
          </w:tcPr>
          <w:p w14:paraId="60F66DF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 &gt; 3 ) N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O &gt;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2 ,  O = C ( &gt; 2 ) N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gt;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68E4FC10" w14:textId="0AC7174A" w:rsidR="009812C6" w:rsidRPr="00134FE9" w:rsidRDefault="009812C6" w:rsidP="009D2FCE">
            <w:pPr>
              <w:rPr>
                <w:rFonts w:ascii="Times New Roman" w:hAnsi="Times New Roman" w:cs="Times New Roman"/>
                <w:sz w:val="16"/>
                <w:szCs w:val="16"/>
              </w:rPr>
            </w:pPr>
          </w:p>
        </w:tc>
      </w:tr>
      <w:tr w:rsidR="0030391A" w:rsidRPr="00134FE9" w14:paraId="7C02FCA6" w14:textId="77777777" w:rsidTr="00C82869">
        <w:trPr>
          <w:trHeight w:val="288"/>
          <w:jc w:val="center"/>
        </w:trPr>
        <w:tc>
          <w:tcPr>
            <w:tcW w:w="390" w:type="dxa"/>
            <w:vAlign w:val="center"/>
          </w:tcPr>
          <w:p w14:paraId="45D5B902" w14:textId="19FE158D"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6</w:t>
            </w:r>
          </w:p>
        </w:tc>
        <w:tc>
          <w:tcPr>
            <w:tcW w:w="1040" w:type="dxa"/>
            <w:noWrap/>
            <w:vAlign w:val="center"/>
            <w:hideMark/>
          </w:tcPr>
          <w:p w14:paraId="2177F07D" w14:textId="2299B596"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Arrieta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pp.39813","ISSN":"00218995","abstract":"A chemically crosslinked acrylate network was submitted to various thermomechanical strain and stress recoveries whilechanging the experimental parameters in order to better define the benefits and the limits of using chemically crosslinked polymers for multicycle applications or applications under external constraints. The results showed that the free recoveries and the constrained recoveries remained the same at the first cycle and during the next ones. It was also shown that the low stress usually generated by a crosslinked network when submitted to a constrained recovery can be significantly increased by choosing suitable experimental conditions. © 2013 Wiley Periodicals, Inc.","author":[{"dropping-particle":"","family":"Arrieta","given":"J. Sebastian","non-dropping-particle":"","parse-names":false,"suffix":""},{"dropping-particle":"","family":"Diani","given":"Julie","non-dropping-particle":"","parse-names":false,"suffix":""},{"dropping-particle":"","family":"Gilormini","given":"Pierre","non-dropping-particle":"","parse-names":false,"suffix":""}],"container-title":"Journal of Applied Polymer Science","id":"ITEM-1","issue":"2","issued":{"date-parts":[["2014"]]},"page":"1-8","title":"Cyclic and monotonic testing of free and constrained recovery properties of a chemically crosslinked acrylate","type":"article-journal","volume":"131"},"uris":["http://www.mendeley.com/documents/?uuid=7972dce6-29a0-4c84-be4a-f63c335c345a"]}],"mendeley":{"formattedCitation":"[6]","plainTextFormattedCitation":"[6]","previouslyFormattedCitation":"&lt;sup&gt;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6]</w:t>
            </w:r>
            <w:r w:rsidRPr="00134FE9">
              <w:rPr>
                <w:rFonts w:ascii="Times New Roman" w:hAnsi="Times New Roman" w:cs="Times New Roman"/>
                <w:sz w:val="16"/>
                <w:szCs w:val="16"/>
              </w:rPr>
              <w:fldChar w:fldCharType="end"/>
            </w:r>
          </w:p>
        </w:tc>
        <w:tc>
          <w:tcPr>
            <w:tcW w:w="1578" w:type="dxa"/>
            <w:noWrap/>
            <w:vAlign w:val="center"/>
            <w:hideMark/>
          </w:tcPr>
          <w:p w14:paraId="1151AA3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acrylate SMP</w:t>
            </w:r>
          </w:p>
        </w:tc>
        <w:tc>
          <w:tcPr>
            <w:tcW w:w="5246" w:type="dxa"/>
            <w:noWrap/>
            <w:vAlign w:val="center"/>
            <w:hideMark/>
          </w:tcPr>
          <w:p w14:paraId="04FB489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w:t>
            </w:r>
          </w:p>
        </w:tc>
        <w:tc>
          <w:tcPr>
            <w:tcW w:w="1096" w:type="dxa"/>
            <w:noWrap/>
            <w:vAlign w:val="center"/>
            <w:hideMark/>
          </w:tcPr>
          <w:p w14:paraId="371D5998"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60</w:t>
            </w:r>
          </w:p>
        </w:tc>
      </w:tr>
      <w:tr w:rsidR="0030391A" w:rsidRPr="00134FE9" w14:paraId="4FBE6510" w14:textId="77777777" w:rsidTr="00C82869">
        <w:trPr>
          <w:trHeight w:val="288"/>
          <w:jc w:val="center"/>
        </w:trPr>
        <w:tc>
          <w:tcPr>
            <w:tcW w:w="390" w:type="dxa"/>
            <w:vMerge w:val="restart"/>
            <w:vAlign w:val="center"/>
          </w:tcPr>
          <w:p w14:paraId="069A8ABE" w14:textId="7FEAC412" w:rsidR="009812C6" w:rsidRPr="00134FE9" w:rsidRDefault="009812C6" w:rsidP="00054912">
            <w:pPr>
              <w:rPr>
                <w:rFonts w:ascii="Times New Roman" w:hAnsi="Times New Roman" w:cs="Times New Roman"/>
                <w:sz w:val="16"/>
                <w:szCs w:val="16"/>
              </w:rPr>
            </w:pPr>
            <w:r w:rsidRPr="00134FE9">
              <w:rPr>
                <w:rFonts w:ascii="Times New Roman" w:hAnsi="Times New Roman" w:cs="Times New Roman"/>
                <w:sz w:val="16"/>
                <w:szCs w:val="16"/>
              </w:rPr>
              <w:t>7</w:t>
            </w:r>
          </w:p>
        </w:tc>
        <w:tc>
          <w:tcPr>
            <w:tcW w:w="1040" w:type="dxa"/>
            <w:vMerge w:val="restart"/>
            <w:noWrap/>
            <w:vAlign w:val="center"/>
            <w:hideMark/>
          </w:tcPr>
          <w:p w14:paraId="19A363BE" w14:textId="1580852A" w:rsidR="009812C6" w:rsidRPr="00134FE9" w:rsidRDefault="009812C6" w:rsidP="00054912">
            <w:pPr>
              <w:rPr>
                <w:rFonts w:ascii="Times New Roman" w:hAnsi="Times New Roman" w:cs="Times New Roman"/>
                <w:sz w:val="16"/>
                <w:szCs w:val="16"/>
              </w:rPr>
            </w:pPr>
            <w:r w:rsidRPr="00134FE9">
              <w:rPr>
                <w:rFonts w:ascii="Times New Roman" w:hAnsi="Times New Roman" w:cs="Times New Roman"/>
                <w:sz w:val="16"/>
                <w:szCs w:val="16"/>
              </w:rPr>
              <w:t>Wu et al., 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7/s10853-015-9634-4","ISSN":"15734803","abstract":"In this article, a new type of epoxy resin, diglycidyl ether of 9,9-bis [4-(2-hydroxyethoxy) phenyl] fluorine (DGEBEF) was succ</w:instrText>
            </w:r>
            <w:r w:rsidR="00CA4BE4">
              <w:rPr>
                <w:rFonts w:ascii="Times New Roman" w:hAnsi="Times New Roman" w:cs="Times New Roman" w:hint="eastAsia"/>
                <w:sz w:val="16"/>
                <w:szCs w:val="16"/>
              </w:rPr>
              <w:instrText>essfully synthesized and characterized by 1H-NMR, FTIR, and FDMS analyses. The kinetics of DGEBEF cured with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 diphenyl sulfone (DDS) was investigated by nonisothermal differential scanning calorimetry and thermal stability of the cured resin w</w:instrText>
            </w:r>
            <w:r w:rsidR="00CA4BE4">
              <w:rPr>
                <w:rFonts w:ascii="Times New Roman" w:hAnsi="Times New Roman" w:cs="Times New Roman"/>
                <w:sz w:val="16"/>
                <w:szCs w:val="16"/>
              </w:rPr>
              <w:instrText>as characterized by thermogravimetric analysis. The DGEBEF/DDS system exhibits excellent processability, mechanical strength, and toughness, high thermal stability and low water absorption. Glass transition temperature (Tg) of the cured epoxy was 170 °C determined by DMA. The ratio of the storage modulus of the cured resin at glassy state to that at rubbery state was as large as about 400, indicating its potential applications as shape memory material. The excellent shape memory properties were confirmed by fold-deploy shape memory and tensile-shrinkage tests. The shape fixed ratio was 99 %. and the shape recovery ratio was nearly 100 % after 30-s recovery at 185 °C in the fold-deploy shape memory test. In the tensile-shrinkage test, the recovery stress is 2.5 MPa at the strain of 25 % and temperature of 185 °C, and both the shape fixed and shape recovery ratios maintained at about 99 % after six test cycles.","author":[{"dropping-particle":"","family":"Wu","given":"Xiao","non-dropping-particle":"","parse-names":false,"suffix":""},{"dropping-particle":"","family":"Yang","given":"Xin","non-dropping-particle":"","parse-names":false,"suffix":""},{"dropping-particle":"","family":"Zhang","given":"Ying","non-dropping-particle":"","parse-names":false,"suffix":""},{"dropping-particle":"","family":"Huang","given":"Wei","non-dropping-particle":"","parse-names":false,"suffix":""}],"container-title":"Journal of Materials Science","id":"ITEM-1","issue":"6","issued":{"date-parts":[["2016"]]},"page":"3231-3240","publisher":"Springer US","title":"A new shape memory epoxy resin with excellent comprehensive properties","type":"article-journal","volume":"51"},"uris":["http://www.mendeley.com/documents/?uuid=99936adb-ea9f-4ad6-9398-f8b81c2d8b4b"]}],"mendeley":{"formattedCitation":"[7]","plainTextFormattedCitation":"[7]","previouslyFormattedCitation":"&lt;sup&gt;7&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7]</w:t>
            </w:r>
            <w:r w:rsidRPr="00134FE9">
              <w:rPr>
                <w:rFonts w:ascii="Times New Roman" w:hAnsi="Times New Roman" w:cs="Times New Roman"/>
                <w:sz w:val="16"/>
                <w:szCs w:val="16"/>
              </w:rPr>
              <w:fldChar w:fldCharType="end"/>
            </w:r>
          </w:p>
        </w:tc>
        <w:tc>
          <w:tcPr>
            <w:tcW w:w="1578" w:type="dxa"/>
            <w:vMerge w:val="restart"/>
            <w:noWrap/>
            <w:vAlign w:val="center"/>
            <w:hideMark/>
          </w:tcPr>
          <w:p w14:paraId="39599C9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DGEBEF/DDS</w:t>
            </w:r>
          </w:p>
          <w:p w14:paraId="2C36382E" w14:textId="3DD9BF2D" w:rsidR="009812C6" w:rsidRPr="00134FE9" w:rsidRDefault="009812C6" w:rsidP="00054912">
            <w:pPr>
              <w:rPr>
                <w:rFonts w:ascii="Times New Roman" w:hAnsi="Times New Roman" w:cs="Times New Roman"/>
                <w:sz w:val="16"/>
                <w:szCs w:val="16"/>
              </w:rPr>
            </w:pPr>
            <w:r w:rsidRPr="00134FE9">
              <w:rPr>
                <w:rFonts w:ascii="Times New Roman" w:hAnsi="Times New Roman" w:cs="Times New Roman"/>
                <w:sz w:val="16"/>
                <w:szCs w:val="16"/>
              </w:rPr>
              <w:t>DGEBEF/DDS</w:t>
            </w:r>
          </w:p>
        </w:tc>
        <w:tc>
          <w:tcPr>
            <w:tcW w:w="5246" w:type="dxa"/>
            <w:noWrap/>
            <w:vAlign w:val="center"/>
            <w:hideMark/>
          </w:tcPr>
          <w:p w14:paraId="3716137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S ( = O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5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4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5 }</w:t>
            </w:r>
          </w:p>
        </w:tc>
        <w:tc>
          <w:tcPr>
            <w:tcW w:w="1096" w:type="dxa"/>
            <w:vMerge w:val="restart"/>
            <w:noWrap/>
            <w:vAlign w:val="center"/>
            <w:hideMark/>
          </w:tcPr>
          <w:p w14:paraId="389B0107"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70</w:t>
            </w:r>
          </w:p>
          <w:p w14:paraId="64F61632" w14:textId="6D3938DB" w:rsidR="009812C6" w:rsidRPr="00134FE9" w:rsidRDefault="009812C6" w:rsidP="009D2FCE">
            <w:pPr>
              <w:rPr>
                <w:rFonts w:ascii="Times New Roman" w:hAnsi="Times New Roman" w:cs="Times New Roman"/>
                <w:sz w:val="16"/>
                <w:szCs w:val="16"/>
              </w:rPr>
            </w:pPr>
          </w:p>
        </w:tc>
      </w:tr>
      <w:tr w:rsidR="0030391A" w:rsidRPr="00134FE9" w14:paraId="05B2D821" w14:textId="77777777" w:rsidTr="00C82869">
        <w:trPr>
          <w:trHeight w:val="288"/>
          <w:jc w:val="center"/>
        </w:trPr>
        <w:tc>
          <w:tcPr>
            <w:tcW w:w="390" w:type="dxa"/>
            <w:vMerge/>
            <w:vAlign w:val="center"/>
          </w:tcPr>
          <w:p w14:paraId="5185054D"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5637FC0A" w14:textId="71C945BB" w:rsidR="009812C6" w:rsidRPr="00134FE9" w:rsidRDefault="009812C6">
            <w:pPr>
              <w:rPr>
                <w:rFonts w:ascii="Times New Roman" w:hAnsi="Times New Roman" w:cs="Times New Roman"/>
                <w:sz w:val="16"/>
                <w:szCs w:val="16"/>
              </w:rPr>
            </w:pPr>
          </w:p>
        </w:tc>
        <w:tc>
          <w:tcPr>
            <w:tcW w:w="1578" w:type="dxa"/>
            <w:vMerge/>
            <w:noWrap/>
            <w:vAlign w:val="center"/>
            <w:hideMark/>
          </w:tcPr>
          <w:p w14:paraId="3CCCF4AF" w14:textId="2D97F332" w:rsidR="009812C6" w:rsidRPr="00134FE9" w:rsidRDefault="009812C6">
            <w:pPr>
              <w:rPr>
                <w:rFonts w:ascii="Times New Roman" w:hAnsi="Times New Roman" w:cs="Times New Roman"/>
                <w:sz w:val="16"/>
                <w:szCs w:val="16"/>
              </w:rPr>
            </w:pPr>
          </w:p>
        </w:tc>
        <w:tc>
          <w:tcPr>
            <w:tcW w:w="5246" w:type="dxa"/>
            <w:noWrap/>
            <w:vAlign w:val="center"/>
            <w:hideMark/>
          </w:tcPr>
          <w:p w14:paraId="1DD3AA6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5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4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5 , O = S ( = O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C3C05AE" w14:textId="784CE285" w:rsidR="009812C6" w:rsidRPr="00134FE9" w:rsidRDefault="009812C6" w:rsidP="009D2FCE">
            <w:pPr>
              <w:rPr>
                <w:rFonts w:ascii="Times New Roman" w:hAnsi="Times New Roman" w:cs="Times New Roman"/>
                <w:sz w:val="16"/>
                <w:szCs w:val="16"/>
              </w:rPr>
            </w:pPr>
          </w:p>
        </w:tc>
      </w:tr>
      <w:tr w:rsidR="0030391A" w:rsidRPr="00134FE9" w14:paraId="4C40667B" w14:textId="77777777" w:rsidTr="00C82869">
        <w:trPr>
          <w:trHeight w:val="288"/>
          <w:jc w:val="center"/>
        </w:trPr>
        <w:tc>
          <w:tcPr>
            <w:tcW w:w="390" w:type="dxa"/>
            <w:vMerge w:val="restart"/>
            <w:vAlign w:val="center"/>
          </w:tcPr>
          <w:p w14:paraId="0611FC40" w14:textId="328B2C5C"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8</w:t>
            </w:r>
          </w:p>
        </w:tc>
        <w:tc>
          <w:tcPr>
            <w:tcW w:w="1040" w:type="dxa"/>
            <w:vMerge w:val="restart"/>
            <w:noWrap/>
            <w:vAlign w:val="center"/>
            <w:hideMark/>
          </w:tcPr>
          <w:p w14:paraId="6FBC48B9" w14:textId="2DEB6509"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Santiago et al, 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 xml:space="preserve">ADDIN CSL_CITATION {"citationItems":[{"id":"ITEM-1","itemData":{"DOI":"10.1007/s40830-016-0067-y","ISSN":"21993858","abstract":"A series of shape-memory epoxy polymers were synthesized using an aliphatic amine and two different commercial hyperbranched poly(ethyleneimine)s with different molecular weights as crosslinking agents. Thermal, mechanical, and shape-memory properties in materials modified with different hyperbranched polymers were analyzed and compared in order to establish the effect of the structure and the molecular weight of the hyperbranched polymers used. The presence of hyperbranched polymers led to more heterogeneous networks, and the crosslinking densities of which increase as the hyperbranched polymer content increases. The transition </w:instrText>
            </w:r>
            <w:r w:rsidR="00CA4BE4">
              <w:rPr>
                <w:rFonts w:ascii="Times New Roman" w:hAnsi="Times New Roman" w:cs="Times New Roman" w:hint="eastAsia"/>
                <w:sz w:val="16"/>
                <w:szCs w:val="16"/>
              </w:rPr>
              <w:instrText>temperatures can be tailored from 56 to 117 </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C depending on the molecular weight and content of the hyperbranched polymer. The mechanical properties showed excellent values in all formulations at room temperature and, specially, at TgE</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 xml:space="preserve"> with stress at bre</w:instrText>
            </w:r>
            <w:r w:rsidR="00CA4BE4">
              <w:rPr>
                <w:rFonts w:ascii="Times New Roman" w:hAnsi="Times New Roman" w:cs="Times New Roman"/>
                <w:sz w:val="16"/>
                <w:szCs w:val="16"/>
              </w:rPr>
              <w:instrText>ak as high as 15 MPa and strain at break as high as 60 %. The shape-memory performances revealed recovery ratios around 95 %, fixity ratios around 97 %, and shape-recovery velocities as high as 22 %/min. The results obtained in this study reveal that hyperbranched polymers with different molecular weights can be used to enhance the thermal and mechanical properties of epoxy-based SMPs while keeping excellent shape-memory properties.","author":[{"dropping-particle":"","family":"Santiago","given":"David","non-dropping-particle":"","parse-names":false,"suffix":""},{"dropping-particle":"","family":"Fabregat-Sanjuan","given":"Albert","non-dropping-particle":"","parse-names":false,"suffix":""},{"dropping-particle":"","family":"Ferrando","given":"Francesc","non-dropping-particle":"","parse-names":false,"suffix":""},{"dropping-particle":"","family":"la Flor","given":"Silvia","non-dropping-particle":"De","parse-names":false,"suffix":""}],"container-title":"Shape Memory and Superelasticity","id":"ITEM-1","issue":"3","issued":{"date-parts":[["2016"]]},"page":"239-246","publisher":"Springer International Publishing","title":"Improving of Mechanical and Shape-Memory Properties in Hyperbranched Epoxy Shape-Memory Polymers","type":"article-journal","volume":"2"},"uris":["http://www.mendeley.com/documents/?uuid=45ea3936-c0da-4113-a8ea-95bc8c5615cd"]}],"mendeley":{"formattedCitation":"[8]","plainTextFormattedCitation":"[8]","previouslyFormattedCitation":"&lt;sup&gt;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8]</w:t>
            </w:r>
            <w:r w:rsidRPr="00134FE9">
              <w:rPr>
                <w:rFonts w:ascii="Times New Roman" w:hAnsi="Times New Roman" w:cs="Times New Roman"/>
                <w:sz w:val="16"/>
                <w:szCs w:val="16"/>
              </w:rPr>
              <w:fldChar w:fldCharType="end"/>
            </w:r>
          </w:p>
          <w:p w14:paraId="391A1D64" w14:textId="1DE97744"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0E91CB7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90D400-10LP</w:t>
            </w:r>
          </w:p>
          <w:p w14:paraId="39E65008" w14:textId="209129AC" w:rsidR="009812C6" w:rsidRPr="00134FE9" w:rsidRDefault="009812C6" w:rsidP="00054912">
            <w:pPr>
              <w:rPr>
                <w:rFonts w:ascii="Times New Roman" w:hAnsi="Times New Roman" w:cs="Times New Roman"/>
                <w:sz w:val="16"/>
                <w:szCs w:val="16"/>
              </w:rPr>
            </w:pPr>
          </w:p>
        </w:tc>
        <w:tc>
          <w:tcPr>
            <w:tcW w:w="5246" w:type="dxa"/>
            <w:noWrap/>
            <w:vAlign w:val="center"/>
            <w:hideMark/>
          </w:tcPr>
          <w:p w14:paraId="5399206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C(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c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w:t>
            </w:r>
          </w:p>
        </w:tc>
        <w:tc>
          <w:tcPr>
            <w:tcW w:w="1096" w:type="dxa"/>
            <w:vMerge w:val="restart"/>
            <w:noWrap/>
            <w:vAlign w:val="center"/>
            <w:hideMark/>
          </w:tcPr>
          <w:p w14:paraId="4A6C4C68"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60.59</w:t>
            </w:r>
          </w:p>
          <w:p w14:paraId="347D76B9" w14:textId="7BF86746" w:rsidR="009812C6" w:rsidRPr="00134FE9" w:rsidRDefault="009812C6" w:rsidP="009D2FCE">
            <w:pPr>
              <w:rPr>
                <w:rFonts w:ascii="Times New Roman" w:hAnsi="Times New Roman" w:cs="Times New Roman"/>
                <w:sz w:val="16"/>
                <w:szCs w:val="16"/>
              </w:rPr>
            </w:pPr>
          </w:p>
        </w:tc>
      </w:tr>
      <w:tr w:rsidR="0030391A" w:rsidRPr="00134FE9" w14:paraId="49DE934E" w14:textId="77777777" w:rsidTr="00C82869">
        <w:trPr>
          <w:trHeight w:val="288"/>
          <w:jc w:val="center"/>
        </w:trPr>
        <w:tc>
          <w:tcPr>
            <w:tcW w:w="390" w:type="dxa"/>
            <w:vMerge/>
            <w:vAlign w:val="center"/>
          </w:tcPr>
          <w:p w14:paraId="51EF5DA7"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5DA85D44" w14:textId="7B06E0EA" w:rsidR="009812C6" w:rsidRPr="00134FE9" w:rsidRDefault="009812C6">
            <w:pPr>
              <w:rPr>
                <w:rFonts w:ascii="Times New Roman" w:hAnsi="Times New Roman" w:cs="Times New Roman"/>
                <w:sz w:val="16"/>
                <w:szCs w:val="16"/>
              </w:rPr>
            </w:pPr>
          </w:p>
        </w:tc>
        <w:tc>
          <w:tcPr>
            <w:tcW w:w="1578" w:type="dxa"/>
            <w:vMerge/>
            <w:noWrap/>
            <w:vAlign w:val="center"/>
            <w:hideMark/>
          </w:tcPr>
          <w:p w14:paraId="1F0ED8B7" w14:textId="5E2D653D" w:rsidR="009812C6" w:rsidRPr="00134FE9" w:rsidRDefault="009812C6">
            <w:pPr>
              <w:rPr>
                <w:rFonts w:ascii="Times New Roman" w:hAnsi="Times New Roman" w:cs="Times New Roman"/>
                <w:sz w:val="16"/>
                <w:szCs w:val="16"/>
              </w:rPr>
            </w:pPr>
          </w:p>
        </w:tc>
        <w:tc>
          <w:tcPr>
            <w:tcW w:w="5246" w:type="dxa"/>
            <w:noWrap/>
            <w:vAlign w:val="center"/>
            <w:hideMark/>
          </w:tcPr>
          <w:p w14:paraId="179CA43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C(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c2 }</w:t>
            </w:r>
          </w:p>
        </w:tc>
        <w:tc>
          <w:tcPr>
            <w:tcW w:w="1096" w:type="dxa"/>
            <w:vMerge/>
            <w:noWrap/>
            <w:vAlign w:val="center"/>
            <w:hideMark/>
          </w:tcPr>
          <w:p w14:paraId="6F55CE77" w14:textId="0436EE9A" w:rsidR="009812C6" w:rsidRPr="00134FE9" w:rsidRDefault="009812C6" w:rsidP="009D2FCE">
            <w:pPr>
              <w:rPr>
                <w:rFonts w:ascii="Times New Roman" w:hAnsi="Times New Roman" w:cs="Times New Roman"/>
                <w:sz w:val="16"/>
                <w:szCs w:val="16"/>
              </w:rPr>
            </w:pPr>
          </w:p>
        </w:tc>
      </w:tr>
      <w:tr w:rsidR="0030391A" w:rsidRPr="00134FE9" w14:paraId="70D8DE42" w14:textId="77777777" w:rsidTr="00C82869">
        <w:trPr>
          <w:trHeight w:val="288"/>
          <w:jc w:val="center"/>
        </w:trPr>
        <w:tc>
          <w:tcPr>
            <w:tcW w:w="390" w:type="dxa"/>
            <w:vMerge w:val="restart"/>
            <w:vAlign w:val="center"/>
          </w:tcPr>
          <w:p w14:paraId="08EF188E" w14:textId="466B714A"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9</w:t>
            </w:r>
          </w:p>
        </w:tc>
        <w:tc>
          <w:tcPr>
            <w:tcW w:w="1040" w:type="dxa"/>
            <w:vMerge w:val="restart"/>
            <w:noWrap/>
            <w:vAlign w:val="center"/>
            <w:hideMark/>
          </w:tcPr>
          <w:p w14:paraId="107A1A27" w14:textId="1E80EEAD"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Santiago et al, 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 xml:space="preserve">ADDIN CSL_CITATION {"citationItems":[{"id":"ITEM-1","itemData":{"DOI":"10.1007/s40830-016-0067-y","ISSN":"21993858","abstract":"A series of shape-memory epoxy polymers were synthesized using an aliphatic amine and two different commercial hyperbranched poly(ethyleneimine)s with different molecular weights as crosslinking agents. Thermal, mechanical, and shape-memory properties in materials modified with different hyperbranched polymers were analyzed and compared in order to establish the effect of the structure and the molecular weight of the hyperbranched polymers used. The presence of hyperbranched polymers led to more heterogeneous networks, and the crosslinking densities of which increase as the hyperbranched polymer content increases. The transition </w:instrText>
            </w:r>
            <w:r w:rsidR="00CA4BE4">
              <w:rPr>
                <w:rFonts w:ascii="Times New Roman" w:hAnsi="Times New Roman" w:cs="Times New Roman" w:hint="eastAsia"/>
                <w:sz w:val="16"/>
                <w:szCs w:val="16"/>
              </w:rPr>
              <w:instrText>temperatures can be tailored from 56 to 117 </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C depending on the molecular weight and content of the hyperbranched polymer. The mechanical properties showed excellent values in all formulations at room temperature and, specially, at TgE</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 xml:space="preserve"> with stress at bre</w:instrText>
            </w:r>
            <w:r w:rsidR="00CA4BE4">
              <w:rPr>
                <w:rFonts w:ascii="Times New Roman" w:hAnsi="Times New Roman" w:cs="Times New Roman"/>
                <w:sz w:val="16"/>
                <w:szCs w:val="16"/>
              </w:rPr>
              <w:instrText>ak as high as 15 MPa and strain at break as high as 60 %. The shape-memory performances revealed recovery ratios around 95 %, fixity ratios around 97 %, and shape-recovery velocities as high as 22 %/min. The results obtained in this study reveal that hyperbranched polymers with different molecular weights can be used to enhance the thermal and mechanical properties of epoxy-based SMPs while keeping excellent shape-memory properties.","author":[{"dropping-particle":"","family":"Santiago","given":"David","non-dropping-particle":"","parse-names":false,"suffix":""},{"dropping-particle":"","family":"Fabregat-Sanjuan","given":"Albert","non-dropping-particle":"","parse-names":false,"suffix":""},{"dropping-particle":"","family":"Ferrando","given":"Francesc","non-dropping-particle":"","parse-names":false,"suffix":""},{"dropping-particle":"","family":"la Flor","given":"Silvia","non-dropping-particle":"De","parse-names":false,"suffix":""}],"container-title":"Shape Memory and Superelasticity","id":"ITEM-1","issue":"3","issued":{"date-parts":[["2016"]]},"page":"239-246","publisher":"Springer International Publishing","title":"Improving of Mechanical and Shape-Memory Properties in Hyperbranched Epoxy Shape-Memory Polymers","type":"article-journal","volume":"2"},"uris":["http://www.mendeley.com/documents/?uuid=45ea3936-c0da-4113-a8ea-95bc8c5615cd"]}],"mendeley":{"formattedCitation":"[8]","plainTextFormattedCitation":"[8]","previouslyFormattedCitation":"&lt;sup&gt;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8]</w:t>
            </w:r>
            <w:r w:rsidRPr="00134FE9">
              <w:rPr>
                <w:rFonts w:ascii="Times New Roman" w:hAnsi="Times New Roman" w:cs="Times New Roman"/>
                <w:sz w:val="16"/>
                <w:szCs w:val="16"/>
              </w:rPr>
              <w:fldChar w:fldCharType="end"/>
            </w:r>
          </w:p>
          <w:p w14:paraId="7AC5FCB6" w14:textId="66930898"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036168C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60D400-10LP </w:t>
            </w:r>
          </w:p>
          <w:p w14:paraId="187CC91B" w14:textId="31BD9F04" w:rsidR="009812C6" w:rsidRPr="00134FE9" w:rsidRDefault="009812C6" w:rsidP="00054912">
            <w:pPr>
              <w:rPr>
                <w:rFonts w:ascii="Times New Roman" w:hAnsi="Times New Roman" w:cs="Times New Roman"/>
                <w:sz w:val="16"/>
                <w:szCs w:val="16"/>
              </w:rPr>
            </w:pPr>
          </w:p>
        </w:tc>
        <w:tc>
          <w:tcPr>
            <w:tcW w:w="5246" w:type="dxa"/>
            <w:noWrap/>
            <w:vAlign w:val="center"/>
            <w:hideMark/>
          </w:tcPr>
          <w:p w14:paraId="063BD55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C(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c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w:t>
            </w:r>
          </w:p>
        </w:tc>
        <w:tc>
          <w:tcPr>
            <w:tcW w:w="1096" w:type="dxa"/>
            <w:vMerge w:val="restart"/>
            <w:noWrap/>
            <w:vAlign w:val="center"/>
            <w:hideMark/>
          </w:tcPr>
          <w:p w14:paraId="12C914C4"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86.64</w:t>
            </w:r>
          </w:p>
          <w:p w14:paraId="407558B5" w14:textId="710A975C" w:rsidR="009812C6" w:rsidRPr="00134FE9" w:rsidRDefault="009812C6" w:rsidP="009D2FCE">
            <w:pPr>
              <w:rPr>
                <w:rFonts w:ascii="Times New Roman" w:hAnsi="Times New Roman" w:cs="Times New Roman"/>
                <w:sz w:val="16"/>
                <w:szCs w:val="16"/>
              </w:rPr>
            </w:pPr>
          </w:p>
        </w:tc>
      </w:tr>
      <w:tr w:rsidR="0030391A" w:rsidRPr="00134FE9" w14:paraId="7DDFD0EF" w14:textId="77777777" w:rsidTr="00C82869">
        <w:trPr>
          <w:trHeight w:val="288"/>
          <w:jc w:val="center"/>
        </w:trPr>
        <w:tc>
          <w:tcPr>
            <w:tcW w:w="390" w:type="dxa"/>
            <w:vMerge/>
            <w:vAlign w:val="center"/>
          </w:tcPr>
          <w:p w14:paraId="71B982E1"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4AD38742" w14:textId="578DB083" w:rsidR="009812C6" w:rsidRPr="00134FE9" w:rsidRDefault="009812C6">
            <w:pPr>
              <w:rPr>
                <w:rFonts w:ascii="Times New Roman" w:hAnsi="Times New Roman" w:cs="Times New Roman"/>
                <w:sz w:val="16"/>
                <w:szCs w:val="16"/>
              </w:rPr>
            </w:pPr>
          </w:p>
        </w:tc>
        <w:tc>
          <w:tcPr>
            <w:tcW w:w="1578" w:type="dxa"/>
            <w:vMerge/>
            <w:noWrap/>
            <w:vAlign w:val="center"/>
            <w:hideMark/>
          </w:tcPr>
          <w:p w14:paraId="2FF8BD6E" w14:textId="757422A1" w:rsidR="009812C6" w:rsidRPr="00134FE9" w:rsidRDefault="009812C6">
            <w:pPr>
              <w:rPr>
                <w:rFonts w:ascii="Times New Roman" w:hAnsi="Times New Roman" w:cs="Times New Roman"/>
                <w:sz w:val="16"/>
                <w:szCs w:val="16"/>
              </w:rPr>
            </w:pPr>
          </w:p>
        </w:tc>
        <w:tc>
          <w:tcPr>
            <w:tcW w:w="5246" w:type="dxa"/>
            <w:noWrap/>
            <w:vAlign w:val="center"/>
            <w:hideMark/>
          </w:tcPr>
          <w:p w14:paraId="7487DF4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C(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c2 }</w:t>
            </w:r>
          </w:p>
        </w:tc>
        <w:tc>
          <w:tcPr>
            <w:tcW w:w="1096" w:type="dxa"/>
            <w:vMerge/>
            <w:noWrap/>
            <w:vAlign w:val="center"/>
            <w:hideMark/>
          </w:tcPr>
          <w:p w14:paraId="1B8CA698" w14:textId="5AEEB600" w:rsidR="009812C6" w:rsidRPr="00134FE9" w:rsidRDefault="009812C6" w:rsidP="009D2FCE">
            <w:pPr>
              <w:rPr>
                <w:rFonts w:ascii="Times New Roman" w:hAnsi="Times New Roman" w:cs="Times New Roman"/>
                <w:sz w:val="16"/>
                <w:szCs w:val="16"/>
              </w:rPr>
            </w:pPr>
          </w:p>
        </w:tc>
      </w:tr>
      <w:tr w:rsidR="0030391A" w:rsidRPr="00134FE9" w14:paraId="73DDF93E" w14:textId="77777777" w:rsidTr="00C82869">
        <w:trPr>
          <w:trHeight w:val="288"/>
          <w:jc w:val="center"/>
        </w:trPr>
        <w:tc>
          <w:tcPr>
            <w:tcW w:w="390" w:type="dxa"/>
            <w:vMerge w:val="restart"/>
            <w:vAlign w:val="center"/>
          </w:tcPr>
          <w:p w14:paraId="25E39418" w14:textId="07D90719"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0</w:t>
            </w:r>
          </w:p>
        </w:tc>
        <w:tc>
          <w:tcPr>
            <w:tcW w:w="1040" w:type="dxa"/>
            <w:vMerge w:val="restart"/>
            <w:noWrap/>
            <w:vAlign w:val="center"/>
            <w:hideMark/>
          </w:tcPr>
          <w:p w14:paraId="2200B0BA" w14:textId="63ED93B1"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Santiago et al, 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 xml:space="preserve">ADDIN CSL_CITATION {"citationItems":[{"id":"ITEM-1","itemData":{"DOI":"10.1007/s40830-016-0067-y","ISSN":"21993858","abstract":"A series of shape-memory epoxy polymers were synthesized using an aliphatic amine and two different commercial hyperbranched poly(ethyleneimine)s with different molecular weights as crosslinking agents. Thermal, mechanical, and shape-memory properties in materials modified with different hyperbranched polymers were analyzed and compared in order to establish the effect of the structure and the molecular weight of the hyperbranched polymers used. The presence of hyperbranched polymers led to more heterogeneous networks, and the crosslinking densities of which increase as the hyperbranched polymer content increases. The transition </w:instrText>
            </w:r>
            <w:r w:rsidR="00CA4BE4">
              <w:rPr>
                <w:rFonts w:ascii="Times New Roman" w:hAnsi="Times New Roman" w:cs="Times New Roman" w:hint="eastAsia"/>
                <w:sz w:val="16"/>
                <w:szCs w:val="16"/>
              </w:rPr>
              <w:instrText>temperatures can be tailored from 56 to 117 </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C depending on the molecular weight and content of the hyperbranched polymer. The mechanical properties showed excellent values in all formulations at room temperature and, specially, at TgE</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 xml:space="preserve"> with stress at bre</w:instrText>
            </w:r>
            <w:r w:rsidR="00CA4BE4">
              <w:rPr>
                <w:rFonts w:ascii="Times New Roman" w:hAnsi="Times New Roman" w:cs="Times New Roman"/>
                <w:sz w:val="16"/>
                <w:szCs w:val="16"/>
              </w:rPr>
              <w:instrText>ak as high as 15 MPa and strain at break as high as 60 %. The shape-memory performances revealed recovery ratios around 95 %, fixity ratios around 97 %, and shape-recovery velocities as high as 22 %/min. The results obtained in this study reveal that hyperbranched polymers with different molecular weights can be used to enhance the thermal and mechanical properties of epoxy-based SMPs while keeping excellent shape-memory properties.","author":[{"dropping-particle":"","family":"Santiago","given":"David","non-dropping-particle":"","parse-names":false,"suffix":""},{"dropping-particle":"","family":"Fabregat-Sanjuan","given":"Albert","non-dropping-particle":"","parse-names":false,"suffix":""},{"dropping-particle":"","family":"Ferrando","given":"Francesc","non-dropping-particle":"","parse-names":false,"suffix":""},{"dropping-particle":"","family":"la Flor","given":"Silvia","non-dropping-particle":"De","parse-names":false,"suffix":""}],"container-title":"Shape Memory and Superelasticity","id":"ITEM-1","issue":"3","issued":{"date-parts":[["2016"]]},"page":"239-246","publisher":"Springer International Publishing","title":"Improving of Mechanical and Shape-Memory Properties in Hyperbranched Epoxy Shape-Memory Polymers","type":"article-journal","volume":"2"},"uris":["http://www.mendeley.com/documents/?uuid=45ea3936-c0da-4113-a8ea-95bc8c5615cd"]}],"mendeley":{"formattedCitation":"[8]","plainTextFormattedCitation":"[8]","previouslyFormattedCitation":"&lt;sup&gt;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8]</w:t>
            </w:r>
            <w:r w:rsidRPr="00134FE9">
              <w:rPr>
                <w:rFonts w:ascii="Times New Roman" w:hAnsi="Times New Roman" w:cs="Times New Roman"/>
                <w:sz w:val="16"/>
                <w:szCs w:val="16"/>
              </w:rPr>
              <w:fldChar w:fldCharType="end"/>
            </w:r>
          </w:p>
          <w:p w14:paraId="0E5F581D" w14:textId="36A7C01D"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21485BB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30D400-10LP</w:t>
            </w:r>
          </w:p>
          <w:p w14:paraId="7AC40A9A" w14:textId="5C81F36C" w:rsidR="009812C6" w:rsidRPr="00134FE9" w:rsidRDefault="009812C6" w:rsidP="00054912">
            <w:pPr>
              <w:rPr>
                <w:rFonts w:ascii="Times New Roman" w:hAnsi="Times New Roman" w:cs="Times New Roman"/>
                <w:sz w:val="16"/>
                <w:szCs w:val="16"/>
              </w:rPr>
            </w:pPr>
          </w:p>
        </w:tc>
        <w:tc>
          <w:tcPr>
            <w:tcW w:w="5246" w:type="dxa"/>
            <w:noWrap/>
            <w:vAlign w:val="center"/>
            <w:hideMark/>
          </w:tcPr>
          <w:p w14:paraId="4DD7AD6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CN(&lt;)CCN(CCN(&lt;)&lt;)CCN(&lt;)CCN(CCN(&lt;)CCN(CC)CCN(&lt;)&lt;)CCN(CCN(&lt;)CC)CCN(CC)CCN(&lt;)&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w:t>
            </w:r>
          </w:p>
        </w:tc>
        <w:tc>
          <w:tcPr>
            <w:tcW w:w="1096" w:type="dxa"/>
            <w:vMerge w:val="restart"/>
            <w:noWrap/>
            <w:vAlign w:val="center"/>
            <w:hideMark/>
          </w:tcPr>
          <w:p w14:paraId="5BF6B7B6"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17.23</w:t>
            </w:r>
          </w:p>
          <w:p w14:paraId="662350C1" w14:textId="00645CBE" w:rsidR="009812C6" w:rsidRPr="00134FE9" w:rsidRDefault="009812C6" w:rsidP="009D2FCE">
            <w:pPr>
              <w:rPr>
                <w:rFonts w:ascii="Times New Roman" w:hAnsi="Times New Roman" w:cs="Times New Roman"/>
                <w:sz w:val="16"/>
                <w:szCs w:val="16"/>
              </w:rPr>
            </w:pPr>
          </w:p>
        </w:tc>
      </w:tr>
      <w:tr w:rsidR="0030391A" w:rsidRPr="00134FE9" w14:paraId="2223A109" w14:textId="77777777" w:rsidTr="00C82869">
        <w:trPr>
          <w:trHeight w:val="288"/>
          <w:jc w:val="center"/>
        </w:trPr>
        <w:tc>
          <w:tcPr>
            <w:tcW w:w="390" w:type="dxa"/>
            <w:vMerge/>
            <w:vAlign w:val="center"/>
          </w:tcPr>
          <w:p w14:paraId="109EE1C3"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25AFA667" w14:textId="26B53429"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5E8F8007" w14:textId="4B01DB56" w:rsidR="009812C6" w:rsidRPr="00134FE9" w:rsidRDefault="009812C6" w:rsidP="00054912">
            <w:pPr>
              <w:rPr>
                <w:rFonts w:ascii="Times New Roman" w:hAnsi="Times New Roman" w:cs="Times New Roman"/>
                <w:sz w:val="16"/>
                <w:szCs w:val="16"/>
              </w:rPr>
            </w:pPr>
          </w:p>
        </w:tc>
        <w:tc>
          <w:tcPr>
            <w:tcW w:w="5246" w:type="dxa"/>
            <w:noWrap/>
            <w:vAlign w:val="center"/>
            <w:hideMark/>
          </w:tcPr>
          <w:p w14:paraId="422F78B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CN(&lt;)CCN(CCN(&lt;)&lt;)CCN(&lt;)CCN(CCN(&lt;)CCN(CC)CCN(&lt;)&lt;)CCN(CCN(&lt;)CC)CCN(CC)CCN(&lt;)&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w:t>
            </w:r>
          </w:p>
        </w:tc>
        <w:tc>
          <w:tcPr>
            <w:tcW w:w="1096" w:type="dxa"/>
            <w:vMerge/>
            <w:noWrap/>
            <w:vAlign w:val="center"/>
            <w:hideMark/>
          </w:tcPr>
          <w:p w14:paraId="3237CF97" w14:textId="1582F4D1" w:rsidR="009812C6" w:rsidRPr="00134FE9" w:rsidRDefault="009812C6" w:rsidP="009D2FCE">
            <w:pPr>
              <w:rPr>
                <w:rFonts w:ascii="Times New Roman" w:hAnsi="Times New Roman" w:cs="Times New Roman"/>
                <w:sz w:val="16"/>
                <w:szCs w:val="16"/>
              </w:rPr>
            </w:pPr>
          </w:p>
        </w:tc>
      </w:tr>
      <w:tr w:rsidR="0030391A" w:rsidRPr="00134FE9" w14:paraId="216C4F9B" w14:textId="77777777" w:rsidTr="00C82869">
        <w:trPr>
          <w:trHeight w:val="288"/>
          <w:jc w:val="center"/>
        </w:trPr>
        <w:tc>
          <w:tcPr>
            <w:tcW w:w="390" w:type="dxa"/>
            <w:vMerge/>
            <w:vAlign w:val="center"/>
          </w:tcPr>
          <w:p w14:paraId="6CA9FDE7"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4BE58D31" w14:textId="3A47B9A7"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4066701C" w14:textId="5C1002D2" w:rsidR="009812C6" w:rsidRPr="00134FE9" w:rsidRDefault="009812C6" w:rsidP="00054912">
            <w:pPr>
              <w:rPr>
                <w:rFonts w:ascii="Times New Roman" w:hAnsi="Times New Roman" w:cs="Times New Roman"/>
                <w:sz w:val="16"/>
                <w:szCs w:val="16"/>
              </w:rPr>
            </w:pPr>
          </w:p>
        </w:tc>
        <w:tc>
          <w:tcPr>
            <w:tcW w:w="5246" w:type="dxa"/>
            <w:noWrap/>
            <w:vAlign w:val="center"/>
            <w:hideMark/>
          </w:tcPr>
          <w:p w14:paraId="34E7BDC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CN(&lt;)CCN(CCN(&lt;)&lt;)CCN(&lt;)CCN(CCN(&lt;)CCN(CC)CCN(&lt;)&lt;)CCN(CCN(&lt;)CC)CCN(CC)CCN(&lt;)&lt;}</w:t>
            </w:r>
          </w:p>
        </w:tc>
        <w:tc>
          <w:tcPr>
            <w:tcW w:w="1096" w:type="dxa"/>
            <w:vMerge/>
            <w:noWrap/>
            <w:vAlign w:val="center"/>
            <w:hideMark/>
          </w:tcPr>
          <w:p w14:paraId="39698DA9" w14:textId="7FFB1920" w:rsidR="009812C6" w:rsidRPr="00134FE9" w:rsidRDefault="009812C6" w:rsidP="009D2FCE">
            <w:pPr>
              <w:rPr>
                <w:rFonts w:ascii="Times New Roman" w:hAnsi="Times New Roman" w:cs="Times New Roman"/>
                <w:sz w:val="16"/>
                <w:szCs w:val="16"/>
              </w:rPr>
            </w:pPr>
          </w:p>
        </w:tc>
      </w:tr>
      <w:tr w:rsidR="0030391A" w:rsidRPr="00134FE9" w14:paraId="39F57C8C" w14:textId="77777777" w:rsidTr="00C82869">
        <w:trPr>
          <w:trHeight w:val="288"/>
          <w:jc w:val="center"/>
        </w:trPr>
        <w:tc>
          <w:tcPr>
            <w:tcW w:w="390" w:type="dxa"/>
            <w:vMerge/>
            <w:vAlign w:val="center"/>
          </w:tcPr>
          <w:p w14:paraId="1E9A1E76"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5336C486" w14:textId="507E76A3"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771E3300" w14:textId="38AA072E" w:rsidR="009812C6" w:rsidRPr="00134FE9" w:rsidRDefault="009812C6" w:rsidP="00054912">
            <w:pPr>
              <w:rPr>
                <w:rFonts w:ascii="Times New Roman" w:hAnsi="Times New Roman" w:cs="Times New Roman"/>
                <w:sz w:val="16"/>
                <w:szCs w:val="16"/>
              </w:rPr>
            </w:pPr>
          </w:p>
        </w:tc>
        <w:tc>
          <w:tcPr>
            <w:tcW w:w="5246" w:type="dxa"/>
            <w:noWrap/>
            <w:vAlign w:val="center"/>
            <w:hideMark/>
          </w:tcPr>
          <w:p w14:paraId="5C977D8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CN(&lt;)CCN(CCN(&lt;)&lt;)CCN(&lt;)CCN(CCN(&lt;)CCN(CC)CCN(&lt;)&lt;)CCN(CCN(&lt;)CC)CCN(CC)CCN(&lt;)&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AB7D865" w14:textId="7E8A376E" w:rsidR="009812C6" w:rsidRPr="00134FE9" w:rsidRDefault="009812C6" w:rsidP="009D2FCE">
            <w:pPr>
              <w:rPr>
                <w:rFonts w:ascii="Times New Roman" w:hAnsi="Times New Roman" w:cs="Times New Roman"/>
                <w:sz w:val="16"/>
                <w:szCs w:val="16"/>
              </w:rPr>
            </w:pPr>
          </w:p>
        </w:tc>
      </w:tr>
      <w:tr w:rsidR="0030391A" w:rsidRPr="00134FE9" w14:paraId="465AADE6" w14:textId="77777777" w:rsidTr="00C82869">
        <w:trPr>
          <w:trHeight w:val="288"/>
          <w:jc w:val="center"/>
        </w:trPr>
        <w:tc>
          <w:tcPr>
            <w:tcW w:w="390" w:type="dxa"/>
            <w:vMerge/>
            <w:vAlign w:val="center"/>
          </w:tcPr>
          <w:p w14:paraId="2D74947D" w14:textId="77777777" w:rsidR="009812C6" w:rsidRPr="00134FE9" w:rsidRDefault="009812C6" w:rsidP="00054912">
            <w:pPr>
              <w:rPr>
                <w:rFonts w:ascii="Times New Roman" w:hAnsi="Times New Roman" w:cs="Times New Roman"/>
                <w:sz w:val="16"/>
                <w:szCs w:val="16"/>
              </w:rPr>
            </w:pPr>
          </w:p>
        </w:tc>
        <w:tc>
          <w:tcPr>
            <w:tcW w:w="1040" w:type="dxa"/>
            <w:vMerge/>
            <w:noWrap/>
            <w:vAlign w:val="center"/>
            <w:hideMark/>
          </w:tcPr>
          <w:p w14:paraId="19B7E93E" w14:textId="198F6724" w:rsidR="009812C6" w:rsidRPr="00134FE9" w:rsidRDefault="009812C6" w:rsidP="00054912">
            <w:pPr>
              <w:rPr>
                <w:rFonts w:ascii="Times New Roman" w:hAnsi="Times New Roman" w:cs="Times New Roman"/>
                <w:sz w:val="16"/>
                <w:szCs w:val="16"/>
              </w:rPr>
            </w:pPr>
          </w:p>
        </w:tc>
        <w:tc>
          <w:tcPr>
            <w:tcW w:w="1578" w:type="dxa"/>
            <w:vMerge/>
            <w:noWrap/>
            <w:vAlign w:val="center"/>
            <w:hideMark/>
          </w:tcPr>
          <w:p w14:paraId="3F7BB5F5" w14:textId="2AAA5488" w:rsidR="009812C6" w:rsidRPr="00134FE9" w:rsidRDefault="009812C6" w:rsidP="00054912">
            <w:pPr>
              <w:rPr>
                <w:rFonts w:ascii="Times New Roman" w:hAnsi="Times New Roman" w:cs="Times New Roman"/>
                <w:sz w:val="16"/>
                <w:szCs w:val="16"/>
              </w:rPr>
            </w:pPr>
          </w:p>
        </w:tc>
        <w:tc>
          <w:tcPr>
            <w:tcW w:w="5246" w:type="dxa"/>
            <w:noWrap/>
            <w:vAlign w:val="center"/>
            <w:hideMark/>
          </w:tcPr>
          <w:p w14:paraId="080047F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CN(&lt;)CCN(CCN(&lt;)&lt;)CCN(&lt;)CCN(CCN(&lt;)CCN(CC)CCN(&lt;)&lt;)CCN(CCN(&lt;)CC)CCN(CC)CCN(&lt;)&lt;}</w:t>
            </w:r>
          </w:p>
        </w:tc>
        <w:tc>
          <w:tcPr>
            <w:tcW w:w="1096" w:type="dxa"/>
            <w:vMerge/>
            <w:noWrap/>
            <w:vAlign w:val="center"/>
            <w:hideMark/>
          </w:tcPr>
          <w:p w14:paraId="0DD52E37" w14:textId="52DF54F6" w:rsidR="009812C6" w:rsidRPr="00134FE9" w:rsidRDefault="009812C6" w:rsidP="009D2FCE">
            <w:pPr>
              <w:rPr>
                <w:rFonts w:ascii="Times New Roman" w:hAnsi="Times New Roman" w:cs="Times New Roman"/>
                <w:sz w:val="16"/>
                <w:szCs w:val="16"/>
              </w:rPr>
            </w:pPr>
          </w:p>
        </w:tc>
      </w:tr>
      <w:tr w:rsidR="0030391A" w:rsidRPr="00134FE9" w14:paraId="6B236246" w14:textId="77777777" w:rsidTr="00C82869">
        <w:trPr>
          <w:trHeight w:val="288"/>
          <w:jc w:val="center"/>
        </w:trPr>
        <w:tc>
          <w:tcPr>
            <w:tcW w:w="390" w:type="dxa"/>
            <w:vMerge/>
            <w:vAlign w:val="center"/>
          </w:tcPr>
          <w:p w14:paraId="528B28A8"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1FCE3A0E" w14:textId="6C715307" w:rsidR="009812C6" w:rsidRPr="00134FE9" w:rsidRDefault="009812C6">
            <w:pPr>
              <w:rPr>
                <w:rFonts w:ascii="Times New Roman" w:hAnsi="Times New Roman" w:cs="Times New Roman"/>
                <w:sz w:val="16"/>
                <w:szCs w:val="16"/>
              </w:rPr>
            </w:pPr>
          </w:p>
        </w:tc>
        <w:tc>
          <w:tcPr>
            <w:tcW w:w="1578" w:type="dxa"/>
            <w:vMerge/>
            <w:noWrap/>
            <w:vAlign w:val="center"/>
            <w:hideMark/>
          </w:tcPr>
          <w:p w14:paraId="4595FB56" w14:textId="5AE2874A" w:rsidR="009812C6" w:rsidRPr="00134FE9" w:rsidRDefault="009812C6">
            <w:pPr>
              <w:rPr>
                <w:rFonts w:ascii="Times New Roman" w:hAnsi="Times New Roman" w:cs="Times New Roman"/>
                <w:sz w:val="16"/>
                <w:szCs w:val="16"/>
              </w:rPr>
            </w:pPr>
          </w:p>
        </w:tc>
        <w:tc>
          <w:tcPr>
            <w:tcW w:w="5246" w:type="dxa"/>
            <w:noWrap/>
            <w:vAlign w:val="center"/>
            <w:hideMark/>
          </w:tcPr>
          <w:p w14:paraId="25D7DA5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lt; ) &lt; , CCN(&lt;)CCN(CCN(&lt;)&lt;)CCN(&lt;)CCN(CCN(&lt;)CCN(CC)CCN(&lt;)&lt;)CCN(CCN(&lt;)CC)CCN(CC)CCN(&lt;)&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64DF71F3" w14:textId="042C5701" w:rsidR="009812C6" w:rsidRPr="00134FE9" w:rsidRDefault="009812C6" w:rsidP="009D2FCE">
            <w:pPr>
              <w:rPr>
                <w:rFonts w:ascii="Times New Roman" w:hAnsi="Times New Roman" w:cs="Times New Roman"/>
                <w:sz w:val="16"/>
                <w:szCs w:val="16"/>
              </w:rPr>
            </w:pPr>
          </w:p>
        </w:tc>
      </w:tr>
      <w:tr w:rsidR="0030391A" w:rsidRPr="00134FE9" w14:paraId="03CA3F8F" w14:textId="77777777" w:rsidTr="00C82869">
        <w:trPr>
          <w:trHeight w:val="288"/>
          <w:jc w:val="center"/>
        </w:trPr>
        <w:tc>
          <w:tcPr>
            <w:tcW w:w="390" w:type="dxa"/>
            <w:vMerge w:val="restart"/>
            <w:vAlign w:val="center"/>
          </w:tcPr>
          <w:p w14:paraId="0022D8E5" w14:textId="6D65EAAA"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1</w:t>
            </w:r>
          </w:p>
        </w:tc>
        <w:tc>
          <w:tcPr>
            <w:tcW w:w="1040" w:type="dxa"/>
            <w:vMerge w:val="restart"/>
            <w:noWrap/>
            <w:vAlign w:val="center"/>
            <w:hideMark/>
          </w:tcPr>
          <w:p w14:paraId="715B4AD0" w14:textId="1BB366F8"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Fan et al 2018</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8/s41467-018-03094-2","ISSN":"2041-1723","author":[{"dropping-particle":"","family":"Fan","given":"Jizhou","non-dropping-particle":"","parse-names":false,"suffix":""},{"dropping-particle":"","family":"Li","given":"Guoqiang","non-dropping-particle":"","parse-names":false,"suffix":""}],"container-title":"Nature Communications","id":"ITEM-1","issue":"1","issued":{"date-parts":[["2018","12","13"]]},"page":"642","publisher":"Springer US","title":"High enthalpy storage thermoset network with giant stress and energy output in rubbery state","type":"article-journal","volume":"9"},"uris":["http://www.mendeley.com/documents/?uuid=15d504ed-121c-4bf2-9be5-3f1580609228"]}],"mendeley":{"formattedCitation":"[9]","plainTextFormattedCitation":"[9]","previouslyFormattedCitation":"&lt;sup&gt;9&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9]</w:t>
            </w:r>
            <w:r w:rsidRPr="00134FE9">
              <w:rPr>
                <w:rFonts w:ascii="Times New Roman" w:hAnsi="Times New Roman" w:cs="Times New Roman"/>
                <w:sz w:val="16"/>
                <w:szCs w:val="16"/>
              </w:rPr>
              <w:fldChar w:fldCharType="end"/>
            </w:r>
          </w:p>
          <w:p w14:paraId="477DFFF4" w14:textId="40FFA6A1" w:rsidR="009812C6" w:rsidRPr="00134FE9" w:rsidRDefault="009812C6" w:rsidP="00054912">
            <w:pPr>
              <w:rPr>
                <w:rFonts w:ascii="Times New Roman" w:hAnsi="Times New Roman" w:cs="Times New Roman"/>
                <w:sz w:val="16"/>
                <w:szCs w:val="16"/>
              </w:rPr>
            </w:pPr>
          </w:p>
        </w:tc>
        <w:tc>
          <w:tcPr>
            <w:tcW w:w="1578" w:type="dxa"/>
            <w:vMerge w:val="restart"/>
            <w:noWrap/>
            <w:vAlign w:val="center"/>
            <w:hideMark/>
          </w:tcPr>
          <w:p w14:paraId="7F589C3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EPON-IPD</w:t>
            </w:r>
          </w:p>
          <w:p w14:paraId="47D11C77" w14:textId="2AA835E6" w:rsidR="009812C6" w:rsidRPr="00134FE9" w:rsidRDefault="009812C6" w:rsidP="00054912">
            <w:pPr>
              <w:rPr>
                <w:rFonts w:ascii="Times New Roman" w:hAnsi="Times New Roman" w:cs="Times New Roman"/>
                <w:sz w:val="16"/>
                <w:szCs w:val="16"/>
              </w:rPr>
            </w:pPr>
          </w:p>
        </w:tc>
        <w:tc>
          <w:tcPr>
            <w:tcW w:w="5246" w:type="dxa"/>
            <w:noWrap/>
            <w:vAlign w:val="center"/>
            <w:hideMark/>
          </w:tcPr>
          <w:p w14:paraId="3C3DDF7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443017CA"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41</w:t>
            </w:r>
          </w:p>
          <w:p w14:paraId="2CB3AB95" w14:textId="16406F6F" w:rsidR="009812C6" w:rsidRPr="00134FE9" w:rsidRDefault="009812C6" w:rsidP="009D2FCE">
            <w:pPr>
              <w:rPr>
                <w:rFonts w:ascii="Times New Roman" w:hAnsi="Times New Roman" w:cs="Times New Roman"/>
                <w:sz w:val="16"/>
                <w:szCs w:val="16"/>
              </w:rPr>
            </w:pPr>
          </w:p>
        </w:tc>
      </w:tr>
      <w:tr w:rsidR="0030391A" w:rsidRPr="00134FE9" w14:paraId="1AF25A90" w14:textId="77777777" w:rsidTr="00C82869">
        <w:trPr>
          <w:trHeight w:val="288"/>
          <w:jc w:val="center"/>
        </w:trPr>
        <w:tc>
          <w:tcPr>
            <w:tcW w:w="390" w:type="dxa"/>
            <w:vMerge/>
            <w:vAlign w:val="center"/>
          </w:tcPr>
          <w:p w14:paraId="737B3439"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00F50EEB" w14:textId="53E78236" w:rsidR="009812C6" w:rsidRPr="00134FE9" w:rsidRDefault="009812C6">
            <w:pPr>
              <w:rPr>
                <w:rFonts w:ascii="Times New Roman" w:hAnsi="Times New Roman" w:cs="Times New Roman"/>
                <w:sz w:val="16"/>
                <w:szCs w:val="16"/>
              </w:rPr>
            </w:pPr>
          </w:p>
        </w:tc>
        <w:tc>
          <w:tcPr>
            <w:tcW w:w="1578" w:type="dxa"/>
            <w:vMerge/>
            <w:noWrap/>
            <w:vAlign w:val="center"/>
            <w:hideMark/>
          </w:tcPr>
          <w:p w14:paraId="544A092A" w14:textId="3F0A0B19" w:rsidR="009812C6" w:rsidRPr="00134FE9" w:rsidRDefault="009812C6">
            <w:pPr>
              <w:rPr>
                <w:rFonts w:ascii="Times New Roman" w:hAnsi="Times New Roman" w:cs="Times New Roman"/>
                <w:sz w:val="16"/>
                <w:szCs w:val="16"/>
              </w:rPr>
            </w:pPr>
          </w:p>
        </w:tc>
        <w:tc>
          <w:tcPr>
            <w:tcW w:w="5246" w:type="dxa"/>
            <w:noWrap/>
            <w:vAlign w:val="center"/>
            <w:hideMark/>
          </w:tcPr>
          <w:p w14:paraId="374E682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N ( &gt; ) &gt; ) C 1 }</w:t>
            </w:r>
          </w:p>
        </w:tc>
        <w:tc>
          <w:tcPr>
            <w:tcW w:w="1096" w:type="dxa"/>
            <w:vMerge/>
            <w:noWrap/>
            <w:vAlign w:val="center"/>
            <w:hideMark/>
          </w:tcPr>
          <w:p w14:paraId="55FE6194" w14:textId="10A27A07" w:rsidR="009812C6" w:rsidRPr="00134FE9" w:rsidRDefault="009812C6" w:rsidP="009D2FCE">
            <w:pPr>
              <w:rPr>
                <w:rFonts w:ascii="Times New Roman" w:hAnsi="Times New Roman" w:cs="Times New Roman"/>
                <w:sz w:val="16"/>
                <w:szCs w:val="16"/>
              </w:rPr>
            </w:pPr>
          </w:p>
        </w:tc>
      </w:tr>
      <w:tr w:rsidR="0030391A" w:rsidRPr="00134FE9" w14:paraId="136BE017" w14:textId="77777777" w:rsidTr="00C82869">
        <w:trPr>
          <w:trHeight w:val="288"/>
          <w:jc w:val="center"/>
        </w:trPr>
        <w:tc>
          <w:tcPr>
            <w:tcW w:w="390" w:type="dxa"/>
            <w:vAlign w:val="center"/>
          </w:tcPr>
          <w:p w14:paraId="0E405931" w14:textId="6572AEED"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2</w:t>
            </w:r>
          </w:p>
        </w:tc>
        <w:tc>
          <w:tcPr>
            <w:tcW w:w="1040" w:type="dxa"/>
            <w:noWrap/>
            <w:vAlign w:val="center"/>
            <w:hideMark/>
          </w:tcPr>
          <w:p w14:paraId="5E88FA16" w14:textId="7626683B"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Li et al 2019</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8/s41598-019-44110-9","ISSN":"2045-2322","author":[{"dropping-particle":"","family":"Li","given":"Ang","non-dropping-particle":"","parse-names":false,"suffix":""},{"dropping-particle":"","family":"Challapalli","given":"Adithya","non-dropping-particle":"","parse-names":false,"suffix":""},{"dropping-particle":"","family":"Li","given":"Guoqiang","non-dropping-particle":"","parse-names":false,"suffix":""}],"container-title":"Scientific Reports","id":"ITEM-1","issue":"1","issued":{"date-parts":[["2019","12","20"]]},"page":"7621","title":"4D Printing of Recyclable Lightweight Architectures Using High Recovery Stress Shape Memory Polymer","type":"article-journal","volume":"9"},"uris":["http://www.mendeley.com/documents/?uuid=0bde5a5f-6377-4ca6-928c-ab5cd76c5997"]}],"mendeley":{"formattedCitation":"[10]","plainTextFormattedCitation":"[10]","previouslyFormattedCitation":"&lt;sup&gt;10&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0]</w:t>
            </w:r>
            <w:r w:rsidRPr="00134FE9">
              <w:rPr>
                <w:rFonts w:ascii="Times New Roman" w:hAnsi="Times New Roman" w:cs="Times New Roman"/>
                <w:sz w:val="16"/>
                <w:szCs w:val="16"/>
              </w:rPr>
              <w:fldChar w:fldCharType="end"/>
            </w:r>
          </w:p>
        </w:tc>
        <w:tc>
          <w:tcPr>
            <w:tcW w:w="1578" w:type="dxa"/>
            <w:noWrap/>
            <w:vAlign w:val="center"/>
            <w:hideMark/>
          </w:tcPr>
          <w:p w14:paraId="47EF0B8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UV cured VSMP </w:t>
            </w:r>
          </w:p>
        </w:tc>
        <w:tc>
          <w:tcPr>
            <w:tcW w:w="5246" w:type="dxa"/>
            <w:noWrap/>
            <w:vAlign w:val="center"/>
            <w:hideMark/>
          </w:tcPr>
          <w:p w14:paraId="389A760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 = O ) C ( C ) ( $ ) C $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noWrap/>
            <w:vAlign w:val="center"/>
            <w:hideMark/>
          </w:tcPr>
          <w:p w14:paraId="18AF2D5C"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50</w:t>
            </w:r>
          </w:p>
        </w:tc>
      </w:tr>
      <w:tr w:rsidR="0030391A" w:rsidRPr="00134FE9" w14:paraId="47ED6E36" w14:textId="77777777" w:rsidTr="00C82869">
        <w:trPr>
          <w:trHeight w:val="288"/>
          <w:jc w:val="center"/>
        </w:trPr>
        <w:tc>
          <w:tcPr>
            <w:tcW w:w="390" w:type="dxa"/>
            <w:vMerge w:val="restart"/>
            <w:vAlign w:val="center"/>
          </w:tcPr>
          <w:p w14:paraId="0683DB37" w14:textId="1EC875B8"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3</w:t>
            </w:r>
          </w:p>
        </w:tc>
        <w:tc>
          <w:tcPr>
            <w:tcW w:w="1040" w:type="dxa"/>
            <w:vMerge w:val="restart"/>
            <w:noWrap/>
            <w:vAlign w:val="center"/>
            <w:hideMark/>
          </w:tcPr>
          <w:p w14:paraId="5CC20B1B" w14:textId="369941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Lu et al, 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21/acsami.6b04105","ISBN":"0012255785","ISSN":"19448252","abstract":"Reversible elongation by cooling and contraction by heating, without the need for repeated programming, is well-known as the two-way shape-memory effect (2W-SME). This behavior is contrary to the common physics - contraction when cooling and expansion when heating. Materials with such behavior may find many applications in real life, such as self-sufficient grippers, fastening devices, optical gratings, soft actuators, and sealant. Here, it is shown that ionomer Surlyn 8940, a 50-year old polymer, exhibits both one-way multishape-memory effects and tunable two-way reversible actuation. The required external tensile stress to trigger the tunable 2W-SME is very low when randomly jumping the temperatures within the melting transition window. With a proper one-time programming, \"true\" 2W-SME (i.e., 2W-SME without the need for an external tensile load) is also achieved. A long training process is not needed to trigger the tunable 2W-SME. Instead, a proper one-time tensile programming is sufficient to trigger repeated and tunable 2W-SME. Because the 2W-SME of the ionomer Surlyn is driven by the thermally reversible network, here crystallization and melting transitions of the semicrystalline poly(ethylene-co-methacrylic acid), it is believed that a class of thermally reversible polymers should also exhibit tunable 2W-SMEs.","author":[{"dropping-particle":"","family":"Lu","given":"Lu","non-dropping-particle":"","parse-names":false,"suffix":""},{"dropping-particle":"","family":"Li","given":"Guoqiang","non-dropping-particle":"","parse-names":false,"suffix":""}],"container-title":"ACS Applied Materials and Interfaces","id":"ITEM-1","issue":"23","issued":{"date-parts":[["2016"]]},"page":"14812-14823","title":"One-Way Multishape-Memory Effect and Tunable Two-Way Shape Memory Effect of Ionomer Poly(ethylene-co-methacrylic acid)","type":"article-journal","volume":"8"},"uris":["http://www.mendeley.com/documents/?uuid=21919b4d-aff8-4b7f-a33a-5e367b0d14bb"]}],"mendeley":{"formattedCitation":"[11]","plainTextFormattedCitation":"[11]","previouslyFormattedCitation":"&lt;sup&gt;1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1]</w:t>
            </w:r>
            <w:r w:rsidRPr="00134FE9">
              <w:rPr>
                <w:rFonts w:ascii="Times New Roman" w:hAnsi="Times New Roman" w:cs="Times New Roman"/>
                <w:sz w:val="16"/>
                <w:szCs w:val="16"/>
              </w:rPr>
              <w:fldChar w:fldCharType="end"/>
            </w:r>
          </w:p>
          <w:p w14:paraId="2C8098A4" w14:textId="332FA842"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5C6C8D97" w14:textId="36704556" w:rsidR="009812C6" w:rsidRPr="00134FE9" w:rsidRDefault="000739B0" w:rsidP="00E54EAE">
            <w:pPr>
              <w:rPr>
                <w:rFonts w:ascii="Times New Roman" w:hAnsi="Times New Roman" w:cs="Times New Roman"/>
                <w:sz w:val="16"/>
                <w:szCs w:val="16"/>
              </w:rPr>
            </w:pPr>
            <w:r w:rsidRPr="000739B0">
              <w:rPr>
                <w:rFonts w:ascii="Times New Roman" w:hAnsi="Times New Roman" w:cs="Times New Roman"/>
                <w:sz w:val="16"/>
                <w:szCs w:val="16"/>
              </w:rPr>
              <w:t>the recyclable epoxy</w:t>
            </w:r>
          </w:p>
        </w:tc>
        <w:tc>
          <w:tcPr>
            <w:tcW w:w="5246" w:type="dxa"/>
            <w:noWrap/>
            <w:vAlign w:val="center"/>
            <w:hideMark/>
          </w:tcPr>
          <w:p w14:paraId="4B80B4A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O &gt; ) C ( O ) O &gt;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5E86E198"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64.05</w:t>
            </w:r>
          </w:p>
          <w:p w14:paraId="239FE3A8" w14:textId="3031C0CE" w:rsidR="009812C6" w:rsidRPr="00134FE9" w:rsidRDefault="009812C6" w:rsidP="009D2FCE">
            <w:pPr>
              <w:rPr>
                <w:rFonts w:ascii="Times New Roman" w:hAnsi="Times New Roman" w:cs="Times New Roman"/>
                <w:sz w:val="16"/>
                <w:szCs w:val="16"/>
              </w:rPr>
            </w:pPr>
          </w:p>
        </w:tc>
      </w:tr>
      <w:tr w:rsidR="0030391A" w:rsidRPr="00134FE9" w14:paraId="6DBEA101" w14:textId="77777777" w:rsidTr="00C82869">
        <w:trPr>
          <w:trHeight w:val="288"/>
          <w:jc w:val="center"/>
        </w:trPr>
        <w:tc>
          <w:tcPr>
            <w:tcW w:w="390" w:type="dxa"/>
            <w:vMerge/>
            <w:vAlign w:val="center"/>
          </w:tcPr>
          <w:p w14:paraId="69C12E25"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7AA9E0B6" w14:textId="0B7D876E" w:rsidR="009812C6" w:rsidRPr="00134FE9" w:rsidRDefault="009812C6">
            <w:pPr>
              <w:rPr>
                <w:rFonts w:ascii="Times New Roman" w:hAnsi="Times New Roman" w:cs="Times New Roman"/>
                <w:sz w:val="16"/>
                <w:szCs w:val="16"/>
              </w:rPr>
            </w:pPr>
          </w:p>
        </w:tc>
        <w:tc>
          <w:tcPr>
            <w:tcW w:w="1578" w:type="dxa"/>
            <w:vMerge/>
            <w:noWrap/>
            <w:vAlign w:val="center"/>
            <w:hideMark/>
          </w:tcPr>
          <w:p w14:paraId="621E90D0" w14:textId="60776883" w:rsidR="009812C6" w:rsidRPr="00134FE9" w:rsidRDefault="009812C6">
            <w:pPr>
              <w:rPr>
                <w:rFonts w:ascii="Times New Roman" w:hAnsi="Times New Roman" w:cs="Times New Roman"/>
                <w:sz w:val="16"/>
                <w:szCs w:val="16"/>
              </w:rPr>
            </w:pPr>
          </w:p>
        </w:tc>
        <w:tc>
          <w:tcPr>
            <w:tcW w:w="5246" w:type="dxa"/>
            <w:noWrap/>
            <w:vAlign w:val="center"/>
            <w:hideMark/>
          </w:tcPr>
          <w:p w14:paraId="49A66E9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O &gt; ) C ( O ) O &gt; ) O &gt; }</w:t>
            </w:r>
          </w:p>
        </w:tc>
        <w:tc>
          <w:tcPr>
            <w:tcW w:w="1096" w:type="dxa"/>
            <w:vMerge/>
            <w:noWrap/>
            <w:vAlign w:val="center"/>
            <w:hideMark/>
          </w:tcPr>
          <w:p w14:paraId="10ECF6A4" w14:textId="5DF015F3" w:rsidR="009812C6" w:rsidRPr="00134FE9" w:rsidRDefault="009812C6" w:rsidP="009D2FCE">
            <w:pPr>
              <w:rPr>
                <w:rFonts w:ascii="Times New Roman" w:hAnsi="Times New Roman" w:cs="Times New Roman"/>
                <w:sz w:val="16"/>
                <w:szCs w:val="16"/>
              </w:rPr>
            </w:pPr>
          </w:p>
        </w:tc>
      </w:tr>
      <w:tr w:rsidR="0030391A" w:rsidRPr="00134FE9" w14:paraId="7002EE17" w14:textId="77777777" w:rsidTr="00C82869">
        <w:trPr>
          <w:trHeight w:val="288"/>
          <w:jc w:val="center"/>
        </w:trPr>
        <w:tc>
          <w:tcPr>
            <w:tcW w:w="390" w:type="dxa"/>
            <w:vAlign w:val="center"/>
          </w:tcPr>
          <w:p w14:paraId="2B2448BF" w14:textId="6C641299"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4</w:t>
            </w:r>
          </w:p>
        </w:tc>
        <w:tc>
          <w:tcPr>
            <w:tcW w:w="1040" w:type="dxa"/>
            <w:noWrap/>
            <w:vAlign w:val="center"/>
            <w:hideMark/>
          </w:tcPr>
          <w:p w14:paraId="4533A2BE" w14:textId="201755BB"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SUN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pola.24794","ISSN":"0887624X","abstract":"In this article, we show that given a thermoresponsive shape memory polymer, it is possible to alter a number of its properties, such as the recovery temperature, shape fixity ratio, maximum recovery stress, and final recovery stress (and even a right combination of some of them, e.g., the maximum recovery stress and final recovery stress), simply by means of selecting the programming temperature to achieve optimized performance. Some concerns for the implementation in real engineering practice are also discussed. Although the focus is on the case of a fixed maximum strain in programming, alternative programming approaches can be investigated in a similar way for optimized performance as well. © 2011 Wiley Periodicals, Inc.","author":[{"dropping-particle":"","family":"Sun","given":"L.","non-dropping-particle":"","parse-names":false,"suffix":""},{"dropping-particle":"","family":"Huang","given":"W. M.","non-dropping-particle":"","parse-names":false,"suffix":""},{"dropping-particle":"","family":"Wang","given":"C. C.","non-dropping-particle":"","parse-names":false,"suffix":""},{"dropping-particle":"","family":"Zhao","given":"Y.","non-dropping-particle":"","parse-names":false,"suffix":""},{"dropping-particle":"","family":"Ding","given":"Z.","non-dropping-particle":"","parse-names":false,"suffix":""},{"dropping-particle":"","family":"Purnawali","given":"H.","non-dropping-particle":"","parse-names":false,"suffix":""}],"container-title":"Journal of Polymer Science, Part A: Polymer Chemistry","id":"ITEM-1","issue":"16","issued":{"date-parts":[["2011"]]},"page":"3574-3581","title":"Optimization of the shape memory effect in shape memory polymers","type":"article-journal","volume":"49"},"uris":["http://www.mendeley.com/documents/?uuid=71173584-2bf4-4634-83ae-2e8368cb55ea"]}],"mendeley":{"formattedCitation":"[12]","plainTextFormattedCitation":"[12]","previouslyFormattedCitation":"&lt;sup&gt;12&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2]</w:t>
            </w:r>
            <w:r w:rsidRPr="00134FE9">
              <w:rPr>
                <w:rFonts w:ascii="Times New Roman" w:hAnsi="Times New Roman" w:cs="Times New Roman"/>
                <w:sz w:val="16"/>
                <w:szCs w:val="16"/>
              </w:rPr>
              <w:fldChar w:fldCharType="end"/>
            </w:r>
          </w:p>
        </w:tc>
        <w:tc>
          <w:tcPr>
            <w:tcW w:w="1578" w:type="dxa"/>
            <w:noWrap/>
            <w:vAlign w:val="center"/>
            <w:hideMark/>
          </w:tcPr>
          <w:p w14:paraId="68F724C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CMMA</w:t>
            </w:r>
          </w:p>
        </w:tc>
        <w:tc>
          <w:tcPr>
            <w:tcW w:w="5246" w:type="dxa"/>
            <w:noWrap/>
            <w:vAlign w:val="center"/>
            <w:hideMark/>
          </w:tcPr>
          <w:p w14:paraId="6C4A79EC" w14:textId="77777777" w:rsidR="009812C6" w:rsidRPr="00134FE9" w:rsidRDefault="009812C6">
            <w:pPr>
              <w:rPr>
                <w:rFonts w:ascii="Times New Roman" w:hAnsi="Times New Roman" w:cs="Times New Roman"/>
                <w:sz w:val="16"/>
                <w:szCs w:val="16"/>
              </w:rPr>
            </w:pPr>
            <w:proofErr w:type="gramStart"/>
            <w:r w:rsidRPr="00134FE9">
              <w:rPr>
                <w:rFonts w:ascii="Times New Roman" w:hAnsi="Times New Roman" w:cs="Times New Roman"/>
                <w:sz w:val="16"/>
                <w:szCs w:val="16"/>
              </w:rPr>
              <w:t>{ C</w:t>
            </w:r>
            <w:proofErr w:type="gramEnd"/>
            <w:r w:rsidRPr="00134FE9">
              <w:rPr>
                <w:rFonts w:ascii="Times New Roman" w:hAnsi="Times New Roman" w:cs="Times New Roman"/>
                <w:sz w:val="16"/>
                <w:szCs w:val="16"/>
              </w:rPr>
              <w:t xml:space="preserve"> O C ( = O ) C ( C ) ( $ ) C $ }</w:t>
            </w:r>
          </w:p>
        </w:tc>
        <w:tc>
          <w:tcPr>
            <w:tcW w:w="1096" w:type="dxa"/>
            <w:noWrap/>
            <w:vAlign w:val="center"/>
            <w:hideMark/>
          </w:tcPr>
          <w:p w14:paraId="00344335"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05</w:t>
            </w:r>
          </w:p>
        </w:tc>
      </w:tr>
      <w:tr w:rsidR="0030391A" w:rsidRPr="00134FE9" w14:paraId="559EEB15" w14:textId="77777777" w:rsidTr="00C82869">
        <w:trPr>
          <w:trHeight w:val="288"/>
          <w:jc w:val="center"/>
        </w:trPr>
        <w:tc>
          <w:tcPr>
            <w:tcW w:w="390" w:type="dxa"/>
            <w:vMerge w:val="restart"/>
            <w:vAlign w:val="center"/>
          </w:tcPr>
          <w:p w14:paraId="7C8E1B9E" w14:textId="198A620A"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5</w:t>
            </w:r>
          </w:p>
        </w:tc>
        <w:tc>
          <w:tcPr>
            <w:tcW w:w="1040" w:type="dxa"/>
            <w:vMerge w:val="restart"/>
            <w:noWrap/>
            <w:vAlign w:val="center"/>
            <w:hideMark/>
          </w:tcPr>
          <w:p w14:paraId="6BB46E9A" w14:textId="421DCF62"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Ortega 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 xml:space="preserve">ADDIN CSL_CITATION {"citationItems":[{"id":"ITEM-1","itemData":{"DOI":"10.1039/c2sm25298h","ISSN":"1744683X","abstract":"This work highlights the free- and fixed-strain shape-memory response of amorphous (meth)acrylate-based shape-memory polymers as the level of crosslinking is varied from uncrosslinked to highly crosslinked (corresponding to a decrease in failure strains and overall increase in rubbery moduli and failure stresses). The effect of long-term storage on the free-strain shape-memory response is also considered. Tensile deformation levels during the shape-memory cycle are 90% of failure strain values to determine the full extent of free- and fixed-strain recovery behavior. All materials demonstrate full shape-recovery under free-strain conditions (material is unconstrained during recovery); however, total recoverable strains increase with decreasing crosslinking level, with uncrosslinked and lightly crosslinked materials recovering strains on the order of 3-10× that of moderately and highly crosslinked materials. In contrast, under fixed-strain conditions (material is fully constrained in the fixed shape during recovery), the magnitude of recovery stress generation increases with increasing crosslinking level, with highly crosslinked materials demonstrating recovery stress levels 4-20× that of lightly crosslinked and uncrosslinked materials. The ability to produce recovery stresses on par with those reached during deformation also increases with crosslinking level. Stored-shape fixation and free-strain recovery levels remain stable after long-term storage in the deformed temporary state at 20 °C; however, recovery onset temperatures increase (by up to 9 °C) with storage time spanning </w:instrText>
            </w:r>
            <w:r w:rsidR="00CA4BE4">
              <w:rPr>
                <w:rFonts w:ascii="Cambria Math" w:hAnsi="Cambria Math" w:cs="Cambria Math"/>
                <w:sz w:val="16"/>
                <w:szCs w:val="16"/>
              </w:rPr>
              <w:instrText>∼</w:instrText>
            </w:r>
            <w:r w:rsidR="00CA4BE4">
              <w:rPr>
                <w:rFonts w:ascii="Times New Roman" w:hAnsi="Times New Roman" w:cs="Times New Roman"/>
                <w:sz w:val="16"/>
                <w:szCs w:val="16"/>
              </w:rPr>
              <w:instrText>1 year, as do rates of free-strain recovery (by up to 9×), due to physical aging. Results indicate that aging could potentially be used as a method for shape-memory response optimization. © 2012 The Royal Society of Chemistry.","author":[{"dropping-particle":"","family":"Ortega","given":"Alicia M.","non-dropping-particle":"","parse-names":false,"suffix":""},{"dropping-particle":"","family":"Yakacki","given":"Christopher M.","non-dropping-particle":"","parse-names":false,"suffix":""},{"dropping-particle":"","family":"Dixon","given":"Sean A.","non-dropping-particle":"","parse-names":false,"suffix":""},{"dropping-particle":"","family":"Likos","given":"Roxanne","non-dropping-particle":"","parse-names":false,"suffix":""},{"dropping-particle":"","family":"Greenberg","given":"Alan R.","non-dropping-particle":"","parse-names":false,"suffix":""},{"dropping-particle":"","family":"Gall","given":"Ken","non-dropping-particle":"","parse-names":false,"suffix":""}],"container-title":"Soft Matter","id":"ITEM-1","issue":"28","issued":{"date-parts":[["2012"]]},"page":"7381-7392","title":"Effect of crosslinking and long-term storage on the shape-memory behavior of (meth)acrylate-based shape-memory polymers","type":"article-journal","volume":"8"},"uris":["http://www.mendeley.com/documents/?uuid=f0cab71c-71e8-4367-b53a-fed9b8f3ca29"]}],"mendeley":{"formattedCitation":"[13]","plainTextFormattedCitation":"[13]","previouslyFormattedCitation":"&lt;sup&gt;1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3]</w:t>
            </w:r>
            <w:r w:rsidRPr="00134FE9">
              <w:rPr>
                <w:rFonts w:ascii="Times New Roman" w:hAnsi="Times New Roman" w:cs="Times New Roman"/>
                <w:sz w:val="16"/>
                <w:szCs w:val="16"/>
              </w:rPr>
              <w:fldChar w:fldCharType="end"/>
            </w:r>
          </w:p>
          <w:p w14:paraId="3B74DE25" w14:textId="5B4A60C2"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39D89B36" w14:textId="569149B2"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tba &amp; PEGDMA 1</w:t>
            </w:r>
          </w:p>
          <w:p w14:paraId="0D7B07FD" w14:textId="4F6EEAE3" w:rsidR="009812C6" w:rsidRPr="00134FE9" w:rsidRDefault="009812C6" w:rsidP="00703DD8">
            <w:pPr>
              <w:rPr>
                <w:rFonts w:ascii="Times New Roman" w:hAnsi="Times New Roman" w:cs="Times New Roman"/>
                <w:sz w:val="16"/>
                <w:szCs w:val="16"/>
              </w:rPr>
            </w:pPr>
          </w:p>
        </w:tc>
        <w:tc>
          <w:tcPr>
            <w:tcW w:w="5246" w:type="dxa"/>
            <w:noWrap/>
            <w:vAlign w:val="center"/>
            <w:hideMark/>
          </w:tcPr>
          <w:p w14:paraId="43EE208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tc>
        <w:tc>
          <w:tcPr>
            <w:tcW w:w="1096" w:type="dxa"/>
            <w:vMerge w:val="restart"/>
            <w:noWrap/>
            <w:vAlign w:val="center"/>
            <w:hideMark/>
          </w:tcPr>
          <w:p w14:paraId="5BAB3BE0"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55</w:t>
            </w:r>
          </w:p>
          <w:p w14:paraId="21625D38" w14:textId="465288DD" w:rsidR="009812C6" w:rsidRPr="00134FE9" w:rsidRDefault="009812C6" w:rsidP="009D2FCE">
            <w:pPr>
              <w:rPr>
                <w:rFonts w:ascii="Times New Roman" w:hAnsi="Times New Roman" w:cs="Times New Roman"/>
                <w:sz w:val="16"/>
                <w:szCs w:val="16"/>
              </w:rPr>
            </w:pPr>
          </w:p>
        </w:tc>
      </w:tr>
      <w:tr w:rsidR="0030391A" w:rsidRPr="00134FE9" w14:paraId="2E021D9A" w14:textId="77777777" w:rsidTr="00C82869">
        <w:trPr>
          <w:trHeight w:val="288"/>
          <w:jc w:val="center"/>
        </w:trPr>
        <w:tc>
          <w:tcPr>
            <w:tcW w:w="390" w:type="dxa"/>
            <w:vMerge/>
            <w:vAlign w:val="center"/>
          </w:tcPr>
          <w:p w14:paraId="4211A401"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4CAD783E" w14:textId="72C67208" w:rsidR="009812C6" w:rsidRPr="00134FE9" w:rsidRDefault="009812C6">
            <w:pPr>
              <w:rPr>
                <w:rFonts w:ascii="Times New Roman" w:hAnsi="Times New Roman" w:cs="Times New Roman"/>
                <w:sz w:val="16"/>
                <w:szCs w:val="16"/>
              </w:rPr>
            </w:pPr>
          </w:p>
        </w:tc>
        <w:tc>
          <w:tcPr>
            <w:tcW w:w="1578" w:type="dxa"/>
            <w:vMerge/>
            <w:noWrap/>
            <w:vAlign w:val="center"/>
            <w:hideMark/>
          </w:tcPr>
          <w:p w14:paraId="35EAC6C7" w14:textId="4ABC6E19" w:rsidR="009812C6" w:rsidRPr="00134FE9" w:rsidRDefault="009812C6">
            <w:pPr>
              <w:rPr>
                <w:rFonts w:ascii="Times New Roman" w:hAnsi="Times New Roman" w:cs="Times New Roman"/>
                <w:sz w:val="16"/>
                <w:szCs w:val="16"/>
              </w:rPr>
            </w:pPr>
          </w:p>
        </w:tc>
        <w:tc>
          <w:tcPr>
            <w:tcW w:w="5246" w:type="dxa"/>
            <w:noWrap/>
            <w:vAlign w:val="center"/>
            <w:hideMark/>
          </w:tcPr>
          <w:p w14:paraId="0AD89B7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tc>
        <w:tc>
          <w:tcPr>
            <w:tcW w:w="1096" w:type="dxa"/>
            <w:vMerge/>
            <w:noWrap/>
            <w:vAlign w:val="center"/>
            <w:hideMark/>
          </w:tcPr>
          <w:p w14:paraId="32D199B2" w14:textId="6762FDB0" w:rsidR="009812C6" w:rsidRPr="00134FE9" w:rsidRDefault="009812C6" w:rsidP="009D2FCE">
            <w:pPr>
              <w:rPr>
                <w:rFonts w:ascii="Times New Roman" w:hAnsi="Times New Roman" w:cs="Times New Roman"/>
                <w:sz w:val="16"/>
                <w:szCs w:val="16"/>
              </w:rPr>
            </w:pPr>
          </w:p>
        </w:tc>
      </w:tr>
      <w:tr w:rsidR="0030391A" w:rsidRPr="00134FE9" w14:paraId="5F5F78E2" w14:textId="77777777" w:rsidTr="00C82869">
        <w:trPr>
          <w:trHeight w:val="288"/>
          <w:jc w:val="center"/>
        </w:trPr>
        <w:tc>
          <w:tcPr>
            <w:tcW w:w="390" w:type="dxa"/>
            <w:vMerge w:val="restart"/>
            <w:vAlign w:val="center"/>
          </w:tcPr>
          <w:p w14:paraId="1BDB81AC" w14:textId="5187F55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6</w:t>
            </w:r>
          </w:p>
        </w:tc>
        <w:tc>
          <w:tcPr>
            <w:tcW w:w="1040" w:type="dxa"/>
            <w:vMerge w:val="restart"/>
            <w:noWrap/>
            <w:vAlign w:val="center"/>
            <w:hideMark/>
          </w:tcPr>
          <w:p w14:paraId="74053D31" w14:textId="7D305BD0"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Qi2008</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jmps.2007.12.002","ISBN":"0022-5096","ISSN":"00225096","abstract":"Shape memory polymers (SMPs) are polymers that can demonstrate programmable shape memory effects. Typically, an SMP is pre-deformed from an initial shape to a deformed shape by applying a mechanical load at the temperature TH&gt;Tg. It will maintain this deformed shape after subsequently lowering the temperature to TL&lt;Tg and removing the externally mechanical load. The shape memory effect is activated by increasing the temperature to TD&gt;Tg, where the initial shape is recovered. In this paper, the finite deformation thermo-mechanical behaviors of amorphous SMPs are experimentally investigated. Based on the experimental observations and an understanding of the underlying physical mechanism of the shape memory behavior, a three-dimensional (3D) constitutive model is developed to describe the finite deformation thermo-mechanical response of SMPs. The model in this paper has been implemented into an ABAQUS user material subroutine (UMAT) for finite element analysis, and numerical simulations of the thermo-mechanical experiments verify the efficiency of the model. This model will serve as a modeling tool for the design of more complicated SMP-based structures and devices. © 2007 Elsevier Ltd. All rights reserved.","author":[{"dropping-particle":"","family":"Qi","given":"H. Jerry","non-dropping-particle":"","parse-names":false,"suffix":""},{"dropping-particle":"","family":"Nguyen","given":"Thao D.","non-dropping-particle":"","parse-names":false,"suffix":""},{"dropping-particle":"","family":"Castro","given":"Francisco","non-dropping-particle":"","parse-names":false,"suffix":""},{"dropping-particle":"","family":"Yakacki","given":"Christopher M.","non-dropping-particle":"","parse-names":false,"suffix":""},{"dropping-particle":"","family":"Shandas","given":"Robin","non-dropping-particle":"","parse-names":false,"suffix":""}],"container-title":"Journal of the Mechanics and Physics of Solids","id":"ITEM-1","issue":"5","issued":{"date-parts":[["2008"]]},"page":"1730-1751","title":"Finite deformation thermo-mechanical behavior of thermally induced shape memory polymers","type":"article-journal","volume":"56"},"uris":["http://www.mendeley.com/documents/?uuid=0b881a10-9bf1-49be-b73d-b9be04c8aded"]}],"mendeley":{"formattedCitation":"[14]","plainTextFormattedCitation":"[14]","previouslyFormattedCitation":"&lt;sup&gt;1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4]</w:t>
            </w:r>
            <w:r w:rsidRPr="00134FE9">
              <w:rPr>
                <w:rFonts w:ascii="Times New Roman" w:hAnsi="Times New Roman" w:cs="Times New Roman"/>
                <w:sz w:val="16"/>
                <w:szCs w:val="16"/>
              </w:rPr>
              <w:fldChar w:fldCharType="end"/>
            </w:r>
          </w:p>
          <w:p w14:paraId="223671EB" w14:textId="220C8EF4"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138C9F62" w14:textId="1FE4EF32"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tba &amp; PEGDMA 2</w:t>
            </w:r>
          </w:p>
          <w:p w14:paraId="1DBCF71A" w14:textId="44803707" w:rsidR="009812C6" w:rsidRPr="00134FE9" w:rsidRDefault="009812C6" w:rsidP="00703DD8">
            <w:pPr>
              <w:rPr>
                <w:rFonts w:ascii="Times New Roman" w:hAnsi="Times New Roman" w:cs="Times New Roman"/>
                <w:sz w:val="16"/>
                <w:szCs w:val="16"/>
              </w:rPr>
            </w:pPr>
          </w:p>
        </w:tc>
        <w:tc>
          <w:tcPr>
            <w:tcW w:w="5246" w:type="dxa"/>
            <w:noWrap/>
            <w:vAlign w:val="center"/>
            <w:hideMark/>
          </w:tcPr>
          <w:p w14:paraId="756052C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tc>
        <w:tc>
          <w:tcPr>
            <w:tcW w:w="1096" w:type="dxa"/>
            <w:vMerge w:val="restart"/>
            <w:noWrap/>
            <w:vAlign w:val="center"/>
            <w:hideMark/>
          </w:tcPr>
          <w:p w14:paraId="0B55385A" w14:textId="61999086"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49.36</w:t>
            </w:r>
          </w:p>
        </w:tc>
      </w:tr>
      <w:tr w:rsidR="0030391A" w:rsidRPr="00134FE9" w14:paraId="477E6EB8" w14:textId="77777777" w:rsidTr="00C82869">
        <w:trPr>
          <w:trHeight w:val="288"/>
          <w:jc w:val="center"/>
        </w:trPr>
        <w:tc>
          <w:tcPr>
            <w:tcW w:w="390" w:type="dxa"/>
            <w:vMerge/>
            <w:vAlign w:val="center"/>
          </w:tcPr>
          <w:p w14:paraId="5D858CB5"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6CAD6C09" w14:textId="4F0A69B1" w:rsidR="009812C6" w:rsidRPr="00134FE9" w:rsidRDefault="009812C6">
            <w:pPr>
              <w:rPr>
                <w:rFonts w:ascii="Times New Roman" w:hAnsi="Times New Roman" w:cs="Times New Roman"/>
                <w:sz w:val="16"/>
                <w:szCs w:val="16"/>
              </w:rPr>
            </w:pPr>
          </w:p>
        </w:tc>
        <w:tc>
          <w:tcPr>
            <w:tcW w:w="1578" w:type="dxa"/>
            <w:vMerge/>
            <w:noWrap/>
            <w:vAlign w:val="center"/>
            <w:hideMark/>
          </w:tcPr>
          <w:p w14:paraId="541691B9" w14:textId="7FFC77CB" w:rsidR="009812C6" w:rsidRPr="00134FE9" w:rsidRDefault="009812C6">
            <w:pPr>
              <w:rPr>
                <w:rFonts w:ascii="Times New Roman" w:hAnsi="Times New Roman" w:cs="Times New Roman"/>
                <w:sz w:val="16"/>
                <w:szCs w:val="16"/>
              </w:rPr>
            </w:pPr>
          </w:p>
        </w:tc>
        <w:tc>
          <w:tcPr>
            <w:tcW w:w="5246" w:type="dxa"/>
            <w:noWrap/>
            <w:vAlign w:val="center"/>
            <w:hideMark/>
          </w:tcPr>
          <w:p w14:paraId="00E15B2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w:t>
            </w:r>
          </w:p>
        </w:tc>
        <w:tc>
          <w:tcPr>
            <w:tcW w:w="1096" w:type="dxa"/>
            <w:vMerge/>
            <w:noWrap/>
            <w:vAlign w:val="center"/>
            <w:hideMark/>
          </w:tcPr>
          <w:p w14:paraId="60736F37" w14:textId="57507B83" w:rsidR="009812C6" w:rsidRPr="00134FE9" w:rsidRDefault="009812C6" w:rsidP="009D2FCE">
            <w:pPr>
              <w:rPr>
                <w:rFonts w:ascii="Times New Roman" w:hAnsi="Times New Roman" w:cs="Times New Roman"/>
                <w:sz w:val="16"/>
                <w:szCs w:val="16"/>
              </w:rPr>
            </w:pPr>
          </w:p>
        </w:tc>
      </w:tr>
      <w:tr w:rsidR="000739B0" w:rsidRPr="00134FE9" w14:paraId="7B796B8C" w14:textId="77777777" w:rsidTr="00C82869">
        <w:trPr>
          <w:trHeight w:val="288"/>
          <w:jc w:val="center"/>
        </w:trPr>
        <w:tc>
          <w:tcPr>
            <w:tcW w:w="390" w:type="dxa"/>
            <w:vMerge w:val="restart"/>
            <w:vAlign w:val="center"/>
          </w:tcPr>
          <w:p w14:paraId="62997118" w14:textId="5FE2777C" w:rsidR="000739B0" w:rsidRPr="00134FE9" w:rsidRDefault="000739B0" w:rsidP="00703DD8">
            <w:pPr>
              <w:rPr>
                <w:rFonts w:ascii="Times New Roman" w:hAnsi="Times New Roman" w:cs="Times New Roman"/>
                <w:sz w:val="16"/>
                <w:szCs w:val="16"/>
              </w:rPr>
            </w:pPr>
            <w:r w:rsidRPr="00134FE9">
              <w:rPr>
                <w:rFonts w:ascii="Times New Roman" w:hAnsi="Times New Roman" w:cs="Times New Roman"/>
                <w:sz w:val="16"/>
                <w:szCs w:val="16"/>
              </w:rPr>
              <w:t>17</w:t>
            </w:r>
          </w:p>
        </w:tc>
        <w:tc>
          <w:tcPr>
            <w:tcW w:w="1040" w:type="dxa"/>
            <w:vMerge w:val="restart"/>
            <w:noWrap/>
            <w:vAlign w:val="center"/>
            <w:hideMark/>
          </w:tcPr>
          <w:p w14:paraId="586A50B3" w14:textId="439B8A76" w:rsidR="000739B0" w:rsidRPr="00134FE9" w:rsidRDefault="000739B0" w:rsidP="00703DD8">
            <w:pPr>
              <w:rPr>
                <w:rFonts w:ascii="Times New Roman" w:hAnsi="Times New Roman" w:cs="Times New Roman"/>
                <w:sz w:val="16"/>
                <w:szCs w:val="16"/>
              </w:rPr>
            </w:pPr>
            <w:r w:rsidRPr="00134FE9">
              <w:rPr>
                <w:rFonts w:ascii="Times New Roman" w:hAnsi="Times New Roman" w:cs="Times New Roman"/>
                <w:sz w:val="16"/>
                <w:szCs w:val="16"/>
              </w:rPr>
              <w:t>Wang</w:t>
            </w:r>
            <w:r w:rsidR="00F80434">
              <w:rPr>
                <w:rFonts w:ascii="Times New Roman" w:hAnsi="Times New Roman" w:cs="Times New Roman"/>
                <w:sz w:val="16"/>
                <w:szCs w:val="16"/>
              </w:rPr>
              <w:t xml:space="preserve"> and Li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80/08927022.2014.998213","ISSN":"10290435","abstract":"Molecular dynamics simulations at the atomistic level were performed to investigate the glass transition of a highly crosslinked thermoset epoxy resin system composed of diglycidyl ether bisphenol A and isophorone diamine. The crosslinked model was first constructed using a cyclic dynamic method, and extended by investigating the effect of conversion degree on the static properties of local structure, internal energy and volume shrinkage. Based on this model, a systematic investigation on volume, energy and dynamic properties against temperature was made, which determined the glass transition temperature (T&lt;inf&gt;g&lt;/inf&gt;). The T&lt;inf&gt;g&lt;/inf&gt;s obtained from various volumetric and energy properties agree well with the differential scanning calorimetry experimental data available, yet a dynamic T&lt;inf&gt;g&lt;/inf&gt; obtained from the diffusion coefficient is relatively higher. Moreover, the investigation on epoxy segmental dynamics confirmed that the glass transition of the highly crosslinked epoxy resin has a strong dependence on the backbone bond torsional kinetics.","author":[{"dropping-particle":"","family":"Wang","given":"Zhikun","non-dropping-particle":"","parse-names":false,"suffix":""},{"dropping-particle":"","family":"Lv","given":"Qiang","non-dropping-particle":"","parse-names":false,"suffix":""},{"dropping-particle":"","family":"Chen","given":"Shenghui","non-dropping-particle":"","parse-names":false,"suffix":""},{"dropping-particle":"","family":"Li","given":"Chunling","non-dropping-particle":"","parse-names":false,"suffix":""},{"dropping-particle":"","family":"Sun","given":"Shuangqing","non-dropping-particle":"","parse-names":false,"suffix":""},{"dropping-particle":"","family":"Hu","given":"Songqing","non-dropping-particle":"","parse-names":false,"suffix":""}],"container-title":"Molecular Simulation","id":"ITEM-1","issue":"18","issued":{"date-parts":[["2015"]]},"page":"1515-1527","title":"Glass transition investigations on highly crosslinked epoxy resins by molecular dynamics simulations","type":"article-journal","volume":"41"},"uris":["http://www.mendeley.com/documents/?uuid=de34b1c3-a5be-4efa-8229-98ffa740d724"]}],"mendeley":{"formattedCitation":"[2]","plainTextFormattedCitation":"[2]","previouslyFormattedCitation":"&lt;sup&gt;2&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w:t>
            </w:r>
            <w:r w:rsidRPr="00134FE9">
              <w:rPr>
                <w:rFonts w:ascii="Times New Roman" w:hAnsi="Times New Roman" w:cs="Times New Roman"/>
                <w:sz w:val="16"/>
                <w:szCs w:val="16"/>
              </w:rPr>
              <w:fldChar w:fldCharType="end"/>
            </w:r>
          </w:p>
        </w:tc>
        <w:tc>
          <w:tcPr>
            <w:tcW w:w="1578" w:type="dxa"/>
            <w:vMerge w:val="restart"/>
            <w:noWrap/>
            <w:vAlign w:val="center"/>
            <w:hideMark/>
          </w:tcPr>
          <w:p w14:paraId="01A6C44A" w14:textId="009F202B" w:rsidR="000739B0" w:rsidRPr="00134FE9" w:rsidRDefault="000739B0" w:rsidP="004626EF">
            <w:pPr>
              <w:rPr>
                <w:rFonts w:ascii="Times New Roman" w:hAnsi="Times New Roman" w:cs="Times New Roman"/>
                <w:sz w:val="16"/>
                <w:szCs w:val="16"/>
              </w:rPr>
            </w:pPr>
            <w:r>
              <w:rPr>
                <w:rFonts w:ascii="Times New Roman" w:hAnsi="Times New Roman" w:cs="Times New Roman"/>
                <w:sz w:val="16"/>
                <w:szCs w:val="16"/>
              </w:rPr>
              <w:t>S</w:t>
            </w:r>
            <w:r w:rsidRPr="000739B0">
              <w:rPr>
                <w:rFonts w:ascii="Times New Roman" w:hAnsi="Times New Roman" w:cs="Times New Roman"/>
                <w:sz w:val="16"/>
                <w:szCs w:val="16"/>
              </w:rPr>
              <w:t>tyrene-based</w:t>
            </w:r>
            <w:r>
              <w:rPr>
                <w:rFonts w:ascii="Times New Roman" w:hAnsi="Times New Roman" w:cs="Times New Roman"/>
                <w:sz w:val="16"/>
                <w:szCs w:val="16"/>
              </w:rPr>
              <w:t xml:space="preserve"> SMP</w:t>
            </w:r>
          </w:p>
        </w:tc>
        <w:tc>
          <w:tcPr>
            <w:tcW w:w="5246" w:type="dxa"/>
            <w:noWrap/>
            <w:vAlign w:val="center"/>
            <w:hideMark/>
          </w:tcPr>
          <w:p w14:paraId="75C4F584" w14:textId="77777777" w:rsidR="000739B0" w:rsidRPr="00134FE9" w:rsidRDefault="000739B0">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 $ ) C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 C $ ) c 1 }</w:t>
            </w:r>
          </w:p>
        </w:tc>
        <w:tc>
          <w:tcPr>
            <w:tcW w:w="1096" w:type="dxa"/>
            <w:vMerge w:val="restart"/>
            <w:noWrap/>
            <w:vAlign w:val="center"/>
            <w:hideMark/>
          </w:tcPr>
          <w:p w14:paraId="0C02B781" w14:textId="77777777" w:rsidR="000739B0" w:rsidRPr="00134FE9" w:rsidRDefault="000739B0" w:rsidP="009D2FCE">
            <w:pPr>
              <w:rPr>
                <w:rFonts w:ascii="Times New Roman" w:hAnsi="Times New Roman" w:cs="Times New Roman"/>
                <w:sz w:val="16"/>
                <w:szCs w:val="16"/>
              </w:rPr>
            </w:pPr>
            <w:r w:rsidRPr="00134FE9">
              <w:rPr>
                <w:rFonts w:ascii="Times New Roman" w:hAnsi="Times New Roman" w:cs="Times New Roman"/>
                <w:sz w:val="16"/>
                <w:szCs w:val="16"/>
              </w:rPr>
              <w:t>20</w:t>
            </w:r>
          </w:p>
          <w:p w14:paraId="200BB05C" w14:textId="6255E7FC" w:rsidR="000739B0" w:rsidRPr="00134FE9" w:rsidRDefault="000739B0" w:rsidP="009D2FCE">
            <w:pPr>
              <w:rPr>
                <w:rFonts w:ascii="Times New Roman" w:hAnsi="Times New Roman" w:cs="Times New Roman"/>
                <w:sz w:val="16"/>
                <w:szCs w:val="16"/>
              </w:rPr>
            </w:pPr>
          </w:p>
        </w:tc>
      </w:tr>
      <w:tr w:rsidR="000739B0" w:rsidRPr="00134FE9" w14:paraId="1A2863A9" w14:textId="77777777" w:rsidTr="00C82869">
        <w:trPr>
          <w:trHeight w:val="288"/>
          <w:jc w:val="center"/>
        </w:trPr>
        <w:tc>
          <w:tcPr>
            <w:tcW w:w="390" w:type="dxa"/>
            <w:vMerge/>
            <w:vAlign w:val="center"/>
          </w:tcPr>
          <w:p w14:paraId="66DC755B" w14:textId="77777777" w:rsidR="000739B0" w:rsidRPr="00134FE9" w:rsidRDefault="000739B0">
            <w:pPr>
              <w:rPr>
                <w:rFonts w:ascii="Times New Roman" w:hAnsi="Times New Roman" w:cs="Times New Roman"/>
                <w:sz w:val="16"/>
                <w:szCs w:val="16"/>
              </w:rPr>
            </w:pPr>
          </w:p>
        </w:tc>
        <w:tc>
          <w:tcPr>
            <w:tcW w:w="1040" w:type="dxa"/>
            <w:vMerge/>
            <w:noWrap/>
            <w:vAlign w:val="center"/>
            <w:hideMark/>
          </w:tcPr>
          <w:p w14:paraId="7C1FC78D" w14:textId="339499C9" w:rsidR="000739B0" w:rsidRPr="00134FE9" w:rsidRDefault="000739B0">
            <w:pPr>
              <w:rPr>
                <w:rFonts w:ascii="Times New Roman" w:hAnsi="Times New Roman" w:cs="Times New Roman"/>
                <w:sz w:val="16"/>
                <w:szCs w:val="16"/>
              </w:rPr>
            </w:pPr>
          </w:p>
        </w:tc>
        <w:tc>
          <w:tcPr>
            <w:tcW w:w="1578" w:type="dxa"/>
            <w:vMerge/>
            <w:noWrap/>
            <w:vAlign w:val="center"/>
            <w:hideMark/>
          </w:tcPr>
          <w:p w14:paraId="6A37696D" w14:textId="4B3B6BC2" w:rsidR="000739B0" w:rsidRPr="00134FE9" w:rsidRDefault="000739B0">
            <w:pPr>
              <w:rPr>
                <w:rFonts w:ascii="Times New Roman" w:hAnsi="Times New Roman" w:cs="Times New Roman"/>
                <w:sz w:val="16"/>
                <w:szCs w:val="16"/>
              </w:rPr>
            </w:pPr>
          </w:p>
        </w:tc>
        <w:tc>
          <w:tcPr>
            <w:tcW w:w="5246" w:type="dxa"/>
            <w:noWrap/>
            <w:vAlign w:val="center"/>
            <w:hideMark/>
          </w:tcPr>
          <w:p w14:paraId="6AD46884" w14:textId="77777777" w:rsidR="000739B0" w:rsidRPr="00134FE9" w:rsidRDefault="000739B0">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 C $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 $ ) C $ }</w:t>
            </w:r>
          </w:p>
        </w:tc>
        <w:tc>
          <w:tcPr>
            <w:tcW w:w="1096" w:type="dxa"/>
            <w:vMerge/>
            <w:noWrap/>
            <w:vAlign w:val="center"/>
            <w:hideMark/>
          </w:tcPr>
          <w:p w14:paraId="71BA7BB3" w14:textId="1DE241CA" w:rsidR="000739B0" w:rsidRPr="00134FE9" w:rsidRDefault="000739B0" w:rsidP="009D2FCE">
            <w:pPr>
              <w:rPr>
                <w:rFonts w:ascii="Times New Roman" w:hAnsi="Times New Roman" w:cs="Times New Roman"/>
                <w:sz w:val="16"/>
                <w:szCs w:val="16"/>
              </w:rPr>
            </w:pPr>
          </w:p>
        </w:tc>
      </w:tr>
      <w:tr w:rsidR="0030391A" w:rsidRPr="00134FE9" w14:paraId="77400F2A" w14:textId="77777777" w:rsidTr="00C82869">
        <w:trPr>
          <w:trHeight w:val="288"/>
          <w:jc w:val="center"/>
        </w:trPr>
        <w:tc>
          <w:tcPr>
            <w:tcW w:w="390" w:type="dxa"/>
            <w:vAlign w:val="center"/>
          </w:tcPr>
          <w:p w14:paraId="34EE185D" w14:textId="66CE5626"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8</w:t>
            </w:r>
          </w:p>
        </w:tc>
        <w:tc>
          <w:tcPr>
            <w:tcW w:w="1040" w:type="dxa"/>
            <w:noWrap/>
            <w:vAlign w:val="center"/>
            <w:hideMark/>
          </w:tcPr>
          <w:p w14:paraId="1A8417F3" w14:textId="18C2F946" w:rsidR="009812C6" w:rsidRPr="00134FE9" w:rsidRDefault="000739B0">
            <w:pPr>
              <w:rPr>
                <w:rFonts w:ascii="Times New Roman" w:hAnsi="Times New Roman" w:cs="Times New Roman"/>
                <w:sz w:val="16"/>
                <w:szCs w:val="16"/>
              </w:rPr>
            </w:pPr>
            <w:r>
              <w:rPr>
                <w:rFonts w:ascii="Times New Roman" w:hAnsi="Times New Roman" w:cs="Times New Roman"/>
                <w:sz w:val="16"/>
                <w:szCs w:val="16"/>
              </w:rPr>
              <w:t>F</w:t>
            </w:r>
            <w:r w:rsidR="009812C6" w:rsidRPr="00134FE9">
              <w:rPr>
                <w:rFonts w:ascii="Times New Roman" w:hAnsi="Times New Roman" w:cs="Times New Roman"/>
                <w:sz w:val="16"/>
                <w:szCs w:val="16"/>
              </w:rPr>
              <w:t>eng</w:t>
            </w:r>
            <w:r w:rsidR="00F80434">
              <w:rPr>
                <w:rFonts w:ascii="Times New Roman" w:hAnsi="Times New Roman" w:cs="Times New Roman"/>
                <w:sz w:val="16"/>
                <w:szCs w:val="16"/>
              </w:rPr>
              <w:t xml:space="preserve"> </w:t>
            </w:r>
            <w:r w:rsidR="009812C6" w:rsidRPr="00134FE9">
              <w:rPr>
                <w:rFonts w:ascii="Times New Roman" w:hAnsi="Times New Roman" w:cs="Times New Roman"/>
                <w:sz w:val="16"/>
                <w:szCs w:val="16"/>
              </w:rPr>
              <w:t>2020</w:t>
            </w:r>
            <w:r w:rsidR="00F80434">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author":[{"dropping-particle":"","family":"Feng","given":"Xiaming","non-dropping-particle":"","parse-names":false,"suffix":""},{"dropping-particle":"","family":"Li","given":"Guoqiang","non-dropping-particle":"","parse-names":false,"suffix":""}],"container-title":"(in preparation)","id":"ITEM-1","issued":{"date-parts":[["2020"]]},"title":"Feng's polymer","type":"article-journal"},"uris":["http://www.mendeley.com/documents/?uuid=d544ced5-4f17-4b9d-92a0-63bc59b3240b"]}],"mendeley":{"formattedCitation":"[15]","plainTextFormattedCitation":"[15]","previouslyFormattedCitation":"&lt;sup&gt;15&lt;/sup&gt;"},"properties":{"noteIndex":0},"schema":"https://github.com/citation-style-language/schema/raw/master/csl-citation.json"}</w:instrText>
            </w:r>
            <w:r w:rsidR="00F80434">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5]</w:t>
            </w:r>
            <w:r w:rsidR="00F80434">
              <w:rPr>
                <w:rFonts w:ascii="Times New Roman" w:hAnsi="Times New Roman" w:cs="Times New Roman"/>
                <w:sz w:val="16"/>
                <w:szCs w:val="16"/>
              </w:rPr>
              <w:fldChar w:fldCharType="end"/>
            </w:r>
          </w:p>
        </w:tc>
        <w:tc>
          <w:tcPr>
            <w:tcW w:w="1578" w:type="dxa"/>
            <w:noWrap/>
            <w:vAlign w:val="center"/>
            <w:hideMark/>
          </w:tcPr>
          <w:p w14:paraId="589778AD" w14:textId="1AA5F5EB" w:rsidR="009812C6" w:rsidRPr="00134FE9" w:rsidRDefault="000739B0">
            <w:pPr>
              <w:rPr>
                <w:rFonts w:ascii="Times New Roman" w:hAnsi="Times New Roman" w:cs="Times New Roman"/>
                <w:sz w:val="16"/>
                <w:szCs w:val="16"/>
              </w:rPr>
            </w:pPr>
            <w:r>
              <w:rPr>
                <w:rFonts w:ascii="Times New Roman" w:hAnsi="Times New Roman" w:cs="Times New Roman"/>
                <w:sz w:val="16"/>
                <w:szCs w:val="16"/>
              </w:rPr>
              <w:t>Feng’s SMP</w:t>
            </w:r>
          </w:p>
        </w:tc>
        <w:tc>
          <w:tcPr>
            <w:tcW w:w="5246" w:type="dxa"/>
            <w:noWrap/>
            <w:vAlign w:val="center"/>
            <w:hideMark/>
          </w:tcPr>
          <w:p w14:paraId="45FD75E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1 c ( = O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 c ( = O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 ) C $ ) c 1 = O ) C ( $ ) C $ }</w:t>
            </w:r>
          </w:p>
        </w:tc>
        <w:tc>
          <w:tcPr>
            <w:tcW w:w="1096" w:type="dxa"/>
            <w:noWrap/>
            <w:vAlign w:val="center"/>
            <w:hideMark/>
          </w:tcPr>
          <w:p w14:paraId="27A16F85"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06.579</w:t>
            </w:r>
          </w:p>
        </w:tc>
      </w:tr>
      <w:tr w:rsidR="0030391A" w:rsidRPr="00134FE9" w14:paraId="29CBB274" w14:textId="77777777" w:rsidTr="00C82869">
        <w:trPr>
          <w:trHeight w:val="288"/>
          <w:jc w:val="center"/>
        </w:trPr>
        <w:tc>
          <w:tcPr>
            <w:tcW w:w="390" w:type="dxa"/>
            <w:vMerge w:val="restart"/>
            <w:vAlign w:val="center"/>
          </w:tcPr>
          <w:p w14:paraId="298489A6" w14:textId="2F945A09"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19</w:t>
            </w:r>
          </w:p>
        </w:tc>
        <w:tc>
          <w:tcPr>
            <w:tcW w:w="1040" w:type="dxa"/>
            <w:vMerge w:val="restart"/>
            <w:noWrap/>
            <w:vAlign w:val="center"/>
            <w:hideMark/>
          </w:tcPr>
          <w:p w14:paraId="6F92B3E5" w14:textId="2D8E1F97"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Xie</w:t>
            </w:r>
            <w:proofErr w:type="spellEnd"/>
            <w:r w:rsidRPr="00134FE9">
              <w:rPr>
                <w:rFonts w:ascii="Times New Roman" w:hAnsi="Times New Roman" w:cs="Times New Roman"/>
                <w:sz w:val="16"/>
                <w:szCs w:val="16"/>
              </w:rPr>
              <w:t xml:space="preserve"> and Rousseau2009</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polymer.2009.02.035","ISSN":"00323861","abstract":"A critical parameter for a shape memory polymer (SMP) lies in its shape memory transition temperature. For an amorphous SMP polymer, it is highly desirable to develop methods to tailor its Tg, which corresponds to its shape memory transition temperature. Starting with an amine cured aromatic epoxy system, epoxy polymers were synthesized by either reducing the crosslink density or introducing flexible aliphatic epoxy chains. The thermal and thermomechanical properties of these epoxy polymers were characterized by differential scanning calorimetry (DSC) and dynamic mechanical analysis (DMA). All the crosslinked epoxy polymers with Tg's above room temperature were found to possess shape memory properties. Overall, our approach represents a facile method to precisely tune the Tg of epoxy SMP polymers ranging from room temperature to 89 °C. © 2009 Elsevier Ltd. All rights reserved.","author":[{"dropping-particle":"","family":"Xie","given":"Tao","non-dropping-particle":"","parse-names":false,"suffix":""},{"dropping-particle":"","family":"Rousseau","given":"Ingrid A.","non-dropping-particle":"","parse-names":false,"suffix":""}],"container-title":"Polymer","id":"ITEM-1","issue":"8","issued":{"date-parts":[["2009"]]},"page":"1852-1856","publisher":"Elsevier Ltd","title":"Facile tailoring of thermal transition temperatures of epoxy shape memory polymers","type":"article-journal","volume":"50"},"uris":["http://www.mendeley.com/documents/?uuid=32ff9430-1f41-40fa-b0f7-612cfbbd3fe9"]}],"mendeley":{"formattedCitation":"[16]","plainTextFormattedCitation":"[16]","previouslyFormattedCitation":"&lt;sup&gt;1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6]</w:t>
            </w:r>
            <w:r w:rsidRPr="00134FE9">
              <w:rPr>
                <w:rFonts w:ascii="Times New Roman" w:hAnsi="Times New Roman" w:cs="Times New Roman"/>
                <w:sz w:val="16"/>
                <w:szCs w:val="16"/>
              </w:rPr>
              <w:fldChar w:fldCharType="end"/>
            </w:r>
          </w:p>
        </w:tc>
        <w:tc>
          <w:tcPr>
            <w:tcW w:w="1578" w:type="dxa"/>
            <w:vMerge w:val="restart"/>
            <w:noWrap/>
            <w:vAlign w:val="center"/>
            <w:hideMark/>
          </w:tcPr>
          <w:p w14:paraId="2E5714C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REF</w:t>
            </w:r>
          </w:p>
          <w:p w14:paraId="6A0C38EC" w14:textId="26415457" w:rsidR="009812C6" w:rsidRPr="00134FE9" w:rsidRDefault="009812C6" w:rsidP="00703DD8">
            <w:pPr>
              <w:rPr>
                <w:rFonts w:ascii="Times New Roman" w:hAnsi="Times New Roman" w:cs="Times New Roman"/>
                <w:sz w:val="16"/>
                <w:szCs w:val="16"/>
              </w:rPr>
            </w:pPr>
          </w:p>
        </w:tc>
        <w:tc>
          <w:tcPr>
            <w:tcW w:w="5246" w:type="dxa"/>
            <w:noWrap/>
            <w:vAlign w:val="center"/>
            <w:hideMark/>
          </w:tcPr>
          <w:p w14:paraId="71F0A2C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w:t>
            </w:r>
          </w:p>
        </w:tc>
        <w:tc>
          <w:tcPr>
            <w:tcW w:w="1096" w:type="dxa"/>
            <w:vMerge w:val="restart"/>
            <w:noWrap/>
            <w:vAlign w:val="center"/>
            <w:hideMark/>
          </w:tcPr>
          <w:p w14:paraId="558E1491"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94</w:t>
            </w:r>
          </w:p>
          <w:p w14:paraId="37A0AAF8" w14:textId="3A446092" w:rsidR="009812C6" w:rsidRPr="00134FE9" w:rsidRDefault="009812C6" w:rsidP="009D2FCE">
            <w:pPr>
              <w:rPr>
                <w:rFonts w:ascii="Times New Roman" w:hAnsi="Times New Roman" w:cs="Times New Roman"/>
                <w:sz w:val="16"/>
                <w:szCs w:val="16"/>
              </w:rPr>
            </w:pPr>
          </w:p>
        </w:tc>
      </w:tr>
      <w:tr w:rsidR="0030391A" w:rsidRPr="00134FE9" w14:paraId="63F3C397" w14:textId="77777777" w:rsidTr="00C82869">
        <w:trPr>
          <w:trHeight w:val="288"/>
          <w:jc w:val="center"/>
        </w:trPr>
        <w:tc>
          <w:tcPr>
            <w:tcW w:w="390" w:type="dxa"/>
            <w:vMerge/>
            <w:vAlign w:val="center"/>
          </w:tcPr>
          <w:p w14:paraId="366A303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689D520" w14:textId="5CA16345"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0C1DCF3" w14:textId="3BF4831F" w:rsidR="009812C6" w:rsidRPr="00134FE9" w:rsidRDefault="009812C6">
            <w:pPr>
              <w:rPr>
                <w:rFonts w:ascii="Times New Roman" w:hAnsi="Times New Roman" w:cs="Times New Roman"/>
                <w:sz w:val="16"/>
                <w:szCs w:val="16"/>
              </w:rPr>
            </w:pPr>
          </w:p>
        </w:tc>
        <w:tc>
          <w:tcPr>
            <w:tcW w:w="5246" w:type="dxa"/>
            <w:noWrap/>
            <w:vAlign w:val="center"/>
            <w:hideMark/>
          </w:tcPr>
          <w:p w14:paraId="58465C8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E5953E2" w14:textId="2F43C29F" w:rsidR="009812C6" w:rsidRPr="00134FE9" w:rsidRDefault="009812C6" w:rsidP="009D2FCE">
            <w:pPr>
              <w:rPr>
                <w:rFonts w:ascii="Times New Roman" w:hAnsi="Times New Roman" w:cs="Times New Roman"/>
                <w:sz w:val="16"/>
                <w:szCs w:val="16"/>
              </w:rPr>
            </w:pPr>
          </w:p>
        </w:tc>
      </w:tr>
      <w:tr w:rsidR="0030391A" w:rsidRPr="00134FE9" w14:paraId="7CDAF143" w14:textId="77777777" w:rsidTr="00C82869">
        <w:trPr>
          <w:trHeight w:val="288"/>
          <w:jc w:val="center"/>
        </w:trPr>
        <w:tc>
          <w:tcPr>
            <w:tcW w:w="390" w:type="dxa"/>
            <w:vMerge w:val="restart"/>
            <w:vAlign w:val="center"/>
          </w:tcPr>
          <w:p w14:paraId="0D4413E6" w14:textId="2CC0DA1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20</w:t>
            </w:r>
          </w:p>
        </w:tc>
        <w:tc>
          <w:tcPr>
            <w:tcW w:w="1040" w:type="dxa"/>
            <w:vMerge w:val="restart"/>
            <w:noWrap/>
            <w:vAlign w:val="center"/>
            <w:hideMark/>
          </w:tcPr>
          <w:p w14:paraId="19A3646E" w14:textId="1F4D8FC8"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Xie</w:t>
            </w:r>
            <w:proofErr w:type="spellEnd"/>
            <w:r w:rsidRPr="00134FE9">
              <w:rPr>
                <w:rFonts w:ascii="Times New Roman" w:hAnsi="Times New Roman" w:cs="Times New Roman"/>
                <w:sz w:val="16"/>
                <w:szCs w:val="16"/>
              </w:rPr>
              <w:t xml:space="preserve"> and Rousseau2009</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polymer.2009.02.035","ISSN":"00323861","abstract":"A critical parameter for a shape memory polymer (SMP) lies in its shape memory transition temperature. For an amorphous SMP polymer, it is highly desirable to develop methods to tailor its Tg, which corresponds to its shape memory transition temperature. Starting with an amine cured aromatic epoxy system, epoxy polymers were synthesized by either reducing the crosslink density or introducing flexible aliphatic epoxy chains. The thermal and thermomechanical properties of these epoxy polymers were characterized by differential scanning calorimetry (DSC) and dynamic mechanical analysis (DMA). All the crosslinked epoxy polymers with Tg's above room temperature were found to possess shape memory properties. Overall, our approach represents a facile method to precisely tune the Tg of epoxy SMP polymers ranging from room temperature to 89 °C. © 2009 Elsevier Ltd. All rights reserved.","author":[{"dropping-particle":"","family":"Xie","given":"Tao","non-dropping-particle":"","parse-names":false,"suffix":""},{"dropping-particle":"","family":"Rousseau","given":"Ingrid A.","non-dropping-particle":"","parse-names":false,"suffix":""}],"container-title":"Polymer","id":"ITEM-1","issue":"8","issued":{"date-parts":[["2009"]]},"page":"1852-1856","publisher":"Elsevier Ltd","title":"Facile tailoring of thermal transition temperatures of epoxy shape memory polymers","type":"article-journal","volume":"50"},"uris":["http://www.mendeley.com/documents/?uuid=32ff9430-1f41-40fa-b0f7-612cfbbd3fe9"]}],"mendeley":{"formattedCitation":"[16]","plainTextFormattedCitation":"[16]","previouslyFormattedCitation":"&lt;sup&gt;1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6]</w:t>
            </w:r>
            <w:r w:rsidRPr="00134FE9">
              <w:rPr>
                <w:rFonts w:ascii="Times New Roman" w:hAnsi="Times New Roman" w:cs="Times New Roman"/>
                <w:sz w:val="16"/>
                <w:szCs w:val="16"/>
              </w:rPr>
              <w:fldChar w:fldCharType="end"/>
            </w:r>
          </w:p>
        </w:tc>
        <w:tc>
          <w:tcPr>
            <w:tcW w:w="1578" w:type="dxa"/>
            <w:vMerge w:val="restart"/>
            <w:noWrap/>
            <w:vAlign w:val="center"/>
            <w:hideMark/>
          </w:tcPr>
          <w:p w14:paraId="4D38113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DA1</w:t>
            </w:r>
          </w:p>
          <w:p w14:paraId="2C508B02" w14:textId="633702F4" w:rsidR="009812C6" w:rsidRPr="00134FE9" w:rsidRDefault="009812C6" w:rsidP="00703DD8">
            <w:pPr>
              <w:rPr>
                <w:rFonts w:ascii="Times New Roman" w:hAnsi="Times New Roman" w:cs="Times New Roman"/>
                <w:sz w:val="16"/>
                <w:szCs w:val="16"/>
              </w:rPr>
            </w:pPr>
          </w:p>
        </w:tc>
        <w:tc>
          <w:tcPr>
            <w:tcW w:w="5246" w:type="dxa"/>
            <w:noWrap/>
            <w:vAlign w:val="center"/>
            <w:hideMark/>
          </w:tcPr>
          <w:p w14:paraId="28F1844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CC C N ( &gt; ) &gt; }</w:t>
            </w:r>
          </w:p>
        </w:tc>
        <w:tc>
          <w:tcPr>
            <w:tcW w:w="1096" w:type="dxa"/>
            <w:vMerge w:val="restart"/>
            <w:noWrap/>
            <w:vAlign w:val="center"/>
            <w:hideMark/>
          </w:tcPr>
          <w:p w14:paraId="1EEE78BF"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76</w:t>
            </w:r>
          </w:p>
          <w:p w14:paraId="546D36C4" w14:textId="50792EF8" w:rsidR="009812C6" w:rsidRPr="00134FE9" w:rsidRDefault="009812C6" w:rsidP="009D2FCE">
            <w:pPr>
              <w:rPr>
                <w:rFonts w:ascii="Times New Roman" w:hAnsi="Times New Roman" w:cs="Times New Roman"/>
                <w:sz w:val="16"/>
                <w:szCs w:val="16"/>
              </w:rPr>
            </w:pPr>
          </w:p>
        </w:tc>
      </w:tr>
      <w:tr w:rsidR="0030391A" w:rsidRPr="00134FE9" w14:paraId="08710157" w14:textId="77777777" w:rsidTr="00C82869">
        <w:trPr>
          <w:trHeight w:val="288"/>
          <w:jc w:val="center"/>
        </w:trPr>
        <w:tc>
          <w:tcPr>
            <w:tcW w:w="390" w:type="dxa"/>
            <w:vMerge/>
            <w:vAlign w:val="center"/>
          </w:tcPr>
          <w:p w14:paraId="53CA9D10"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666A567" w14:textId="07BC09A4"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5AE4493E" w14:textId="663D000E" w:rsidR="009812C6" w:rsidRPr="00134FE9" w:rsidRDefault="009812C6" w:rsidP="00703DD8">
            <w:pPr>
              <w:rPr>
                <w:rFonts w:ascii="Times New Roman" w:hAnsi="Times New Roman" w:cs="Times New Roman"/>
                <w:sz w:val="16"/>
                <w:szCs w:val="16"/>
              </w:rPr>
            </w:pPr>
          </w:p>
        </w:tc>
        <w:tc>
          <w:tcPr>
            <w:tcW w:w="5246" w:type="dxa"/>
            <w:noWrap/>
            <w:vAlign w:val="center"/>
            <w:hideMark/>
          </w:tcPr>
          <w:p w14:paraId="02DAADD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CC C N ( &gt; ) &gt; }</w:t>
            </w:r>
          </w:p>
        </w:tc>
        <w:tc>
          <w:tcPr>
            <w:tcW w:w="1096" w:type="dxa"/>
            <w:vMerge/>
            <w:noWrap/>
            <w:vAlign w:val="center"/>
            <w:hideMark/>
          </w:tcPr>
          <w:p w14:paraId="1A4C9EB3" w14:textId="4754E553" w:rsidR="009812C6" w:rsidRPr="00134FE9" w:rsidRDefault="009812C6" w:rsidP="009D2FCE">
            <w:pPr>
              <w:rPr>
                <w:rFonts w:ascii="Times New Roman" w:hAnsi="Times New Roman" w:cs="Times New Roman"/>
                <w:sz w:val="16"/>
                <w:szCs w:val="16"/>
              </w:rPr>
            </w:pPr>
          </w:p>
        </w:tc>
      </w:tr>
      <w:tr w:rsidR="0030391A" w:rsidRPr="00134FE9" w14:paraId="0ABF667D" w14:textId="77777777" w:rsidTr="00C82869">
        <w:trPr>
          <w:trHeight w:val="288"/>
          <w:jc w:val="center"/>
        </w:trPr>
        <w:tc>
          <w:tcPr>
            <w:tcW w:w="390" w:type="dxa"/>
            <w:vMerge/>
            <w:vAlign w:val="center"/>
          </w:tcPr>
          <w:p w14:paraId="3624BF0C"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24D1595" w14:textId="1EF84967"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241F110" w14:textId="7A303AC7" w:rsidR="009812C6" w:rsidRPr="00134FE9" w:rsidRDefault="009812C6" w:rsidP="00703DD8">
            <w:pPr>
              <w:rPr>
                <w:rFonts w:ascii="Times New Roman" w:hAnsi="Times New Roman" w:cs="Times New Roman"/>
                <w:sz w:val="16"/>
                <w:szCs w:val="16"/>
              </w:rPr>
            </w:pPr>
          </w:p>
        </w:tc>
        <w:tc>
          <w:tcPr>
            <w:tcW w:w="5246" w:type="dxa"/>
            <w:noWrap/>
            <w:vAlign w:val="center"/>
            <w:hideMark/>
          </w:tcPr>
          <w:p w14:paraId="06C9B71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CC C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vMerge/>
            <w:noWrap/>
            <w:vAlign w:val="center"/>
            <w:hideMark/>
          </w:tcPr>
          <w:p w14:paraId="03811997" w14:textId="6D5B6562" w:rsidR="009812C6" w:rsidRPr="00134FE9" w:rsidRDefault="009812C6" w:rsidP="009D2FCE">
            <w:pPr>
              <w:rPr>
                <w:rFonts w:ascii="Times New Roman" w:hAnsi="Times New Roman" w:cs="Times New Roman"/>
                <w:sz w:val="16"/>
                <w:szCs w:val="16"/>
              </w:rPr>
            </w:pPr>
          </w:p>
        </w:tc>
      </w:tr>
      <w:tr w:rsidR="0030391A" w:rsidRPr="00134FE9" w14:paraId="3DCC4003" w14:textId="77777777" w:rsidTr="00C82869">
        <w:trPr>
          <w:trHeight w:val="288"/>
          <w:jc w:val="center"/>
        </w:trPr>
        <w:tc>
          <w:tcPr>
            <w:tcW w:w="390" w:type="dxa"/>
            <w:vMerge/>
            <w:vAlign w:val="center"/>
          </w:tcPr>
          <w:p w14:paraId="406940E4"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BCB7876" w14:textId="3AC205E7"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7D949C4" w14:textId="26A94CD7" w:rsidR="009812C6" w:rsidRPr="00134FE9" w:rsidRDefault="009812C6" w:rsidP="00703DD8">
            <w:pPr>
              <w:rPr>
                <w:rFonts w:ascii="Times New Roman" w:hAnsi="Times New Roman" w:cs="Times New Roman"/>
                <w:sz w:val="16"/>
                <w:szCs w:val="16"/>
              </w:rPr>
            </w:pPr>
          </w:p>
        </w:tc>
        <w:tc>
          <w:tcPr>
            <w:tcW w:w="5246" w:type="dxa"/>
            <w:noWrap/>
            <w:vAlign w:val="center"/>
            <w:hideMark/>
          </w:tcPr>
          <w:p w14:paraId="65EFCAA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CC C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vMerge/>
            <w:noWrap/>
            <w:vAlign w:val="center"/>
            <w:hideMark/>
          </w:tcPr>
          <w:p w14:paraId="3B3D6804" w14:textId="78233B8C" w:rsidR="009812C6" w:rsidRPr="00134FE9" w:rsidRDefault="009812C6" w:rsidP="009D2FCE">
            <w:pPr>
              <w:rPr>
                <w:rFonts w:ascii="Times New Roman" w:hAnsi="Times New Roman" w:cs="Times New Roman"/>
                <w:sz w:val="16"/>
                <w:szCs w:val="16"/>
              </w:rPr>
            </w:pPr>
          </w:p>
        </w:tc>
      </w:tr>
      <w:tr w:rsidR="0030391A" w:rsidRPr="00134FE9" w14:paraId="3821446A" w14:textId="77777777" w:rsidTr="00C82869">
        <w:trPr>
          <w:trHeight w:val="288"/>
          <w:jc w:val="center"/>
        </w:trPr>
        <w:tc>
          <w:tcPr>
            <w:tcW w:w="390" w:type="dxa"/>
            <w:vMerge/>
            <w:vAlign w:val="center"/>
          </w:tcPr>
          <w:p w14:paraId="7B1278AC"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FC095C5" w14:textId="20EB39BB"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A3E88DE" w14:textId="5FEACADC" w:rsidR="009812C6" w:rsidRPr="00134FE9" w:rsidRDefault="009812C6" w:rsidP="00703DD8">
            <w:pPr>
              <w:rPr>
                <w:rFonts w:ascii="Times New Roman" w:hAnsi="Times New Roman" w:cs="Times New Roman"/>
                <w:sz w:val="16"/>
                <w:szCs w:val="16"/>
              </w:rPr>
            </w:pPr>
          </w:p>
        </w:tc>
        <w:tc>
          <w:tcPr>
            <w:tcW w:w="5246" w:type="dxa"/>
            <w:noWrap/>
            <w:vAlign w:val="center"/>
            <w:hideMark/>
          </w:tcPr>
          <w:p w14:paraId="4C15B8D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CC C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860E43F" w14:textId="57CDDDF4" w:rsidR="009812C6" w:rsidRPr="00134FE9" w:rsidRDefault="009812C6" w:rsidP="009D2FCE">
            <w:pPr>
              <w:rPr>
                <w:rFonts w:ascii="Times New Roman" w:hAnsi="Times New Roman" w:cs="Times New Roman"/>
                <w:sz w:val="16"/>
                <w:szCs w:val="16"/>
              </w:rPr>
            </w:pPr>
          </w:p>
        </w:tc>
      </w:tr>
      <w:tr w:rsidR="0030391A" w:rsidRPr="00134FE9" w14:paraId="6DBDF7A8" w14:textId="77777777" w:rsidTr="00C82869">
        <w:trPr>
          <w:trHeight w:val="288"/>
          <w:jc w:val="center"/>
        </w:trPr>
        <w:tc>
          <w:tcPr>
            <w:tcW w:w="390" w:type="dxa"/>
            <w:vMerge/>
            <w:vAlign w:val="center"/>
          </w:tcPr>
          <w:p w14:paraId="03D66D6A"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F4A7657" w14:textId="0EAC521A"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6AACDA9" w14:textId="054A499A" w:rsidR="009812C6" w:rsidRPr="00134FE9" w:rsidRDefault="009812C6">
            <w:pPr>
              <w:rPr>
                <w:rFonts w:ascii="Times New Roman" w:hAnsi="Times New Roman" w:cs="Times New Roman"/>
                <w:sz w:val="16"/>
                <w:szCs w:val="16"/>
              </w:rPr>
            </w:pPr>
          </w:p>
        </w:tc>
        <w:tc>
          <w:tcPr>
            <w:tcW w:w="5246" w:type="dxa"/>
            <w:noWrap/>
            <w:vAlign w:val="center"/>
            <w:hideMark/>
          </w:tcPr>
          <w:p w14:paraId="31A08F2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CC C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7A0C54C" w14:textId="497015F1" w:rsidR="009812C6" w:rsidRPr="00134FE9" w:rsidRDefault="009812C6" w:rsidP="009D2FCE">
            <w:pPr>
              <w:rPr>
                <w:rFonts w:ascii="Times New Roman" w:hAnsi="Times New Roman" w:cs="Times New Roman"/>
                <w:sz w:val="16"/>
                <w:szCs w:val="16"/>
              </w:rPr>
            </w:pPr>
          </w:p>
        </w:tc>
      </w:tr>
      <w:tr w:rsidR="0030391A" w:rsidRPr="00134FE9" w14:paraId="747B6F95" w14:textId="77777777" w:rsidTr="00C82869">
        <w:trPr>
          <w:trHeight w:val="288"/>
          <w:jc w:val="center"/>
        </w:trPr>
        <w:tc>
          <w:tcPr>
            <w:tcW w:w="390" w:type="dxa"/>
            <w:vMerge w:val="restart"/>
            <w:vAlign w:val="center"/>
          </w:tcPr>
          <w:p w14:paraId="58C65CDD" w14:textId="0DB5FFFD"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21</w:t>
            </w:r>
          </w:p>
        </w:tc>
        <w:tc>
          <w:tcPr>
            <w:tcW w:w="1040" w:type="dxa"/>
            <w:vMerge w:val="restart"/>
            <w:noWrap/>
            <w:vAlign w:val="center"/>
            <w:hideMark/>
          </w:tcPr>
          <w:p w14:paraId="2BD2DC65" w14:textId="31628746"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Xie</w:t>
            </w:r>
            <w:proofErr w:type="spellEnd"/>
            <w:r w:rsidRPr="00134FE9">
              <w:rPr>
                <w:rFonts w:ascii="Times New Roman" w:hAnsi="Times New Roman" w:cs="Times New Roman"/>
                <w:sz w:val="16"/>
                <w:szCs w:val="16"/>
              </w:rPr>
              <w:t xml:space="preserve"> and Rousseau2009</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polymer.2009.02.035","ISSN":"00323861","abstract":"A critical parameter for a shape memory polymer (SMP) lies in its shape memory transition temperature. For an amorphous SMP polymer, it is highly desirable to develop methods to tailor its Tg, which corresponds to its shape memory transition temperature. Starting with an amine cured aromatic epoxy system, epoxy polymers were synthesized by either reducing the crosslink density or introducing flexible aliphatic epoxy chains. The thermal and thermomechanical properties of these epoxy polymers were characterized by differential scanning calorimetry (DSC) and dynamic mechanical analysis (DMA). All the crosslinked epoxy polymers with Tg's above room temperature were found to possess shape memory properties. Overall, our approach represents a facile method to precisely tune the Tg of epoxy SMP polymers ranging from room temperature to 89 °C. © 2009 Elsevier Ltd. All rights reserved.","author":[{"dropping-particle":"","family":"Xie","given":"Tao","non-dropping-particle":"","parse-names":false,"suffix":""},{"dropping-particle":"","family":"Rousseau","given":"Ingrid A.","non-dropping-particle":"","parse-names":false,"suffix":""}],"container-title":"Polymer","id":"ITEM-1","issue":"8","issued":{"date-parts":[["2009"]]},"page":"1852-1856","publisher":"Elsevier Ltd","title":"Facile tailoring of thermal transition temperatures of epoxy shape memory polymers","type":"article-journal","volume":"50"},"uris":["http://www.mendeley.com/documents/?uuid=32ff9430-1f41-40fa-b0f7-612cfbbd3fe9"]}],"mendeley":{"formattedCitation":"[16]","plainTextFormattedCitation":"[16]","previouslyFormattedCitation":"&lt;sup&gt;1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6]</w:t>
            </w:r>
            <w:r w:rsidRPr="00134FE9">
              <w:rPr>
                <w:rFonts w:ascii="Times New Roman" w:hAnsi="Times New Roman" w:cs="Times New Roman"/>
                <w:sz w:val="16"/>
                <w:szCs w:val="16"/>
              </w:rPr>
              <w:fldChar w:fldCharType="end"/>
            </w:r>
          </w:p>
        </w:tc>
        <w:tc>
          <w:tcPr>
            <w:tcW w:w="1578" w:type="dxa"/>
            <w:vMerge w:val="restart"/>
            <w:noWrap/>
            <w:vAlign w:val="center"/>
            <w:hideMark/>
          </w:tcPr>
          <w:p w14:paraId="535DEBF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NGDE2</w:t>
            </w:r>
          </w:p>
        </w:tc>
        <w:tc>
          <w:tcPr>
            <w:tcW w:w="5246" w:type="dxa"/>
            <w:noWrap/>
            <w:vAlign w:val="center"/>
            <w:hideMark/>
          </w:tcPr>
          <w:p w14:paraId="5532B52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val="restart"/>
            <w:noWrap/>
            <w:vAlign w:val="center"/>
            <w:hideMark/>
          </w:tcPr>
          <w:p w14:paraId="155B8EA1"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48.52</w:t>
            </w:r>
          </w:p>
        </w:tc>
      </w:tr>
      <w:tr w:rsidR="0030391A" w:rsidRPr="00134FE9" w14:paraId="4B925CDC" w14:textId="77777777" w:rsidTr="00C82869">
        <w:trPr>
          <w:trHeight w:val="288"/>
          <w:jc w:val="center"/>
        </w:trPr>
        <w:tc>
          <w:tcPr>
            <w:tcW w:w="390" w:type="dxa"/>
            <w:vMerge/>
            <w:vAlign w:val="center"/>
          </w:tcPr>
          <w:p w14:paraId="179DCD0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3E7490B4" w14:textId="4CE56699" w:rsidR="009812C6" w:rsidRPr="00134FE9" w:rsidRDefault="009812C6" w:rsidP="009D2FCE">
            <w:pPr>
              <w:rPr>
                <w:rFonts w:ascii="Times New Roman" w:hAnsi="Times New Roman" w:cs="Times New Roman"/>
                <w:sz w:val="16"/>
                <w:szCs w:val="16"/>
              </w:rPr>
            </w:pPr>
          </w:p>
        </w:tc>
        <w:tc>
          <w:tcPr>
            <w:tcW w:w="1578" w:type="dxa"/>
            <w:vMerge/>
            <w:noWrap/>
            <w:vAlign w:val="center"/>
          </w:tcPr>
          <w:p w14:paraId="18E020AF" w14:textId="56CC14EE" w:rsidR="009812C6" w:rsidRPr="00134FE9" w:rsidRDefault="009812C6">
            <w:pPr>
              <w:rPr>
                <w:rFonts w:ascii="Times New Roman" w:hAnsi="Times New Roman" w:cs="Times New Roman"/>
                <w:sz w:val="16"/>
                <w:szCs w:val="16"/>
              </w:rPr>
            </w:pPr>
          </w:p>
        </w:tc>
        <w:tc>
          <w:tcPr>
            <w:tcW w:w="5246" w:type="dxa"/>
            <w:noWrap/>
            <w:vAlign w:val="center"/>
            <w:hideMark/>
          </w:tcPr>
          <w:p w14:paraId="6952A48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tcPr>
          <w:p w14:paraId="227DB4EB" w14:textId="553AA147" w:rsidR="009812C6" w:rsidRPr="00134FE9" w:rsidRDefault="009812C6" w:rsidP="009D2FCE">
            <w:pPr>
              <w:rPr>
                <w:rFonts w:ascii="Times New Roman" w:hAnsi="Times New Roman" w:cs="Times New Roman"/>
                <w:sz w:val="16"/>
                <w:szCs w:val="16"/>
              </w:rPr>
            </w:pPr>
          </w:p>
        </w:tc>
      </w:tr>
      <w:tr w:rsidR="0030391A" w:rsidRPr="00134FE9" w14:paraId="58E72F67" w14:textId="77777777" w:rsidTr="00C82869">
        <w:trPr>
          <w:trHeight w:val="288"/>
          <w:jc w:val="center"/>
        </w:trPr>
        <w:tc>
          <w:tcPr>
            <w:tcW w:w="390" w:type="dxa"/>
            <w:vMerge/>
            <w:vAlign w:val="center"/>
          </w:tcPr>
          <w:p w14:paraId="001786EC"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9013452" w14:textId="1BCF7065" w:rsidR="009812C6" w:rsidRPr="00134FE9" w:rsidRDefault="009812C6" w:rsidP="009D2FCE">
            <w:pPr>
              <w:rPr>
                <w:rFonts w:ascii="Times New Roman" w:hAnsi="Times New Roman" w:cs="Times New Roman"/>
                <w:sz w:val="16"/>
                <w:szCs w:val="16"/>
              </w:rPr>
            </w:pPr>
          </w:p>
        </w:tc>
        <w:tc>
          <w:tcPr>
            <w:tcW w:w="1578" w:type="dxa"/>
            <w:vMerge/>
            <w:noWrap/>
            <w:vAlign w:val="center"/>
          </w:tcPr>
          <w:p w14:paraId="4E4103CE" w14:textId="6E4BBF9B" w:rsidR="009812C6" w:rsidRPr="00134FE9" w:rsidRDefault="009812C6">
            <w:pPr>
              <w:rPr>
                <w:rFonts w:ascii="Times New Roman" w:hAnsi="Times New Roman" w:cs="Times New Roman"/>
                <w:sz w:val="16"/>
                <w:szCs w:val="16"/>
              </w:rPr>
            </w:pPr>
          </w:p>
        </w:tc>
        <w:tc>
          <w:tcPr>
            <w:tcW w:w="5246" w:type="dxa"/>
            <w:noWrap/>
            <w:vAlign w:val="center"/>
            <w:hideMark/>
          </w:tcPr>
          <w:p w14:paraId="2F3BE3C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w:t>
            </w:r>
          </w:p>
        </w:tc>
        <w:tc>
          <w:tcPr>
            <w:tcW w:w="1096" w:type="dxa"/>
            <w:vMerge/>
            <w:noWrap/>
            <w:vAlign w:val="center"/>
          </w:tcPr>
          <w:p w14:paraId="279D4EDD" w14:textId="454A0738" w:rsidR="009812C6" w:rsidRPr="00134FE9" w:rsidRDefault="009812C6" w:rsidP="009D2FCE">
            <w:pPr>
              <w:rPr>
                <w:rFonts w:ascii="Times New Roman" w:hAnsi="Times New Roman" w:cs="Times New Roman"/>
                <w:sz w:val="16"/>
                <w:szCs w:val="16"/>
              </w:rPr>
            </w:pPr>
          </w:p>
        </w:tc>
      </w:tr>
      <w:tr w:rsidR="0030391A" w:rsidRPr="00134FE9" w14:paraId="4ED7A0FD" w14:textId="77777777" w:rsidTr="00C82869">
        <w:trPr>
          <w:trHeight w:val="288"/>
          <w:jc w:val="center"/>
        </w:trPr>
        <w:tc>
          <w:tcPr>
            <w:tcW w:w="390" w:type="dxa"/>
            <w:vMerge/>
            <w:vAlign w:val="center"/>
          </w:tcPr>
          <w:p w14:paraId="062FC68C"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38126852" w14:textId="219FB000" w:rsidR="009812C6" w:rsidRPr="00134FE9" w:rsidRDefault="009812C6" w:rsidP="009D2FCE">
            <w:pPr>
              <w:rPr>
                <w:rFonts w:ascii="Times New Roman" w:hAnsi="Times New Roman" w:cs="Times New Roman"/>
                <w:sz w:val="16"/>
                <w:szCs w:val="16"/>
              </w:rPr>
            </w:pPr>
          </w:p>
        </w:tc>
        <w:tc>
          <w:tcPr>
            <w:tcW w:w="1578" w:type="dxa"/>
            <w:vMerge/>
            <w:noWrap/>
            <w:vAlign w:val="center"/>
          </w:tcPr>
          <w:p w14:paraId="3538ECD4" w14:textId="6B0292A5" w:rsidR="009812C6" w:rsidRPr="00134FE9" w:rsidRDefault="009812C6">
            <w:pPr>
              <w:rPr>
                <w:rFonts w:ascii="Times New Roman" w:hAnsi="Times New Roman" w:cs="Times New Roman"/>
                <w:sz w:val="16"/>
                <w:szCs w:val="16"/>
              </w:rPr>
            </w:pPr>
          </w:p>
        </w:tc>
        <w:tc>
          <w:tcPr>
            <w:tcW w:w="5246" w:type="dxa"/>
            <w:noWrap/>
            <w:vAlign w:val="center"/>
            <w:hideMark/>
          </w:tcPr>
          <w:p w14:paraId="63E24F1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w:t>
            </w:r>
          </w:p>
        </w:tc>
        <w:tc>
          <w:tcPr>
            <w:tcW w:w="1096" w:type="dxa"/>
            <w:vMerge/>
            <w:noWrap/>
            <w:vAlign w:val="center"/>
          </w:tcPr>
          <w:p w14:paraId="7C010988" w14:textId="4403D4CC" w:rsidR="009812C6" w:rsidRPr="00134FE9" w:rsidRDefault="009812C6" w:rsidP="009D2FCE">
            <w:pPr>
              <w:rPr>
                <w:rFonts w:ascii="Times New Roman" w:hAnsi="Times New Roman" w:cs="Times New Roman"/>
                <w:sz w:val="16"/>
                <w:szCs w:val="16"/>
              </w:rPr>
            </w:pPr>
          </w:p>
        </w:tc>
      </w:tr>
      <w:tr w:rsidR="0030391A" w:rsidRPr="00134FE9" w14:paraId="5D710950" w14:textId="77777777" w:rsidTr="00C82869">
        <w:trPr>
          <w:trHeight w:val="288"/>
          <w:jc w:val="center"/>
        </w:trPr>
        <w:tc>
          <w:tcPr>
            <w:tcW w:w="390" w:type="dxa"/>
            <w:vMerge/>
            <w:vAlign w:val="center"/>
          </w:tcPr>
          <w:p w14:paraId="51B7B6F5"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147EA0B" w14:textId="71E0A21A" w:rsidR="009812C6" w:rsidRPr="00134FE9" w:rsidRDefault="009812C6" w:rsidP="009D2FCE">
            <w:pPr>
              <w:rPr>
                <w:rFonts w:ascii="Times New Roman" w:hAnsi="Times New Roman" w:cs="Times New Roman"/>
                <w:sz w:val="16"/>
                <w:szCs w:val="16"/>
              </w:rPr>
            </w:pPr>
          </w:p>
        </w:tc>
        <w:tc>
          <w:tcPr>
            <w:tcW w:w="1578" w:type="dxa"/>
            <w:vMerge/>
            <w:noWrap/>
            <w:vAlign w:val="center"/>
          </w:tcPr>
          <w:p w14:paraId="7EEA838E" w14:textId="5CC0AF2A" w:rsidR="009812C6" w:rsidRPr="00134FE9" w:rsidRDefault="009812C6">
            <w:pPr>
              <w:rPr>
                <w:rFonts w:ascii="Times New Roman" w:hAnsi="Times New Roman" w:cs="Times New Roman"/>
                <w:sz w:val="16"/>
                <w:szCs w:val="16"/>
              </w:rPr>
            </w:pPr>
          </w:p>
        </w:tc>
        <w:tc>
          <w:tcPr>
            <w:tcW w:w="5246" w:type="dxa"/>
            <w:noWrap/>
            <w:vAlign w:val="center"/>
            <w:hideMark/>
          </w:tcPr>
          <w:p w14:paraId="05C5DD7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tcPr>
          <w:p w14:paraId="12CCFF76" w14:textId="62076DB3" w:rsidR="009812C6" w:rsidRPr="00134FE9" w:rsidRDefault="009812C6" w:rsidP="009D2FCE">
            <w:pPr>
              <w:rPr>
                <w:rFonts w:ascii="Times New Roman" w:hAnsi="Times New Roman" w:cs="Times New Roman"/>
                <w:sz w:val="16"/>
                <w:szCs w:val="16"/>
              </w:rPr>
            </w:pPr>
          </w:p>
        </w:tc>
      </w:tr>
      <w:tr w:rsidR="0030391A" w:rsidRPr="00134FE9" w14:paraId="55E66184" w14:textId="77777777" w:rsidTr="00C82869">
        <w:trPr>
          <w:trHeight w:val="288"/>
          <w:jc w:val="center"/>
        </w:trPr>
        <w:tc>
          <w:tcPr>
            <w:tcW w:w="390" w:type="dxa"/>
            <w:vMerge/>
            <w:vAlign w:val="center"/>
          </w:tcPr>
          <w:p w14:paraId="6A8C78C3"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47F2BC9" w14:textId="0FF2A40E" w:rsidR="009812C6" w:rsidRPr="00134FE9" w:rsidRDefault="009812C6" w:rsidP="009D2FCE">
            <w:pPr>
              <w:rPr>
                <w:rFonts w:ascii="Times New Roman" w:hAnsi="Times New Roman" w:cs="Times New Roman"/>
                <w:sz w:val="16"/>
                <w:szCs w:val="16"/>
              </w:rPr>
            </w:pPr>
          </w:p>
        </w:tc>
        <w:tc>
          <w:tcPr>
            <w:tcW w:w="1578" w:type="dxa"/>
            <w:vMerge/>
            <w:noWrap/>
            <w:vAlign w:val="center"/>
          </w:tcPr>
          <w:p w14:paraId="2DBFA32D" w14:textId="670CB566" w:rsidR="009812C6" w:rsidRPr="00134FE9" w:rsidRDefault="009812C6">
            <w:pPr>
              <w:rPr>
                <w:rFonts w:ascii="Times New Roman" w:hAnsi="Times New Roman" w:cs="Times New Roman"/>
                <w:sz w:val="16"/>
                <w:szCs w:val="16"/>
              </w:rPr>
            </w:pPr>
          </w:p>
        </w:tc>
        <w:tc>
          <w:tcPr>
            <w:tcW w:w="5246" w:type="dxa"/>
            <w:noWrap/>
            <w:vAlign w:val="center"/>
            <w:hideMark/>
          </w:tcPr>
          <w:p w14:paraId="2BE3B11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tcPr>
          <w:p w14:paraId="590CAA19" w14:textId="520852D4" w:rsidR="009812C6" w:rsidRPr="00134FE9" w:rsidRDefault="009812C6" w:rsidP="009D2FCE">
            <w:pPr>
              <w:rPr>
                <w:rFonts w:ascii="Times New Roman" w:hAnsi="Times New Roman" w:cs="Times New Roman"/>
                <w:sz w:val="16"/>
                <w:szCs w:val="16"/>
              </w:rPr>
            </w:pPr>
          </w:p>
        </w:tc>
      </w:tr>
      <w:tr w:rsidR="0030391A" w:rsidRPr="00134FE9" w14:paraId="2D64E98E" w14:textId="77777777" w:rsidTr="00C82869">
        <w:trPr>
          <w:trHeight w:val="288"/>
          <w:jc w:val="center"/>
        </w:trPr>
        <w:tc>
          <w:tcPr>
            <w:tcW w:w="390" w:type="dxa"/>
            <w:vMerge w:val="restart"/>
            <w:vAlign w:val="center"/>
          </w:tcPr>
          <w:p w14:paraId="1F9E489F" w14:textId="2EB146CF"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22</w:t>
            </w:r>
          </w:p>
        </w:tc>
        <w:tc>
          <w:tcPr>
            <w:tcW w:w="1040" w:type="dxa"/>
            <w:vMerge w:val="restart"/>
            <w:noWrap/>
            <w:vAlign w:val="center"/>
            <w:hideMark/>
          </w:tcPr>
          <w:p w14:paraId="4BEFEDB5" w14:textId="3C7891AC"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Zheng</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9/c5py00172b","ISSN":"17599962","abstract":"Epoxy polymers represent a recently emerged class of thermoset shape memory polymers with superior thermo-mechanical endurance and excellent processability. However, the strains at break are typically low for epoxy shape memory polymers. This severely limits their potential applications. In this article, we report a two component epoxy-amine shape memory polymer system with tunable Tg (between 40°C and 80°C) and excellent shape memory properties in terms of shape fixity, shape recovery ratios, and cycling stability. Importantly, its values of strain at break above Tg and at the Tg peak reach 111% and 212%, respectively. We anticipate that such a high strain epoxy system will significantly broaden the opportunities for shape memory device applications.","author":[{"dropping-particle":"","family":"Zheng","given":"Ning","non-dropping-particle":"","parse-names":false,"suffix":""},{"dropping-particle":"","family":"Fang","given":"Guangqiang","non-dropping-particle":"","parse-names":false,"suffix":""},{"dropping-particle":"","family":"Cao","given":"Zhengli","non-dropping-particle":"","parse-names":false,"suffix":""},{"dropping-particle":"","family":"Zhao","given":"Qian","non-dropping-particle":"","parse-names":false,"suffix":""},{"dropping-particle":"","family":"Xie","given":"Tao","non-dropping-particle":"","parse-names":false,"suffix":""}],"container-title":"Polymer Chemistry","id":"ITEM-1","issue":"16","issued":{"date-parts":[["2015"]]},"page":"3046-3053","publisher":"Royal Society of Chemistry","title":"High strain epoxy shape memory polymer","type":"article-journal","volume":"6"},"uris":["http://www.mendeley.com/documents/?uuid=1150a5b5-2771-4d62-adc6-c12de4db71f8"]}],"mendeley":{"formattedCitation":"[17]","plainTextFormattedCitation":"[17]","previouslyFormattedCitation":"&lt;sup&gt;17&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7]</w:t>
            </w:r>
            <w:r w:rsidRPr="00134FE9">
              <w:rPr>
                <w:rFonts w:ascii="Times New Roman" w:hAnsi="Times New Roman" w:cs="Times New Roman"/>
                <w:sz w:val="16"/>
                <w:szCs w:val="16"/>
              </w:rPr>
              <w:fldChar w:fldCharType="end"/>
            </w:r>
          </w:p>
          <w:p w14:paraId="0237D608" w14:textId="7FECD38A"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46775DE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EPON1</w:t>
            </w:r>
          </w:p>
          <w:p w14:paraId="331A928D" w14:textId="5127D395" w:rsidR="009812C6" w:rsidRPr="00134FE9" w:rsidRDefault="009812C6" w:rsidP="00703DD8">
            <w:pPr>
              <w:rPr>
                <w:rFonts w:ascii="Times New Roman" w:hAnsi="Times New Roman" w:cs="Times New Roman"/>
                <w:sz w:val="16"/>
                <w:szCs w:val="16"/>
              </w:rPr>
            </w:pPr>
          </w:p>
        </w:tc>
        <w:tc>
          <w:tcPr>
            <w:tcW w:w="5246" w:type="dxa"/>
            <w:noWrap/>
            <w:vAlign w:val="center"/>
            <w:hideMark/>
          </w:tcPr>
          <w:p w14:paraId="1D74F40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val="restart"/>
            <w:noWrap/>
            <w:vAlign w:val="center"/>
            <w:hideMark/>
          </w:tcPr>
          <w:p w14:paraId="62A2707C"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57.99</w:t>
            </w:r>
          </w:p>
          <w:p w14:paraId="2AC39CD9" w14:textId="7BF7D94B" w:rsidR="009812C6" w:rsidRPr="00134FE9" w:rsidRDefault="009812C6" w:rsidP="009D2FCE">
            <w:pPr>
              <w:rPr>
                <w:rFonts w:ascii="Times New Roman" w:hAnsi="Times New Roman" w:cs="Times New Roman"/>
                <w:sz w:val="16"/>
                <w:szCs w:val="16"/>
              </w:rPr>
            </w:pPr>
          </w:p>
        </w:tc>
      </w:tr>
      <w:tr w:rsidR="0030391A" w:rsidRPr="00134FE9" w14:paraId="041B6156" w14:textId="77777777" w:rsidTr="00C82869">
        <w:trPr>
          <w:trHeight w:val="288"/>
          <w:jc w:val="center"/>
        </w:trPr>
        <w:tc>
          <w:tcPr>
            <w:tcW w:w="390" w:type="dxa"/>
            <w:vMerge/>
            <w:vAlign w:val="center"/>
          </w:tcPr>
          <w:p w14:paraId="4EB8D072"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1360B352" w14:textId="1654CFE9" w:rsidR="009812C6" w:rsidRPr="00134FE9" w:rsidRDefault="009812C6">
            <w:pPr>
              <w:rPr>
                <w:rFonts w:ascii="Times New Roman" w:hAnsi="Times New Roman" w:cs="Times New Roman"/>
                <w:sz w:val="16"/>
                <w:szCs w:val="16"/>
              </w:rPr>
            </w:pPr>
          </w:p>
        </w:tc>
        <w:tc>
          <w:tcPr>
            <w:tcW w:w="1578" w:type="dxa"/>
            <w:vMerge/>
            <w:noWrap/>
            <w:vAlign w:val="center"/>
            <w:hideMark/>
          </w:tcPr>
          <w:p w14:paraId="7FCC163E" w14:textId="64A91AD6" w:rsidR="009812C6" w:rsidRPr="00134FE9" w:rsidRDefault="009812C6">
            <w:pPr>
              <w:rPr>
                <w:rFonts w:ascii="Times New Roman" w:hAnsi="Times New Roman" w:cs="Times New Roman"/>
                <w:sz w:val="16"/>
                <w:szCs w:val="16"/>
              </w:rPr>
            </w:pPr>
          </w:p>
        </w:tc>
        <w:tc>
          <w:tcPr>
            <w:tcW w:w="5246" w:type="dxa"/>
            <w:noWrap/>
            <w:vAlign w:val="center"/>
            <w:hideMark/>
          </w:tcPr>
          <w:p w14:paraId="537E575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vMerge/>
            <w:noWrap/>
            <w:vAlign w:val="center"/>
            <w:hideMark/>
          </w:tcPr>
          <w:p w14:paraId="30E9602D" w14:textId="33B9313B" w:rsidR="009812C6" w:rsidRPr="00134FE9" w:rsidRDefault="009812C6" w:rsidP="009D2FCE">
            <w:pPr>
              <w:rPr>
                <w:rFonts w:ascii="Times New Roman" w:hAnsi="Times New Roman" w:cs="Times New Roman"/>
                <w:sz w:val="16"/>
                <w:szCs w:val="16"/>
              </w:rPr>
            </w:pPr>
          </w:p>
        </w:tc>
      </w:tr>
      <w:tr w:rsidR="0030391A" w:rsidRPr="00134FE9" w14:paraId="75D7C2FA" w14:textId="77777777" w:rsidTr="00C82869">
        <w:trPr>
          <w:trHeight w:val="288"/>
          <w:jc w:val="center"/>
        </w:trPr>
        <w:tc>
          <w:tcPr>
            <w:tcW w:w="390" w:type="dxa"/>
            <w:vMerge w:val="restart"/>
            <w:vAlign w:val="center"/>
          </w:tcPr>
          <w:p w14:paraId="57FBE832" w14:textId="61F9779F" w:rsidR="009812C6" w:rsidRPr="00134FE9" w:rsidRDefault="009812C6" w:rsidP="002705BE">
            <w:pPr>
              <w:rPr>
                <w:rFonts w:ascii="Times New Roman" w:hAnsi="Times New Roman" w:cs="Times New Roman"/>
                <w:sz w:val="16"/>
                <w:szCs w:val="16"/>
              </w:rPr>
            </w:pPr>
            <w:r w:rsidRPr="00134FE9">
              <w:rPr>
                <w:rFonts w:ascii="Times New Roman" w:hAnsi="Times New Roman" w:cs="Times New Roman"/>
                <w:sz w:val="16"/>
                <w:szCs w:val="16"/>
              </w:rPr>
              <w:t>23</w:t>
            </w:r>
          </w:p>
        </w:tc>
        <w:tc>
          <w:tcPr>
            <w:tcW w:w="1040" w:type="dxa"/>
            <w:vMerge w:val="restart"/>
            <w:noWrap/>
            <w:vAlign w:val="center"/>
            <w:hideMark/>
          </w:tcPr>
          <w:p w14:paraId="2971E28E" w14:textId="5233D7D3" w:rsidR="009812C6" w:rsidRPr="00134FE9" w:rsidRDefault="009812C6" w:rsidP="002705BE">
            <w:pPr>
              <w:rPr>
                <w:rFonts w:ascii="Times New Roman" w:hAnsi="Times New Roman" w:cs="Times New Roman"/>
                <w:sz w:val="16"/>
                <w:szCs w:val="16"/>
              </w:rPr>
            </w:pPr>
            <w:r w:rsidRPr="00134FE9">
              <w:rPr>
                <w:rFonts w:ascii="Times New Roman" w:hAnsi="Times New Roman" w:cs="Times New Roman"/>
                <w:sz w:val="16"/>
                <w:szCs w:val="16"/>
              </w:rPr>
              <w:t>Rousseau and Xie2010</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9/b923394f","ISSN":"09599428","abstract":"Due to the intrinsic properties of polymers, medical applications have been the primary targets for the development of shape memory polymers (SMPs) exhibiting softness at body temperature, biocompatibility, high deformability, good shape recovery (R r ) and good shape fixity (R f ). However, there is an increasing need for developing smart materials that would meet the drastically different requirements imposed by applications where, instead, high strength well above room temperature, durability, stability, and high thermo-mechanical endurance are necessary. Here, we present results obtained on a series of shape memory (SM) epoxies that appear promising base materials for such applications. The influence of molecular and structural design on their physical and SM properties were studied. The impact of various SM programming conditions (i.e., deformation load, recovery heating rate, number of cycles, and isothermal holding times in the hot and cold deformed shapes) was also investigated. The instantaneous SM behavior was found similar for all the networks with R f and R r values nearing 100% above 6 to 7% strain. The SM performances strongly depended on the strain-dependent thermal expansion/contraction of the materials during thermo-mechanical cycling. Networks with lower crosslink density, higher chain flexibility and/or mobility showed reduced SM performances, further diminished by more stringent thermo-mechanical cycling conditions. © The Royal Society of Chemistry 2010.","author":[{"dropping-particle":"","family":"Rousseau","given":"Ingrid A.","non-dropping-particle":"","parse-names":false,"suffix":""},{"dropping-particle":"","family":"Xie","given":"Tao","non-dropping-particle":"","parse-names":false,"suffix":""}],"container-title":"Journal of Materials Chemistry","id":"ITEM-1","issue":"17","issued":{"date-parts":[["2010"]]},"page":"3431-3441","title":"Shape memory epoxy: Composition, structure, properties and shape memory performances","type":"article-journal","volume":"20"},"uris":["http://www.mendeley.com/documents/?uuid=1fd3ed7e-541d-4af2-bc2f-84ee91f1712a"]}],"mendeley":{"formattedCitation":"[18]","plainTextFormattedCitation":"[18]","previouslyFormattedCitation":"&lt;sup&gt;1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8]</w:t>
            </w:r>
            <w:r w:rsidRPr="00134FE9">
              <w:rPr>
                <w:rFonts w:ascii="Times New Roman" w:hAnsi="Times New Roman" w:cs="Times New Roman"/>
                <w:sz w:val="16"/>
                <w:szCs w:val="16"/>
              </w:rPr>
              <w:fldChar w:fldCharType="end"/>
            </w:r>
          </w:p>
        </w:tc>
        <w:tc>
          <w:tcPr>
            <w:tcW w:w="1578" w:type="dxa"/>
            <w:vMerge w:val="restart"/>
            <w:noWrap/>
            <w:vAlign w:val="center"/>
            <w:hideMark/>
          </w:tcPr>
          <w:p w14:paraId="4AAAB7BA" w14:textId="77777777" w:rsidR="009812C6" w:rsidRPr="00134FE9" w:rsidRDefault="009812C6" w:rsidP="002705BE">
            <w:pPr>
              <w:rPr>
                <w:rFonts w:ascii="Times New Roman" w:hAnsi="Times New Roman" w:cs="Times New Roman"/>
                <w:sz w:val="16"/>
                <w:szCs w:val="16"/>
              </w:rPr>
            </w:pPr>
            <w:r w:rsidRPr="00134FE9">
              <w:rPr>
                <w:rFonts w:ascii="Times New Roman" w:hAnsi="Times New Roman" w:cs="Times New Roman"/>
                <w:sz w:val="16"/>
                <w:szCs w:val="16"/>
              </w:rPr>
              <w:t>E75-NGDE</w:t>
            </w:r>
          </w:p>
          <w:p w14:paraId="110D31EA" w14:textId="7957C16B" w:rsidR="009812C6" w:rsidRPr="00134FE9" w:rsidRDefault="009812C6" w:rsidP="00703DD8">
            <w:pPr>
              <w:rPr>
                <w:rFonts w:ascii="Times New Roman" w:hAnsi="Times New Roman" w:cs="Times New Roman"/>
                <w:sz w:val="16"/>
                <w:szCs w:val="16"/>
              </w:rPr>
            </w:pPr>
          </w:p>
        </w:tc>
        <w:tc>
          <w:tcPr>
            <w:tcW w:w="5246" w:type="dxa"/>
            <w:noWrap/>
            <w:vAlign w:val="center"/>
            <w:hideMark/>
          </w:tcPr>
          <w:p w14:paraId="424086B2" w14:textId="24E64125" w:rsidR="009812C6" w:rsidRPr="00134FE9" w:rsidRDefault="009812C6" w:rsidP="002705BE">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val="restart"/>
            <w:noWrap/>
            <w:vAlign w:val="center"/>
            <w:hideMark/>
          </w:tcPr>
          <w:p w14:paraId="22CA635E" w14:textId="77777777" w:rsidR="009812C6" w:rsidRPr="00134FE9" w:rsidRDefault="009812C6" w:rsidP="002705BE">
            <w:pPr>
              <w:rPr>
                <w:rFonts w:ascii="Times New Roman" w:hAnsi="Times New Roman" w:cs="Times New Roman"/>
                <w:sz w:val="16"/>
                <w:szCs w:val="16"/>
              </w:rPr>
            </w:pPr>
            <w:r w:rsidRPr="00134FE9">
              <w:rPr>
                <w:rFonts w:ascii="Times New Roman" w:hAnsi="Times New Roman" w:cs="Times New Roman"/>
                <w:sz w:val="16"/>
                <w:szCs w:val="16"/>
              </w:rPr>
              <w:t>72</w:t>
            </w:r>
          </w:p>
          <w:p w14:paraId="407C2658" w14:textId="36A40ED9" w:rsidR="009812C6" w:rsidRPr="00134FE9" w:rsidRDefault="009812C6" w:rsidP="009D2FCE">
            <w:pPr>
              <w:rPr>
                <w:rFonts w:ascii="Times New Roman" w:hAnsi="Times New Roman" w:cs="Times New Roman"/>
                <w:sz w:val="16"/>
                <w:szCs w:val="16"/>
              </w:rPr>
            </w:pPr>
          </w:p>
        </w:tc>
      </w:tr>
      <w:tr w:rsidR="0030391A" w:rsidRPr="00134FE9" w14:paraId="0596858C" w14:textId="77777777" w:rsidTr="00C82869">
        <w:trPr>
          <w:trHeight w:val="288"/>
          <w:jc w:val="center"/>
        </w:trPr>
        <w:tc>
          <w:tcPr>
            <w:tcW w:w="390" w:type="dxa"/>
            <w:vMerge/>
            <w:vAlign w:val="center"/>
          </w:tcPr>
          <w:p w14:paraId="2112EFB0" w14:textId="77777777" w:rsidR="009812C6" w:rsidRPr="00134FE9" w:rsidRDefault="009812C6" w:rsidP="002705BE">
            <w:pPr>
              <w:rPr>
                <w:rFonts w:ascii="Times New Roman" w:hAnsi="Times New Roman" w:cs="Times New Roman"/>
                <w:sz w:val="16"/>
                <w:szCs w:val="16"/>
              </w:rPr>
            </w:pPr>
          </w:p>
        </w:tc>
        <w:tc>
          <w:tcPr>
            <w:tcW w:w="1040" w:type="dxa"/>
            <w:vMerge/>
            <w:noWrap/>
            <w:vAlign w:val="center"/>
            <w:hideMark/>
          </w:tcPr>
          <w:p w14:paraId="715FD5D2" w14:textId="7607B761" w:rsidR="009812C6" w:rsidRPr="00134FE9" w:rsidRDefault="009812C6" w:rsidP="002705BE">
            <w:pPr>
              <w:rPr>
                <w:rFonts w:ascii="Times New Roman" w:hAnsi="Times New Roman" w:cs="Times New Roman"/>
                <w:sz w:val="16"/>
                <w:szCs w:val="16"/>
              </w:rPr>
            </w:pPr>
          </w:p>
        </w:tc>
        <w:tc>
          <w:tcPr>
            <w:tcW w:w="1578" w:type="dxa"/>
            <w:vMerge/>
            <w:noWrap/>
            <w:vAlign w:val="center"/>
            <w:hideMark/>
          </w:tcPr>
          <w:p w14:paraId="049AD3CD" w14:textId="01D1049D" w:rsidR="009812C6" w:rsidRPr="00134FE9" w:rsidRDefault="009812C6" w:rsidP="00703DD8">
            <w:pPr>
              <w:rPr>
                <w:rFonts w:ascii="Times New Roman" w:hAnsi="Times New Roman" w:cs="Times New Roman"/>
                <w:sz w:val="16"/>
                <w:szCs w:val="16"/>
              </w:rPr>
            </w:pPr>
          </w:p>
        </w:tc>
        <w:tc>
          <w:tcPr>
            <w:tcW w:w="5246" w:type="dxa"/>
            <w:noWrap/>
            <w:vAlign w:val="center"/>
            <w:hideMark/>
          </w:tcPr>
          <w:p w14:paraId="42BC1259" w14:textId="1FC9EA01" w:rsidR="009812C6" w:rsidRPr="00134FE9" w:rsidRDefault="009812C6" w:rsidP="002705BE">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C C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4418C6FC" w14:textId="44D10C1C" w:rsidR="009812C6" w:rsidRPr="00134FE9" w:rsidRDefault="009812C6" w:rsidP="009D2FCE">
            <w:pPr>
              <w:rPr>
                <w:rFonts w:ascii="Times New Roman" w:hAnsi="Times New Roman" w:cs="Times New Roman"/>
                <w:sz w:val="16"/>
                <w:szCs w:val="16"/>
              </w:rPr>
            </w:pPr>
          </w:p>
        </w:tc>
      </w:tr>
      <w:tr w:rsidR="0030391A" w:rsidRPr="00134FE9" w14:paraId="577FBAD8" w14:textId="77777777" w:rsidTr="00C82869">
        <w:trPr>
          <w:trHeight w:val="288"/>
          <w:jc w:val="center"/>
        </w:trPr>
        <w:tc>
          <w:tcPr>
            <w:tcW w:w="390" w:type="dxa"/>
            <w:vMerge/>
            <w:vAlign w:val="center"/>
          </w:tcPr>
          <w:p w14:paraId="0B2EA2A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A8DF0B9" w14:textId="6E81F8B1"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3258D122" w14:textId="48393F48" w:rsidR="009812C6" w:rsidRPr="00134FE9" w:rsidRDefault="009812C6" w:rsidP="00703DD8">
            <w:pPr>
              <w:rPr>
                <w:rFonts w:ascii="Times New Roman" w:hAnsi="Times New Roman" w:cs="Times New Roman"/>
                <w:sz w:val="16"/>
                <w:szCs w:val="16"/>
              </w:rPr>
            </w:pPr>
          </w:p>
        </w:tc>
        <w:tc>
          <w:tcPr>
            <w:tcW w:w="5246" w:type="dxa"/>
            <w:noWrap/>
            <w:vAlign w:val="center"/>
            <w:hideMark/>
          </w:tcPr>
          <w:p w14:paraId="145BDCC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w:t>
            </w:r>
          </w:p>
        </w:tc>
        <w:tc>
          <w:tcPr>
            <w:tcW w:w="1096" w:type="dxa"/>
            <w:vMerge/>
            <w:noWrap/>
            <w:vAlign w:val="center"/>
            <w:hideMark/>
          </w:tcPr>
          <w:p w14:paraId="2332309D" w14:textId="32875D53" w:rsidR="009812C6" w:rsidRPr="00134FE9" w:rsidRDefault="009812C6" w:rsidP="009D2FCE">
            <w:pPr>
              <w:rPr>
                <w:rFonts w:ascii="Times New Roman" w:hAnsi="Times New Roman" w:cs="Times New Roman"/>
                <w:sz w:val="16"/>
                <w:szCs w:val="16"/>
              </w:rPr>
            </w:pPr>
          </w:p>
        </w:tc>
      </w:tr>
      <w:tr w:rsidR="0030391A" w:rsidRPr="00134FE9" w14:paraId="6EE9BDA0" w14:textId="77777777" w:rsidTr="00C82869">
        <w:trPr>
          <w:trHeight w:val="288"/>
          <w:jc w:val="center"/>
        </w:trPr>
        <w:tc>
          <w:tcPr>
            <w:tcW w:w="390" w:type="dxa"/>
            <w:vMerge/>
            <w:vAlign w:val="center"/>
          </w:tcPr>
          <w:p w14:paraId="00D9BCE4"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A2FD911" w14:textId="1721A593"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8A750E4" w14:textId="607E4CEB" w:rsidR="009812C6" w:rsidRPr="00134FE9" w:rsidRDefault="009812C6" w:rsidP="00703DD8">
            <w:pPr>
              <w:rPr>
                <w:rFonts w:ascii="Times New Roman" w:hAnsi="Times New Roman" w:cs="Times New Roman"/>
                <w:sz w:val="16"/>
                <w:szCs w:val="16"/>
              </w:rPr>
            </w:pPr>
          </w:p>
        </w:tc>
        <w:tc>
          <w:tcPr>
            <w:tcW w:w="5246" w:type="dxa"/>
            <w:noWrap/>
            <w:vAlign w:val="center"/>
            <w:hideMark/>
          </w:tcPr>
          <w:p w14:paraId="45D7345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w:t>
            </w:r>
          </w:p>
        </w:tc>
        <w:tc>
          <w:tcPr>
            <w:tcW w:w="1096" w:type="dxa"/>
            <w:vMerge/>
            <w:noWrap/>
            <w:vAlign w:val="center"/>
            <w:hideMark/>
          </w:tcPr>
          <w:p w14:paraId="6C009F3C" w14:textId="373D7D69" w:rsidR="009812C6" w:rsidRPr="00134FE9" w:rsidRDefault="009812C6" w:rsidP="009D2FCE">
            <w:pPr>
              <w:rPr>
                <w:rFonts w:ascii="Times New Roman" w:hAnsi="Times New Roman" w:cs="Times New Roman"/>
                <w:sz w:val="16"/>
                <w:szCs w:val="16"/>
              </w:rPr>
            </w:pPr>
          </w:p>
        </w:tc>
      </w:tr>
      <w:tr w:rsidR="0030391A" w:rsidRPr="00134FE9" w14:paraId="3A13DE3B" w14:textId="77777777" w:rsidTr="00C82869">
        <w:trPr>
          <w:trHeight w:val="288"/>
          <w:jc w:val="center"/>
        </w:trPr>
        <w:tc>
          <w:tcPr>
            <w:tcW w:w="390" w:type="dxa"/>
            <w:vMerge/>
            <w:vAlign w:val="center"/>
          </w:tcPr>
          <w:p w14:paraId="1EF082B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81C94A5" w14:textId="3C302B0E"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B7F389D" w14:textId="747C5CE3" w:rsidR="009812C6" w:rsidRPr="00134FE9" w:rsidRDefault="009812C6" w:rsidP="00703DD8">
            <w:pPr>
              <w:rPr>
                <w:rFonts w:ascii="Times New Roman" w:hAnsi="Times New Roman" w:cs="Times New Roman"/>
                <w:sz w:val="16"/>
                <w:szCs w:val="16"/>
              </w:rPr>
            </w:pPr>
          </w:p>
        </w:tc>
        <w:tc>
          <w:tcPr>
            <w:tcW w:w="5246" w:type="dxa"/>
            <w:noWrap/>
            <w:vAlign w:val="center"/>
            <w:hideMark/>
          </w:tcPr>
          <w:p w14:paraId="7AAB9B2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46B0E64" w14:textId="0777F7C1" w:rsidR="009812C6" w:rsidRPr="00134FE9" w:rsidRDefault="009812C6" w:rsidP="009D2FCE">
            <w:pPr>
              <w:rPr>
                <w:rFonts w:ascii="Times New Roman" w:hAnsi="Times New Roman" w:cs="Times New Roman"/>
                <w:sz w:val="16"/>
                <w:szCs w:val="16"/>
              </w:rPr>
            </w:pPr>
          </w:p>
        </w:tc>
      </w:tr>
      <w:tr w:rsidR="0030391A" w:rsidRPr="00134FE9" w14:paraId="192A9038" w14:textId="77777777" w:rsidTr="00C82869">
        <w:trPr>
          <w:trHeight w:val="288"/>
          <w:jc w:val="center"/>
        </w:trPr>
        <w:tc>
          <w:tcPr>
            <w:tcW w:w="390" w:type="dxa"/>
            <w:vMerge/>
            <w:vAlign w:val="center"/>
          </w:tcPr>
          <w:p w14:paraId="4D27ED5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7415759" w14:textId="0BD3887D"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0C0C9FA" w14:textId="1F9B7E3A" w:rsidR="009812C6" w:rsidRPr="00134FE9" w:rsidRDefault="009812C6">
            <w:pPr>
              <w:rPr>
                <w:rFonts w:ascii="Times New Roman" w:hAnsi="Times New Roman" w:cs="Times New Roman"/>
                <w:sz w:val="16"/>
                <w:szCs w:val="16"/>
              </w:rPr>
            </w:pPr>
          </w:p>
        </w:tc>
        <w:tc>
          <w:tcPr>
            <w:tcW w:w="5246" w:type="dxa"/>
            <w:noWrap/>
            <w:vAlign w:val="center"/>
            <w:hideMark/>
          </w:tcPr>
          <w:p w14:paraId="4F112AB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60A0F02B" w14:textId="2ECE1842" w:rsidR="009812C6" w:rsidRPr="00134FE9" w:rsidRDefault="009812C6" w:rsidP="009D2FCE">
            <w:pPr>
              <w:rPr>
                <w:rFonts w:ascii="Times New Roman" w:hAnsi="Times New Roman" w:cs="Times New Roman"/>
                <w:sz w:val="16"/>
                <w:szCs w:val="16"/>
              </w:rPr>
            </w:pPr>
          </w:p>
        </w:tc>
      </w:tr>
      <w:tr w:rsidR="0030391A" w:rsidRPr="00134FE9" w14:paraId="13354E55" w14:textId="77777777" w:rsidTr="00C82869">
        <w:trPr>
          <w:trHeight w:val="288"/>
          <w:jc w:val="center"/>
        </w:trPr>
        <w:tc>
          <w:tcPr>
            <w:tcW w:w="390" w:type="dxa"/>
            <w:vMerge w:val="restart"/>
            <w:vAlign w:val="center"/>
          </w:tcPr>
          <w:p w14:paraId="50A2F34D" w14:textId="5D1457B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24</w:t>
            </w:r>
          </w:p>
        </w:tc>
        <w:tc>
          <w:tcPr>
            <w:tcW w:w="1040" w:type="dxa"/>
            <w:vMerge w:val="restart"/>
            <w:noWrap/>
            <w:vAlign w:val="center"/>
            <w:hideMark/>
          </w:tcPr>
          <w:p w14:paraId="10EB6BB8" w14:textId="2799EFC8"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Rousseau and Xie2010</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9/b923394f","ISSN":"09599428","abstract":"Due to the intrinsic properties of polymers, medical applications have been the primary targets for the development of shape memory polymers (SMPs) exhibiting softness at body temperature, biocompatibility, high deformability, good shape recovery (R r ) and good shape fixity (R f ). However, there is an increasing need for developing smart materials that would meet the drastically different requirements imposed by applications where, instead, high strength well above room temperature, durability, stability, and high thermo-mechanical endurance are necessary. Here, we present results obtained on a series of shape memory (SM) epoxies that appear promising base materials for such applications. The influence of molecular and structural design on their physical and SM properties were studied. The impact of various SM programming conditions (i.e., deformation load, recovery heating rate, number of cycles, and isothermal holding times in the hot and cold deformed shapes) was also investigated. The instantaneous SM behavior was found similar for all the networks with R f and R r values nearing 100% above 6 to 7% strain. The SM performances strongly depended on the strain-dependent thermal expansion/contraction of the materials during thermo-mechanical cycling. Networks with lower crosslink density, higher chain flexibility and/or mobility showed reduced SM performances, further diminished by more stringent thermo-mechanical cycling conditions. © The Royal Society of Chemistry 2010.","author":[{"dropping-particle":"","family":"Rousseau","given":"Ingrid A.","non-dropping-particle":"","parse-names":false,"suffix":""},{"dropping-particle":"","family":"Xie","given":"Tao","non-dropping-particle":"","parse-names":false,"suffix":""}],"container-title":"Journal of Materials Chemistry","id":"ITEM-1","issue":"17","issued":{"date-parts":[["2010"]]},"page":"3431-3441","title":"Shape memory epoxy: Composition, structure, properties and shape memory performances","type":"article-journal","volume":"20"},"uris":["http://www.mendeley.com/documents/?uuid=1fd3ed7e-541d-4af2-bc2f-84ee91f1712a"]}],"mendeley":{"formattedCitation":"[18]","plainTextFormattedCitation":"[18]","previouslyFormattedCitation":"&lt;sup&gt;1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8]</w:t>
            </w:r>
            <w:r w:rsidRPr="00134FE9">
              <w:rPr>
                <w:rFonts w:ascii="Times New Roman" w:hAnsi="Times New Roman" w:cs="Times New Roman"/>
                <w:sz w:val="16"/>
                <w:szCs w:val="16"/>
              </w:rPr>
              <w:fldChar w:fldCharType="end"/>
            </w:r>
          </w:p>
        </w:tc>
        <w:tc>
          <w:tcPr>
            <w:tcW w:w="1578" w:type="dxa"/>
            <w:vMerge w:val="restart"/>
            <w:noWrap/>
            <w:vAlign w:val="center"/>
            <w:hideMark/>
          </w:tcPr>
          <w:p w14:paraId="32902E3D" w14:textId="3EB9D28A" w:rsidR="009812C6" w:rsidRPr="00134FE9" w:rsidRDefault="009812C6" w:rsidP="00703DD8">
            <w:pPr>
              <w:rPr>
                <w:rFonts w:ascii="Times New Roman" w:hAnsi="Times New Roman" w:cs="Times New Roman"/>
                <w:sz w:val="16"/>
                <w:szCs w:val="16"/>
              </w:rPr>
            </w:pPr>
            <w:r w:rsidRPr="00134FE9">
              <w:rPr>
                <w:rFonts w:ascii="Times New Roman" w:hAnsi="Times New Roman" w:cs="Times New Roman"/>
                <w:sz w:val="16"/>
                <w:szCs w:val="16"/>
              </w:rPr>
              <w:t>E-T403</w:t>
            </w:r>
          </w:p>
        </w:tc>
        <w:tc>
          <w:tcPr>
            <w:tcW w:w="5246" w:type="dxa"/>
            <w:noWrap/>
            <w:vAlign w:val="center"/>
            <w:hideMark/>
          </w:tcPr>
          <w:p w14:paraId="604A9D1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29789D3F" w14:textId="1D94E3F5"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75.3</w:t>
            </w:r>
          </w:p>
        </w:tc>
      </w:tr>
      <w:tr w:rsidR="0030391A" w:rsidRPr="00134FE9" w14:paraId="0326A8D5" w14:textId="77777777" w:rsidTr="00C82869">
        <w:trPr>
          <w:trHeight w:val="288"/>
          <w:jc w:val="center"/>
        </w:trPr>
        <w:tc>
          <w:tcPr>
            <w:tcW w:w="390" w:type="dxa"/>
            <w:vMerge/>
            <w:vAlign w:val="center"/>
          </w:tcPr>
          <w:p w14:paraId="7FAC75B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F0AE18D" w14:textId="165CC2DE"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5F7BD3C9" w14:textId="7210F633" w:rsidR="009812C6" w:rsidRPr="00134FE9" w:rsidRDefault="009812C6">
            <w:pPr>
              <w:rPr>
                <w:rFonts w:ascii="Times New Roman" w:hAnsi="Times New Roman" w:cs="Times New Roman"/>
                <w:sz w:val="16"/>
                <w:szCs w:val="16"/>
              </w:rPr>
            </w:pPr>
          </w:p>
        </w:tc>
        <w:tc>
          <w:tcPr>
            <w:tcW w:w="5246" w:type="dxa"/>
            <w:noWrap/>
            <w:vAlign w:val="center"/>
            <w:hideMark/>
          </w:tcPr>
          <w:p w14:paraId="2C789FB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w:t>
            </w:r>
          </w:p>
        </w:tc>
        <w:tc>
          <w:tcPr>
            <w:tcW w:w="1096" w:type="dxa"/>
            <w:vMerge/>
            <w:noWrap/>
            <w:vAlign w:val="center"/>
            <w:hideMark/>
          </w:tcPr>
          <w:p w14:paraId="2A93CCDB" w14:textId="602E7EB7" w:rsidR="009812C6" w:rsidRPr="00134FE9" w:rsidRDefault="009812C6" w:rsidP="009D2FCE">
            <w:pPr>
              <w:rPr>
                <w:rFonts w:ascii="Times New Roman" w:hAnsi="Times New Roman" w:cs="Times New Roman"/>
                <w:sz w:val="16"/>
                <w:szCs w:val="16"/>
              </w:rPr>
            </w:pPr>
          </w:p>
        </w:tc>
      </w:tr>
      <w:tr w:rsidR="0030391A" w:rsidRPr="00134FE9" w14:paraId="0B7EB0EA" w14:textId="77777777" w:rsidTr="00C82869">
        <w:trPr>
          <w:trHeight w:val="288"/>
          <w:jc w:val="center"/>
        </w:trPr>
        <w:tc>
          <w:tcPr>
            <w:tcW w:w="390" w:type="dxa"/>
            <w:vMerge w:val="restart"/>
            <w:vAlign w:val="center"/>
          </w:tcPr>
          <w:p w14:paraId="578FA2E6" w14:textId="53AF7E5E"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25</w:t>
            </w:r>
          </w:p>
        </w:tc>
        <w:tc>
          <w:tcPr>
            <w:tcW w:w="1040" w:type="dxa"/>
            <w:vMerge w:val="restart"/>
            <w:noWrap/>
            <w:vAlign w:val="center"/>
            <w:hideMark/>
          </w:tcPr>
          <w:p w14:paraId="43F9A0C8" w14:textId="66F73A94"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Xiao</w:t>
            </w:r>
            <w:r w:rsidR="00F80434">
              <w:rPr>
                <w:rFonts w:ascii="Times New Roman" w:hAnsi="Times New Roman" w:cs="Times New Roman"/>
                <w:sz w:val="16"/>
                <w:szCs w:val="16"/>
              </w:rPr>
              <w:t xml:space="preserve"> et al.</w:t>
            </w:r>
            <w:r w:rsidRPr="00134FE9">
              <w:rPr>
                <w:rFonts w:ascii="Times New Roman" w:hAnsi="Times New Roman" w:cs="Times New Roman"/>
                <w:sz w:val="16"/>
                <w:szCs w:val="16"/>
              </w:rPr>
              <w:t>2015</w:t>
            </w:r>
          </w:p>
          <w:p w14:paraId="7D279A7D" w14:textId="5FAA86E8" w:rsidR="009812C6" w:rsidRPr="00134FE9" w:rsidRDefault="009812C6" w:rsidP="00703DD8">
            <w:pPr>
              <w:rPr>
                <w:rFonts w:ascii="Times New Roman" w:hAnsi="Times New Roman" w:cs="Times New Roman"/>
                <w:sz w:val="16"/>
                <w:szCs w:val="16"/>
              </w:rPr>
            </w:pP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8/srep14137","ISSN":"20452322","abstract":"High temperature shape memory polymers that can withstand the harsh temperatures for durable applications are synthesized, and the aromatic polyimide chains with flexible linkages within the backbone act as reversible phase. High molecular weight (M n ) is demanded to form physical crosslinks as fixed phase of thermoplastic shape memory polyimide, and the relationship between M n and glass transition temperature (T g ) is explored. Thermoset shape memory polyimide shows higher T g and storage modulus, better shape fixity than thermoplastic counterpart due to the low-density covalent crosslinking, and the influence of crosslinking on physical properties are studied. The mechanism of high temperature shape memory effects based on chain flexibility, molecular weight and crosslink density is proposed. Exposure to thermal cycling from +150 °C to -150 °C for 200 h produces negligible effect on the properties of the shape memory polyimide, and the possible mechanism of high and low temperature resistant property is discussed.","author":[{"dropping-particle":"","family":"Xiao","given":"Xinli","non-dropping-particle":"","parse-names":false,"suffix":""},{"dropping-particle":"","family":"Kong","given":"Deyan","non-dropping-particle":"","parse-names":false,"suffix":""},{"dropping-particle":"","family":"Qiu","given":"Xueying","non-dropping-particle":"","parse-names":false,"suffix":""},{"dropping-particle":"","family":"Zhang","given":"Wenbo","non-dropping-particle":"","parse-names":false,"suffix":""},{"dropping-particle":"","family":"Liu","given":"Yanju","non-dropping-particle":"","parse-names":false,"suffix":""},{"dropping-particle":"","family":"Zhang","given":"Shen","non-dropping-particle":"","parse-names":false,"suffix":""},{"dropping-particle":"","family":"Zhang","given":"Fenghua","non-dropping-particle":"","parse-names":false,"suffix":""},{"dropping-particle":"","family":"Hu","given":"Yang","non-dropping-particle":"","parse-names":false,"suffix":""},{"dropping-particle":"","family":"Leng","given":"Jinsong","non-dropping-particle":"","parse-names":false,"suffix":""}],"container-title":"Scientific Reports","id":"ITEM-1","issue":"2","issued":{"date-parts":[["2015"]]},"page":"1-12","publisher":"Nature Publishing Group","title":"Shape memory polymers with high and low temperature resistant properties","type":"article-journal","volume":"5"},"uris":["http://www.mendeley.com/documents/?uuid=4fcc94c6-b85e-471a-a72f-222a73cc6107"]}],"mendeley":{"formattedCitation":"[19]","plainTextFormattedCitation":"[19]","previouslyFormattedCitation":"&lt;sup&gt;19&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19]</w:t>
            </w:r>
            <w:r w:rsidRPr="00134FE9">
              <w:rPr>
                <w:rFonts w:ascii="Times New Roman" w:hAnsi="Times New Roman" w:cs="Times New Roman"/>
                <w:sz w:val="16"/>
                <w:szCs w:val="16"/>
              </w:rPr>
              <w:fldChar w:fldCharType="end"/>
            </w:r>
          </w:p>
        </w:tc>
        <w:tc>
          <w:tcPr>
            <w:tcW w:w="1578" w:type="dxa"/>
            <w:vMerge w:val="restart"/>
            <w:noWrap/>
            <w:vAlign w:val="center"/>
            <w:hideMark/>
          </w:tcPr>
          <w:p w14:paraId="0B9FC07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Shape memory polyimide </w:t>
            </w:r>
          </w:p>
          <w:p w14:paraId="735EA692" w14:textId="72AA4BB1" w:rsidR="009812C6" w:rsidRPr="00134FE9" w:rsidRDefault="009812C6" w:rsidP="00703DD8">
            <w:pPr>
              <w:rPr>
                <w:rFonts w:ascii="Times New Roman" w:hAnsi="Times New Roman" w:cs="Times New Roman"/>
                <w:sz w:val="16"/>
                <w:szCs w:val="16"/>
              </w:rPr>
            </w:pPr>
          </w:p>
        </w:tc>
        <w:tc>
          <w:tcPr>
            <w:tcW w:w="5246" w:type="dxa"/>
            <w:noWrap/>
            <w:vAlign w:val="center"/>
            <w:hideMark/>
          </w:tcPr>
          <w:p w14:paraId="112914D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4 [ &lt; ] C ( = O ) c 5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 &lt; ] C ( = O ) c 1 c 2 ) c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5 , &gt; N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5C5694D9"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238</w:t>
            </w:r>
          </w:p>
          <w:p w14:paraId="70125CCA" w14:textId="380D95A6" w:rsidR="009812C6" w:rsidRPr="00134FE9" w:rsidRDefault="009812C6" w:rsidP="009D2FCE">
            <w:pPr>
              <w:rPr>
                <w:rFonts w:ascii="Times New Roman" w:hAnsi="Times New Roman" w:cs="Times New Roman"/>
                <w:sz w:val="16"/>
                <w:szCs w:val="16"/>
              </w:rPr>
            </w:pPr>
          </w:p>
        </w:tc>
      </w:tr>
      <w:tr w:rsidR="0030391A" w:rsidRPr="00134FE9" w14:paraId="57B0B952" w14:textId="77777777" w:rsidTr="00C82869">
        <w:trPr>
          <w:trHeight w:val="288"/>
          <w:jc w:val="center"/>
        </w:trPr>
        <w:tc>
          <w:tcPr>
            <w:tcW w:w="390" w:type="dxa"/>
            <w:vMerge/>
            <w:vAlign w:val="center"/>
          </w:tcPr>
          <w:p w14:paraId="2CBD9051"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1655BA7B" w14:textId="3C693FB3" w:rsidR="009812C6" w:rsidRPr="00134FE9" w:rsidRDefault="009812C6">
            <w:pPr>
              <w:rPr>
                <w:rFonts w:ascii="Times New Roman" w:hAnsi="Times New Roman" w:cs="Times New Roman"/>
                <w:sz w:val="16"/>
                <w:szCs w:val="16"/>
              </w:rPr>
            </w:pPr>
          </w:p>
        </w:tc>
        <w:tc>
          <w:tcPr>
            <w:tcW w:w="1578" w:type="dxa"/>
            <w:vMerge/>
            <w:noWrap/>
            <w:vAlign w:val="center"/>
            <w:hideMark/>
          </w:tcPr>
          <w:p w14:paraId="71DFC05F" w14:textId="5B69F9C4" w:rsidR="009812C6" w:rsidRPr="00134FE9" w:rsidRDefault="009812C6">
            <w:pPr>
              <w:rPr>
                <w:rFonts w:ascii="Times New Roman" w:hAnsi="Times New Roman" w:cs="Times New Roman"/>
                <w:sz w:val="16"/>
                <w:szCs w:val="16"/>
              </w:rPr>
            </w:pPr>
          </w:p>
        </w:tc>
        <w:tc>
          <w:tcPr>
            <w:tcW w:w="5246" w:type="dxa"/>
            <w:noWrap/>
            <w:vAlign w:val="center"/>
            <w:hideMark/>
          </w:tcPr>
          <w:p w14:paraId="2FE3E57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4 [ &lt; ] C ( = O ) c 5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 &lt; ] C ( = O ) c 1 c 2 ) c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5 }</w:t>
            </w:r>
          </w:p>
        </w:tc>
        <w:tc>
          <w:tcPr>
            <w:tcW w:w="1096" w:type="dxa"/>
            <w:vMerge/>
            <w:noWrap/>
            <w:vAlign w:val="center"/>
            <w:hideMark/>
          </w:tcPr>
          <w:p w14:paraId="54E7B251" w14:textId="1BFD37E9" w:rsidR="009812C6" w:rsidRPr="00134FE9" w:rsidRDefault="009812C6" w:rsidP="009D2FCE">
            <w:pPr>
              <w:rPr>
                <w:rFonts w:ascii="Times New Roman" w:hAnsi="Times New Roman" w:cs="Times New Roman"/>
                <w:sz w:val="16"/>
                <w:szCs w:val="16"/>
              </w:rPr>
            </w:pPr>
          </w:p>
        </w:tc>
      </w:tr>
      <w:tr w:rsidR="0030391A" w:rsidRPr="00134FE9" w14:paraId="6339BB68" w14:textId="77777777" w:rsidTr="00C82869">
        <w:trPr>
          <w:trHeight w:val="288"/>
          <w:jc w:val="center"/>
        </w:trPr>
        <w:tc>
          <w:tcPr>
            <w:tcW w:w="390" w:type="dxa"/>
            <w:vMerge w:val="restart"/>
            <w:vAlign w:val="center"/>
          </w:tcPr>
          <w:p w14:paraId="2C29E386" w14:textId="0958DBE9"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26</w:t>
            </w:r>
          </w:p>
        </w:tc>
        <w:tc>
          <w:tcPr>
            <w:tcW w:w="1040" w:type="dxa"/>
            <w:vMerge w:val="restart"/>
            <w:noWrap/>
            <w:vAlign w:val="center"/>
            <w:hideMark/>
          </w:tcPr>
          <w:p w14:paraId="5F4AA103" w14:textId="1F30B975"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Rimdusit</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doi.org/10.1088/0964-1726/22/7/075033","ISSN":"09641726","abstract":"Novel shape memory polymers (SMPs) were prepared from benzoxazine-modified epoxy resin. Specimens consisting of aromatic epoxy (E), aliphatic epoxy (N), Jeffamine D230 (D) and BA-a benzoxazine monomer (B) were evaluated. The mole ratio of D/B was used as a mixed curing agent for an epoxy system with a fixed E/N. The effects of BA-a content on the thermal, mechanical and shape memory properties of epoxy-based shape memory polymers (SMPs) were investigated by differential scanning calorimetry (DSC), dynamic mechanical analysis (DMA), flexural test and shape recovery test. The results revealed that the obtained SMPs exhibited a higher flexural strength and flexural modulus than those of the unmodified epoxy-based SMP at room temperature and at 20°C above glass transition temperature (Tg). The presence of 1 mol BA-a as a curing agent provided the specimen with the highest Tg, i.e. about 72°C higher than that of epoxy-based SMP cured by Jeffamine D230. All SMP samples needed only a few minutes to fully recover to their original shape. The samples exhibited high shape fixity (98-99%) and shape recovery ratio (90-100%). In addition, the recovery stress values increased with increasing BA-a mole ratio from 20 to 38 kPa, when BA-a up to 1 mol ratio was added. All of the SMP samples exhibited only minimum change in their flexural strength at the end of a 100 recovery cycles test. © 2013 IOP Publishing Ltd.","author":[{"dropping-particle":"","family":"Rimdusit","given":"Sarawut","non-dropping-particle":"","parse-names":false,"suffix":""},{"dropping-particle":"","family":"Lohwerathama","given":"Montha","non-dropping-particle":"","parse-names":false,"suffix":""},{"dropping-particle":"","family":"Hemvichian","given":"Kasinee","non-dropping-particle":"","parse-names":false,"suffix":""},{"dropping-particle":"","family":"Kasemsiri","given":"Pornnapa","non-dropping-particle":"","parse-names":false,"suffix":""},{"dropping-particle":"","family":"Dueramae","given":"Isala","non-dropping-particle":"","parse-names":false,"suffix":""}],"container-title":"Smart Materials and Structures","id":"ITEM-1","issue":"7","issued":{"date-parts":[["2013"]]},"title":"Shape memory polymers from benzoxazine-modified epoxy","type":"article-journal","volume":"22"},"uris":["http://www.mendeley.com/documents/?uuid=7b74d638-6725-40b2-a6e8-3b1c145282db"]}],"mendeley":{"formattedCitation":"[20]","plainTextFormattedCitation":"[20]","previouslyFormattedCitation":"&lt;sup&gt;20&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0]</w:t>
            </w:r>
            <w:r w:rsidRPr="00134FE9">
              <w:rPr>
                <w:rFonts w:ascii="Times New Roman" w:hAnsi="Times New Roman" w:cs="Times New Roman"/>
                <w:sz w:val="16"/>
                <w:szCs w:val="16"/>
              </w:rPr>
              <w:fldChar w:fldCharType="end"/>
            </w:r>
          </w:p>
          <w:p w14:paraId="31C26E35" w14:textId="3459E5E3"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4D9C80F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ENDB 1/1/0.2/0.8</w:t>
            </w:r>
          </w:p>
          <w:p w14:paraId="080C82D0" w14:textId="31691337" w:rsidR="009812C6" w:rsidRPr="00134FE9" w:rsidRDefault="009812C6" w:rsidP="001F0BAA">
            <w:pPr>
              <w:rPr>
                <w:rFonts w:ascii="Times New Roman" w:hAnsi="Times New Roman" w:cs="Times New Roman"/>
                <w:sz w:val="16"/>
                <w:szCs w:val="16"/>
              </w:rPr>
            </w:pPr>
            <w:r w:rsidRPr="00134FE9">
              <w:rPr>
                <w:rFonts w:ascii="Times New Roman" w:hAnsi="Times New Roman" w:cs="Times New Roman"/>
                <w:sz w:val="16"/>
                <w:szCs w:val="16"/>
              </w:rPr>
              <w:t xml:space="preserve"> </w:t>
            </w:r>
          </w:p>
          <w:p w14:paraId="0B0AC4EB" w14:textId="239B50F7" w:rsidR="009812C6" w:rsidRPr="00134FE9" w:rsidRDefault="009812C6" w:rsidP="00703DD8">
            <w:pPr>
              <w:rPr>
                <w:rFonts w:ascii="Times New Roman" w:hAnsi="Times New Roman" w:cs="Times New Roman"/>
                <w:sz w:val="16"/>
                <w:szCs w:val="16"/>
              </w:rPr>
            </w:pPr>
          </w:p>
        </w:tc>
        <w:tc>
          <w:tcPr>
            <w:tcW w:w="5246" w:type="dxa"/>
            <w:noWrap/>
            <w:vAlign w:val="center"/>
            <w:hideMark/>
          </w:tcPr>
          <w:p w14:paraId="373120C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val="restart"/>
            <w:noWrap/>
            <w:vAlign w:val="center"/>
            <w:hideMark/>
          </w:tcPr>
          <w:p w14:paraId="4706F4C8"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92.73</w:t>
            </w:r>
          </w:p>
          <w:p w14:paraId="72C3F923" w14:textId="2712E0DA" w:rsidR="009812C6" w:rsidRPr="00134FE9" w:rsidRDefault="009812C6" w:rsidP="009D2FCE">
            <w:pPr>
              <w:rPr>
                <w:rFonts w:ascii="Times New Roman" w:hAnsi="Times New Roman" w:cs="Times New Roman"/>
                <w:sz w:val="16"/>
                <w:szCs w:val="16"/>
              </w:rPr>
            </w:pPr>
          </w:p>
        </w:tc>
      </w:tr>
      <w:tr w:rsidR="0030391A" w:rsidRPr="00134FE9" w14:paraId="5D351393" w14:textId="77777777" w:rsidTr="00C82869">
        <w:trPr>
          <w:trHeight w:val="288"/>
          <w:jc w:val="center"/>
        </w:trPr>
        <w:tc>
          <w:tcPr>
            <w:tcW w:w="390" w:type="dxa"/>
            <w:vMerge/>
            <w:vAlign w:val="center"/>
          </w:tcPr>
          <w:p w14:paraId="4E810106"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38D78330" w14:textId="5E0A5C3A"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3ED08C53" w14:textId="6729E754" w:rsidR="009812C6" w:rsidRPr="00134FE9" w:rsidRDefault="009812C6" w:rsidP="00703DD8">
            <w:pPr>
              <w:rPr>
                <w:rFonts w:ascii="Times New Roman" w:hAnsi="Times New Roman" w:cs="Times New Roman"/>
                <w:sz w:val="16"/>
                <w:szCs w:val="16"/>
              </w:rPr>
            </w:pPr>
          </w:p>
        </w:tc>
        <w:tc>
          <w:tcPr>
            <w:tcW w:w="5246" w:type="dxa"/>
            <w:noWrap/>
            <w:vAlign w:val="center"/>
            <w:hideMark/>
          </w:tcPr>
          <w:p w14:paraId="61A4155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6ED42FA7" w14:textId="31272D70" w:rsidR="009812C6" w:rsidRPr="00134FE9" w:rsidRDefault="009812C6" w:rsidP="009D2FCE">
            <w:pPr>
              <w:rPr>
                <w:rFonts w:ascii="Times New Roman" w:hAnsi="Times New Roman" w:cs="Times New Roman"/>
                <w:sz w:val="16"/>
                <w:szCs w:val="16"/>
              </w:rPr>
            </w:pPr>
          </w:p>
        </w:tc>
      </w:tr>
      <w:tr w:rsidR="0030391A" w:rsidRPr="00134FE9" w14:paraId="20298FAF" w14:textId="77777777" w:rsidTr="00C82869">
        <w:trPr>
          <w:trHeight w:val="288"/>
          <w:jc w:val="center"/>
        </w:trPr>
        <w:tc>
          <w:tcPr>
            <w:tcW w:w="390" w:type="dxa"/>
            <w:vMerge/>
            <w:vAlign w:val="center"/>
          </w:tcPr>
          <w:p w14:paraId="1B59460F"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583CDC9F" w14:textId="461128DB"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31E8A105" w14:textId="5D711376" w:rsidR="009812C6" w:rsidRPr="00134FE9" w:rsidRDefault="009812C6" w:rsidP="00703DD8">
            <w:pPr>
              <w:rPr>
                <w:rFonts w:ascii="Times New Roman" w:hAnsi="Times New Roman" w:cs="Times New Roman"/>
                <w:sz w:val="16"/>
                <w:szCs w:val="16"/>
              </w:rPr>
            </w:pPr>
          </w:p>
        </w:tc>
        <w:tc>
          <w:tcPr>
            <w:tcW w:w="5246" w:type="dxa"/>
            <w:noWrap/>
            <w:vAlign w:val="center"/>
            <w:hideMark/>
          </w:tcPr>
          <w:p w14:paraId="44760DD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7FFCCBF6" w14:textId="60CD6963" w:rsidR="009812C6" w:rsidRPr="00134FE9" w:rsidRDefault="009812C6" w:rsidP="009D2FCE">
            <w:pPr>
              <w:rPr>
                <w:rFonts w:ascii="Times New Roman" w:hAnsi="Times New Roman" w:cs="Times New Roman"/>
                <w:sz w:val="16"/>
                <w:szCs w:val="16"/>
              </w:rPr>
            </w:pPr>
          </w:p>
        </w:tc>
      </w:tr>
      <w:tr w:rsidR="0030391A" w:rsidRPr="00134FE9" w14:paraId="6E91D769" w14:textId="77777777" w:rsidTr="00C82869">
        <w:trPr>
          <w:trHeight w:val="288"/>
          <w:jc w:val="center"/>
        </w:trPr>
        <w:tc>
          <w:tcPr>
            <w:tcW w:w="390" w:type="dxa"/>
            <w:vMerge/>
            <w:vAlign w:val="center"/>
          </w:tcPr>
          <w:p w14:paraId="436734BC"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7579F507" w14:textId="4AE16186"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62BA002E" w14:textId="1B2809BB" w:rsidR="009812C6" w:rsidRPr="00134FE9" w:rsidRDefault="009812C6" w:rsidP="00703DD8">
            <w:pPr>
              <w:rPr>
                <w:rFonts w:ascii="Times New Roman" w:hAnsi="Times New Roman" w:cs="Times New Roman"/>
                <w:sz w:val="16"/>
                <w:szCs w:val="16"/>
              </w:rPr>
            </w:pPr>
          </w:p>
        </w:tc>
        <w:tc>
          <w:tcPr>
            <w:tcW w:w="5246" w:type="dxa"/>
            <w:noWrap/>
            <w:vAlign w:val="center"/>
            <w:hideMark/>
          </w:tcPr>
          <w:p w14:paraId="14A5E19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3ACD3C5F" w14:textId="07B87AD0" w:rsidR="009812C6" w:rsidRPr="00134FE9" w:rsidRDefault="009812C6" w:rsidP="009D2FCE">
            <w:pPr>
              <w:rPr>
                <w:rFonts w:ascii="Times New Roman" w:hAnsi="Times New Roman" w:cs="Times New Roman"/>
                <w:sz w:val="16"/>
                <w:szCs w:val="16"/>
              </w:rPr>
            </w:pPr>
          </w:p>
        </w:tc>
      </w:tr>
      <w:tr w:rsidR="0030391A" w:rsidRPr="00134FE9" w14:paraId="33C4DBE0" w14:textId="77777777" w:rsidTr="00C82869">
        <w:trPr>
          <w:trHeight w:val="288"/>
          <w:jc w:val="center"/>
        </w:trPr>
        <w:tc>
          <w:tcPr>
            <w:tcW w:w="390" w:type="dxa"/>
            <w:vMerge/>
            <w:vAlign w:val="center"/>
          </w:tcPr>
          <w:p w14:paraId="7A06C9D9"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6C01BB3F" w14:textId="695EEF14"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19795381" w14:textId="25D8CA04" w:rsidR="009812C6" w:rsidRPr="00134FE9" w:rsidRDefault="009812C6" w:rsidP="00703DD8">
            <w:pPr>
              <w:rPr>
                <w:rFonts w:ascii="Times New Roman" w:hAnsi="Times New Roman" w:cs="Times New Roman"/>
                <w:sz w:val="16"/>
                <w:szCs w:val="16"/>
              </w:rPr>
            </w:pPr>
          </w:p>
        </w:tc>
        <w:tc>
          <w:tcPr>
            <w:tcW w:w="5246" w:type="dxa"/>
            <w:noWrap/>
            <w:vAlign w:val="center"/>
            <w:hideMark/>
          </w:tcPr>
          <w:p w14:paraId="5E8539D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38085C2C" w14:textId="25F7EF1B" w:rsidR="009812C6" w:rsidRPr="00134FE9" w:rsidRDefault="009812C6" w:rsidP="009D2FCE">
            <w:pPr>
              <w:rPr>
                <w:rFonts w:ascii="Times New Roman" w:hAnsi="Times New Roman" w:cs="Times New Roman"/>
                <w:sz w:val="16"/>
                <w:szCs w:val="16"/>
              </w:rPr>
            </w:pPr>
          </w:p>
        </w:tc>
      </w:tr>
      <w:tr w:rsidR="0030391A" w:rsidRPr="00134FE9" w14:paraId="5B8B79C7" w14:textId="77777777" w:rsidTr="00C82869">
        <w:trPr>
          <w:trHeight w:val="288"/>
          <w:jc w:val="center"/>
        </w:trPr>
        <w:tc>
          <w:tcPr>
            <w:tcW w:w="390" w:type="dxa"/>
            <w:vMerge/>
            <w:vAlign w:val="center"/>
          </w:tcPr>
          <w:p w14:paraId="0478D3BF"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2233FCB0" w14:textId="717A8623"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3F71BD63" w14:textId="317CB2BB" w:rsidR="009812C6" w:rsidRPr="00134FE9" w:rsidRDefault="009812C6" w:rsidP="00703DD8">
            <w:pPr>
              <w:rPr>
                <w:rFonts w:ascii="Times New Roman" w:hAnsi="Times New Roman" w:cs="Times New Roman"/>
                <w:sz w:val="16"/>
                <w:szCs w:val="16"/>
              </w:rPr>
            </w:pPr>
          </w:p>
        </w:tc>
        <w:tc>
          <w:tcPr>
            <w:tcW w:w="5246" w:type="dxa"/>
            <w:noWrap/>
            <w:vAlign w:val="center"/>
            <w:hideMark/>
          </w:tcPr>
          <w:p w14:paraId="097B437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58D76D5D" w14:textId="05D50164" w:rsidR="009812C6" w:rsidRPr="00134FE9" w:rsidRDefault="009812C6" w:rsidP="009D2FCE">
            <w:pPr>
              <w:rPr>
                <w:rFonts w:ascii="Times New Roman" w:hAnsi="Times New Roman" w:cs="Times New Roman"/>
                <w:sz w:val="16"/>
                <w:szCs w:val="16"/>
              </w:rPr>
            </w:pPr>
          </w:p>
        </w:tc>
      </w:tr>
      <w:tr w:rsidR="0030391A" w:rsidRPr="00134FE9" w14:paraId="06056518" w14:textId="77777777" w:rsidTr="00C82869">
        <w:trPr>
          <w:trHeight w:val="288"/>
          <w:jc w:val="center"/>
        </w:trPr>
        <w:tc>
          <w:tcPr>
            <w:tcW w:w="390" w:type="dxa"/>
            <w:vMerge/>
            <w:vAlign w:val="center"/>
          </w:tcPr>
          <w:p w14:paraId="3D9CF4FE"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10CB9DD7" w14:textId="2A5FF093"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6E72ECB6" w14:textId="2A96CE7B" w:rsidR="009812C6" w:rsidRPr="00134FE9" w:rsidRDefault="009812C6" w:rsidP="00703DD8">
            <w:pPr>
              <w:rPr>
                <w:rFonts w:ascii="Times New Roman" w:hAnsi="Times New Roman" w:cs="Times New Roman"/>
                <w:sz w:val="16"/>
                <w:szCs w:val="16"/>
              </w:rPr>
            </w:pPr>
          </w:p>
        </w:tc>
        <w:tc>
          <w:tcPr>
            <w:tcW w:w="5246" w:type="dxa"/>
            <w:noWrap/>
            <w:vAlign w:val="center"/>
            <w:hideMark/>
          </w:tcPr>
          <w:p w14:paraId="49EFF76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15F2286C" w14:textId="67D965A8" w:rsidR="009812C6" w:rsidRPr="00134FE9" w:rsidRDefault="009812C6" w:rsidP="009D2FCE">
            <w:pPr>
              <w:rPr>
                <w:rFonts w:ascii="Times New Roman" w:hAnsi="Times New Roman" w:cs="Times New Roman"/>
                <w:sz w:val="16"/>
                <w:szCs w:val="16"/>
              </w:rPr>
            </w:pPr>
          </w:p>
        </w:tc>
      </w:tr>
      <w:tr w:rsidR="0030391A" w:rsidRPr="00134FE9" w14:paraId="727EAD62" w14:textId="77777777" w:rsidTr="00C82869">
        <w:trPr>
          <w:trHeight w:val="288"/>
          <w:jc w:val="center"/>
        </w:trPr>
        <w:tc>
          <w:tcPr>
            <w:tcW w:w="390" w:type="dxa"/>
            <w:vMerge/>
            <w:vAlign w:val="center"/>
          </w:tcPr>
          <w:p w14:paraId="5971EBC6"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1804037E" w14:textId="496F99F3"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6D06ADF8" w14:textId="024680AB" w:rsidR="009812C6" w:rsidRPr="00134FE9" w:rsidRDefault="009812C6" w:rsidP="00703DD8">
            <w:pPr>
              <w:rPr>
                <w:rFonts w:ascii="Times New Roman" w:hAnsi="Times New Roman" w:cs="Times New Roman"/>
                <w:sz w:val="16"/>
                <w:szCs w:val="16"/>
              </w:rPr>
            </w:pPr>
          </w:p>
        </w:tc>
        <w:tc>
          <w:tcPr>
            <w:tcW w:w="5246" w:type="dxa"/>
            <w:noWrap/>
            <w:vAlign w:val="center"/>
            <w:hideMark/>
          </w:tcPr>
          <w:p w14:paraId="344D01F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09508EB0" w14:textId="44C2B453" w:rsidR="009812C6" w:rsidRPr="00134FE9" w:rsidRDefault="009812C6" w:rsidP="009D2FCE">
            <w:pPr>
              <w:rPr>
                <w:rFonts w:ascii="Times New Roman" w:hAnsi="Times New Roman" w:cs="Times New Roman"/>
                <w:sz w:val="16"/>
                <w:szCs w:val="16"/>
              </w:rPr>
            </w:pPr>
          </w:p>
        </w:tc>
      </w:tr>
      <w:tr w:rsidR="0030391A" w:rsidRPr="00134FE9" w14:paraId="73460A91" w14:textId="77777777" w:rsidTr="00C82869">
        <w:trPr>
          <w:trHeight w:val="288"/>
          <w:jc w:val="center"/>
        </w:trPr>
        <w:tc>
          <w:tcPr>
            <w:tcW w:w="390" w:type="dxa"/>
            <w:vMerge/>
            <w:vAlign w:val="center"/>
          </w:tcPr>
          <w:p w14:paraId="73622A33"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00CE7254" w14:textId="026EE55F"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0B04BF62" w14:textId="609D3D03" w:rsidR="009812C6" w:rsidRPr="00134FE9" w:rsidRDefault="009812C6" w:rsidP="00703DD8">
            <w:pPr>
              <w:rPr>
                <w:rFonts w:ascii="Times New Roman" w:hAnsi="Times New Roman" w:cs="Times New Roman"/>
                <w:sz w:val="16"/>
                <w:szCs w:val="16"/>
              </w:rPr>
            </w:pPr>
          </w:p>
        </w:tc>
        <w:tc>
          <w:tcPr>
            <w:tcW w:w="5246" w:type="dxa"/>
            <w:noWrap/>
            <w:vAlign w:val="center"/>
            <w:hideMark/>
          </w:tcPr>
          <w:p w14:paraId="502ED54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2FB95030" w14:textId="6AD1D9ED" w:rsidR="009812C6" w:rsidRPr="00134FE9" w:rsidRDefault="009812C6" w:rsidP="009D2FCE">
            <w:pPr>
              <w:rPr>
                <w:rFonts w:ascii="Times New Roman" w:hAnsi="Times New Roman" w:cs="Times New Roman"/>
                <w:sz w:val="16"/>
                <w:szCs w:val="16"/>
              </w:rPr>
            </w:pPr>
          </w:p>
        </w:tc>
      </w:tr>
      <w:tr w:rsidR="0030391A" w:rsidRPr="00134FE9" w14:paraId="14C561CE" w14:textId="77777777" w:rsidTr="00C82869">
        <w:trPr>
          <w:trHeight w:val="288"/>
          <w:jc w:val="center"/>
        </w:trPr>
        <w:tc>
          <w:tcPr>
            <w:tcW w:w="390" w:type="dxa"/>
            <w:vMerge/>
            <w:vAlign w:val="center"/>
          </w:tcPr>
          <w:p w14:paraId="69D33412"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6110414E" w14:textId="17F9EBAE"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47A62514" w14:textId="59CACA92" w:rsidR="009812C6" w:rsidRPr="00134FE9" w:rsidRDefault="009812C6" w:rsidP="00703DD8">
            <w:pPr>
              <w:rPr>
                <w:rFonts w:ascii="Times New Roman" w:hAnsi="Times New Roman" w:cs="Times New Roman"/>
                <w:sz w:val="16"/>
                <w:szCs w:val="16"/>
              </w:rPr>
            </w:pPr>
          </w:p>
        </w:tc>
        <w:tc>
          <w:tcPr>
            <w:tcW w:w="5246" w:type="dxa"/>
            <w:noWrap/>
            <w:vAlign w:val="center"/>
            <w:hideMark/>
          </w:tcPr>
          <w:p w14:paraId="4BE93EA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4E14F344" w14:textId="1B2AC521" w:rsidR="009812C6" w:rsidRPr="00134FE9" w:rsidRDefault="009812C6" w:rsidP="009D2FCE">
            <w:pPr>
              <w:rPr>
                <w:rFonts w:ascii="Times New Roman" w:hAnsi="Times New Roman" w:cs="Times New Roman"/>
                <w:sz w:val="16"/>
                <w:szCs w:val="16"/>
              </w:rPr>
            </w:pPr>
          </w:p>
        </w:tc>
      </w:tr>
      <w:tr w:rsidR="0030391A" w:rsidRPr="00134FE9" w14:paraId="72A01150" w14:textId="77777777" w:rsidTr="00C82869">
        <w:trPr>
          <w:trHeight w:val="288"/>
          <w:jc w:val="center"/>
        </w:trPr>
        <w:tc>
          <w:tcPr>
            <w:tcW w:w="390" w:type="dxa"/>
            <w:vMerge/>
            <w:vAlign w:val="center"/>
          </w:tcPr>
          <w:p w14:paraId="128F7F12"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7345D71A" w14:textId="668189C7"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5959F449" w14:textId="42A0006B" w:rsidR="009812C6" w:rsidRPr="00134FE9" w:rsidRDefault="009812C6" w:rsidP="00703DD8">
            <w:pPr>
              <w:rPr>
                <w:rFonts w:ascii="Times New Roman" w:hAnsi="Times New Roman" w:cs="Times New Roman"/>
                <w:sz w:val="16"/>
                <w:szCs w:val="16"/>
              </w:rPr>
            </w:pPr>
          </w:p>
        </w:tc>
        <w:tc>
          <w:tcPr>
            <w:tcW w:w="5246" w:type="dxa"/>
            <w:noWrap/>
            <w:vAlign w:val="center"/>
            <w:hideMark/>
          </w:tcPr>
          <w:p w14:paraId="6AFD677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gt; ) N &gt;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6771CFF" w14:textId="4CEC7BA9" w:rsidR="009812C6" w:rsidRPr="00134FE9" w:rsidRDefault="009812C6" w:rsidP="009D2FCE">
            <w:pPr>
              <w:rPr>
                <w:rFonts w:ascii="Times New Roman" w:hAnsi="Times New Roman" w:cs="Times New Roman"/>
                <w:sz w:val="16"/>
                <w:szCs w:val="16"/>
              </w:rPr>
            </w:pPr>
          </w:p>
        </w:tc>
      </w:tr>
      <w:tr w:rsidR="0030391A" w:rsidRPr="00134FE9" w14:paraId="60FDBC87" w14:textId="77777777" w:rsidTr="00C82869">
        <w:trPr>
          <w:trHeight w:val="288"/>
          <w:jc w:val="center"/>
        </w:trPr>
        <w:tc>
          <w:tcPr>
            <w:tcW w:w="390" w:type="dxa"/>
            <w:vMerge/>
            <w:vAlign w:val="center"/>
          </w:tcPr>
          <w:p w14:paraId="00816A3D"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01C5307D" w14:textId="260A9EF8"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04E1D9CB" w14:textId="6F466D15" w:rsidR="009812C6" w:rsidRPr="00134FE9" w:rsidRDefault="009812C6" w:rsidP="00703DD8">
            <w:pPr>
              <w:rPr>
                <w:rFonts w:ascii="Times New Roman" w:hAnsi="Times New Roman" w:cs="Times New Roman"/>
                <w:sz w:val="16"/>
                <w:szCs w:val="16"/>
              </w:rPr>
            </w:pPr>
          </w:p>
        </w:tc>
        <w:tc>
          <w:tcPr>
            <w:tcW w:w="5246" w:type="dxa"/>
            <w:noWrap/>
            <w:vAlign w:val="center"/>
            <w:hideMark/>
          </w:tcPr>
          <w:p w14:paraId="676D04E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5C631A88" w14:textId="0E78C304" w:rsidR="009812C6" w:rsidRPr="00134FE9" w:rsidRDefault="009812C6" w:rsidP="009D2FCE">
            <w:pPr>
              <w:rPr>
                <w:rFonts w:ascii="Times New Roman" w:hAnsi="Times New Roman" w:cs="Times New Roman"/>
                <w:sz w:val="16"/>
                <w:szCs w:val="16"/>
              </w:rPr>
            </w:pPr>
          </w:p>
        </w:tc>
      </w:tr>
      <w:tr w:rsidR="0030391A" w:rsidRPr="00134FE9" w14:paraId="6678296D" w14:textId="77777777" w:rsidTr="00C82869">
        <w:trPr>
          <w:trHeight w:val="288"/>
          <w:jc w:val="center"/>
        </w:trPr>
        <w:tc>
          <w:tcPr>
            <w:tcW w:w="390" w:type="dxa"/>
            <w:vMerge/>
            <w:vAlign w:val="center"/>
          </w:tcPr>
          <w:p w14:paraId="3410D417"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0136812E" w14:textId="7FD546FA"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23067809" w14:textId="222744C6" w:rsidR="009812C6" w:rsidRPr="00134FE9" w:rsidRDefault="009812C6" w:rsidP="00703DD8">
            <w:pPr>
              <w:rPr>
                <w:rFonts w:ascii="Times New Roman" w:hAnsi="Times New Roman" w:cs="Times New Roman"/>
                <w:sz w:val="16"/>
                <w:szCs w:val="16"/>
              </w:rPr>
            </w:pPr>
          </w:p>
        </w:tc>
        <w:tc>
          <w:tcPr>
            <w:tcW w:w="5246" w:type="dxa"/>
            <w:noWrap/>
            <w:vAlign w:val="center"/>
            <w:hideMark/>
          </w:tcPr>
          <w:p w14:paraId="4A37BF3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57AEC2E8" w14:textId="1C7D6153" w:rsidR="009812C6" w:rsidRPr="00134FE9" w:rsidRDefault="009812C6" w:rsidP="009D2FCE">
            <w:pPr>
              <w:rPr>
                <w:rFonts w:ascii="Times New Roman" w:hAnsi="Times New Roman" w:cs="Times New Roman"/>
                <w:sz w:val="16"/>
                <w:szCs w:val="16"/>
              </w:rPr>
            </w:pPr>
          </w:p>
        </w:tc>
      </w:tr>
      <w:tr w:rsidR="0030391A" w:rsidRPr="00134FE9" w14:paraId="04996D3F" w14:textId="77777777" w:rsidTr="00C82869">
        <w:trPr>
          <w:trHeight w:val="288"/>
          <w:jc w:val="center"/>
        </w:trPr>
        <w:tc>
          <w:tcPr>
            <w:tcW w:w="390" w:type="dxa"/>
            <w:vMerge/>
            <w:vAlign w:val="center"/>
          </w:tcPr>
          <w:p w14:paraId="553BDD40"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2ADA3110" w14:textId="04A551B2"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0F98ECF6" w14:textId="29E79FD1" w:rsidR="009812C6" w:rsidRPr="00134FE9" w:rsidRDefault="009812C6" w:rsidP="00703DD8">
            <w:pPr>
              <w:rPr>
                <w:rFonts w:ascii="Times New Roman" w:hAnsi="Times New Roman" w:cs="Times New Roman"/>
                <w:sz w:val="16"/>
                <w:szCs w:val="16"/>
              </w:rPr>
            </w:pPr>
          </w:p>
        </w:tc>
        <w:tc>
          <w:tcPr>
            <w:tcW w:w="5246" w:type="dxa"/>
            <w:noWrap/>
            <w:vAlign w:val="center"/>
            <w:hideMark/>
          </w:tcPr>
          <w:p w14:paraId="78C74B0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1096CF3F" w14:textId="1EF2465D" w:rsidR="009812C6" w:rsidRPr="00134FE9" w:rsidRDefault="009812C6" w:rsidP="009D2FCE">
            <w:pPr>
              <w:rPr>
                <w:rFonts w:ascii="Times New Roman" w:hAnsi="Times New Roman" w:cs="Times New Roman"/>
                <w:sz w:val="16"/>
                <w:szCs w:val="16"/>
              </w:rPr>
            </w:pPr>
          </w:p>
        </w:tc>
      </w:tr>
      <w:tr w:rsidR="0030391A" w:rsidRPr="00134FE9" w14:paraId="4E5472C8" w14:textId="77777777" w:rsidTr="00C82869">
        <w:trPr>
          <w:trHeight w:val="288"/>
          <w:jc w:val="center"/>
        </w:trPr>
        <w:tc>
          <w:tcPr>
            <w:tcW w:w="390" w:type="dxa"/>
            <w:vMerge/>
            <w:vAlign w:val="center"/>
          </w:tcPr>
          <w:p w14:paraId="473B20A2"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0D00B6B3" w14:textId="74A3B3F1"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6F6D95F7" w14:textId="7FF0DB3D" w:rsidR="009812C6" w:rsidRPr="00134FE9" w:rsidRDefault="009812C6" w:rsidP="00703DD8">
            <w:pPr>
              <w:rPr>
                <w:rFonts w:ascii="Times New Roman" w:hAnsi="Times New Roman" w:cs="Times New Roman"/>
                <w:sz w:val="16"/>
                <w:szCs w:val="16"/>
              </w:rPr>
            </w:pPr>
          </w:p>
        </w:tc>
        <w:tc>
          <w:tcPr>
            <w:tcW w:w="5246" w:type="dxa"/>
            <w:noWrap/>
            <w:vAlign w:val="center"/>
            <w:hideMark/>
          </w:tcPr>
          <w:p w14:paraId="5A1F13A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7540B45E" w14:textId="3F32C57B" w:rsidR="009812C6" w:rsidRPr="00134FE9" w:rsidRDefault="009812C6" w:rsidP="009D2FCE">
            <w:pPr>
              <w:rPr>
                <w:rFonts w:ascii="Times New Roman" w:hAnsi="Times New Roman" w:cs="Times New Roman"/>
                <w:sz w:val="16"/>
                <w:szCs w:val="16"/>
              </w:rPr>
            </w:pPr>
          </w:p>
        </w:tc>
      </w:tr>
      <w:tr w:rsidR="0030391A" w:rsidRPr="00134FE9" w14:paraId="6B809B83" w14:textId="77777777" w:rsidTr="00C82869">
        <w:trPr>
          <w:trHeight w:val="288"/>
          <w:jc w:val="center"/>
        </w:trPr>
        <w:tc>
          <w:tcPr>
            <w:tcW w:w="390" w:type="dxa"/>
            <w:vMerge/>
            <w:vAlign w:val="center"/>
          </w:tcPr>
          <w:p w14:paraId="6D45256C"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18C44D95" w14:textId="425FB8E6"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3DE10853" w14:textId="72EDDC5B" w:rsidR="009812C6" w:rsidRPr="00134FE9" w:rsidRDefault="009812C6" w:rsidP="00703DD8">
            <w:pPr>
              <w:rPr>
                <w:rFonts w:ascii="Times New Roman" w:hAnsi="Times New Roman" w:cs="Times New Roman"/>
                <w:sz w:val="16"/>
                <w:szCs w:val="16"/>
              </w:rPr>
            </w:pPr>
          </w:p>
        </w:tc>
        <w:tc>
          <w:tcPr>
            <w:tcW w:w="5246" w:type="dxa"/>
            <w:noWrap/>
            <w:vAlign w:val="center"/>
            <w:hideMark/>
          </w:tcPr>
          <w:p w14:paraId="7D091EA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vMerge/>
            <w:noWrap/>
            <w:vAlign w:val="center"/>
            <w:hideMark/>
          </w:tcPr>
          <w:p w14:paraId="61EA104F" w14:textId="7DB3B735" w:rsidR="009812C6" w:rsidRPr="00134FE9" w:rsidRDefault="009812C6" w:rsidP="009D2FCE">
            <w:pPr>
              <w:rPr>
                <w:rFonts w:ascii="Times New Roman" w:hAnsi="Times New Roman" w:cs="Times New Roman"/>
                <w:sz w:val="16"/>
                <w:szCs w:val="16"/>
              </w:rPr>
            </w:pPr>
          </w:p>
        </w:tc>
      </w:tr>
      <w:tr w:rsidR="0030391A" w:rsidRPr="00134FE9" w14:paraId="7FEB037C" w14:textId="77777777" w:rsidTr="00C82869">
        <w:trPr>
          <w:trHeight w:val="288"/>
          <w:jc w:val="center"/>
        </w:trPr>
        <w:tc>
          <w:tcPr>
            <w:tcW w:w="390" w:type="dxa"/>
            <w:vMerge/>
            <w:vAlign w:val="center"/>
          </w:tcPr>
          <w:p w14:paraId="3778B20C"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3FDAD13F" w14:textId="10B98039"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489A4404" w14:textId="61129238" w:rsidR="009812C6" w:rsidRPr="00134FE9" w:rsidRDefault="009812C6" w:rsidP="00703DD8">
            <w:pPr>
              <w:rPr>
                <w:rFonts w:ascii="Times New Roman" w:hAnsi="Times New Roman" w:cs="Times New Roman"/>
                <w:sz w:val="16"/>
                <w:szCs w:val="16"/>
              </w:rPr>
            </w:pPr>
          </w:p>
        </w:tc>
        <w:tc>
          <w:tcPr>
            <w:tcW w:w="5246" w:type="dxa"/>
            <w:noWrap/>
            <w:vAlign w:val="center"/>
            <w:hideMark/>
          </w:tcPr>
          <w:p w14:paraId="6130170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0CF075FC" w14:textId="075B5648" w:rsidR="009812C6" w:rsidRPr="00134FE9" w:rsidRDefault="009812C6" w:rsidP="009D2FCE">
            <w:pPr>
              <w:rPr>
                <w:rFonts w:ascii="Times New Roman" w:hAnsi="Times New Roman" w:cs="Times New Roman"/>
                <w:sz w:val="16"/>
                <w:szCs w:val="16"/>
              </w:rPr>
            </w:pPr>
          </w:p>
        </w:tc>
      </w:tr>
      <w:tr w:rsidR="0030391A" w:rsidRPr="00134FE9" w14:paraId="28CCB157" w14:textId="77777777" w:rsidTr="00C82869">
        <w:trPr>
          <w:trHeight w:val="288"/>
          <w:jc w:val="center"/>
        </w:trPr>
        <w:tc>
          <w:tcPr>
            <w:tcW w:w="390" w:type="dxa"/>
            <w:vMerge/>
            <w:vAlign w:val="center"/>
          </w:tcPr>
          <w:p w14:paraId="0F8C907E"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75F19C10" w14:textId="2C5337B3"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50FD00EE" w14:textId="3AA180D9" w:rsidR="009812C6" w:rsidRPr="00134FE9" w:rsidRDefault="009812C6" w:rsidP="00703DD8">
            <w:pPr>
              <w:rPr>
                <w:rFonts w:ascii="Times New Roman" w:hAnsi="Times New Roman" w:cs="Times New Roman"/>
                <w:sz w:val="16"/>
                <w:szCs w:val="16"/>
              </w:rPr>
            </w:pPr>
          </w:p>
        </w:tc>
        <w:tc>
          <w:tcPr>
            <w:tcW w:w="5246" w:type="dxa"/>
            <w:noWrap/>
            <w:vAlign w:val="center"/>
            <w:hideMark/>
          </w:tcPr>
          <w:p w14:paraId="151992B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11D36D1" w14:textId="0306B31C" w:rsidR="009812C6" w:rsidRPr="00134FE9" w:rsidRDefault="009812C6" w:rsidP="009D2FCE">
            <w:pPr>
              <w:rPr>
                <w:rFonts w:ascii="Times New Roman" w:hAnsi="Times New Roman" w:cs="Times New Roman"/>
                <w:sz w:val="16"/>
                <w:szCs w:val="16"/>
              </w:rPr>
            </w:pPr>
          </w:p>
        </w:tc>
      </w:tr>
      <w:tr w:rsidR="0030391A" w:rsidRPr="00134FE9" w14:paraId="3C233BB3" w14:textId="77777777" w:rsidTr="00C82869">
        <w:trPr>
          <w:trHeight w:val="288"/>
          <w:jc w:val="center"/>
        </w:trPr>
        <w:tc>
          <w:tcPr>
            <w:tcW w:w="390" w:type="dxa"/>
            <w:vMerge/>
            <w:vAlign w:val="center"/>
          </w:tcPr>
          <w:p w14:paraId="1204324B"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4FBC2009" w14:textId="1E8FE9AC" w:rsidR="009812C6" w:rsidRPr="00134FE9" w:rsidRDefault="009812C6">
            <w:pPr>
              <w:rPr>
                <w:rFonts w:ascii="Times New Roman" w:hAnsi="Times New Roman" w:cs="Times New Roman"/>
                <w:sz w:val="16"/>
                <w:szCs w:val="16"/>
              </w:rPr>
            </w:pPr>
          </w:p>
        </w:tc>
        <w:tc>
          <w:tcPr>
            <w:tcW w:w="1578" w:type="dxa"/>
            <w:vMerge/>
            <w:noWrap/>
            <w:vAlign w:val="center"/>
            <w:hideMark/>
          </w:tcPr>
          <w:p w14:paraId="7F25D368" w14:textId="129A0123" w:rsidR="009812C6" w:rsidRPr="00134FE9" w:rsidRDefault="009812C6" w:rsidP="00703DD8">
            <w:pPr>
              <w:rPr>
                <w:rFonts w:ascii="Times New Roman" w:hAnsi="Times New Roman" w:cs="Times New Roman"/>
                <w:sz w:val="16"/>
                <w:szCs w:val="16"/>
              </w:rPr>
            </w:pPr>
          </w:p>
        </w:tc>
        <w:tc>
          <w:tcPr>
            <w:tcW w:w="5246" w:type="dxa"/>
            <w:noWrap/>
            <w:vAlign w:val="center"/>
            <w:hideMark/>
          </w:tcPr>
          <w:p w14:paraId="692C2A5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5E60A192" w14:textId="42D97EE9" w:rsidR="009812C6" w:rsidRPr="00134FE9" w:rsidRDefault="009812C6" w:rsidP="009D2FCE">
            <w:pPr>
              <w:rPr>
                <w:rFonts w:ascii="Times New Roman" w:hAnsi="Times New Roman" w:cs="Times New Roman"/>
                <w:sz w:val="16"/>
                <w:szCs w:val="16"/>
              </w:rPr>
            </w:pPr>
          </w:p>
        </w:tc>
      </w:tr>
      <w:tr w:rsidR="0030391A" w:rsidRPr="00134FE9" w14:paraId="6F4D4088" w14:textId="77777777" w:rsidTr="00C82869">
        <w:trPr>
          <w:trHeight w:val="288"/>
          <w:jc w:val="center"/>
        </w:trPr>
        <w:tc>
          <w:tcPr>
            <w:tcW w:w="390" w:type="dxa"/>
            <w:vMerge/>
            <w:vAlign w:val="center"/>
          </w:tcPr>
          <w:p w14:paraId="106D31D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EB61DD1" w14:textId="460A33AC"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BA2A1F6" w14:textId="4ADF5054" w:rsidR="009812C6" w:rsidRPr="00134FE9" w:rsidRDefault="009812C6" w:rsidP="00703DD8">
            <w:pPr>
              <w:rPr>
                <w:rFonts w:ascii="Times New Roman" w:hAnsi="Times New Roman" w:cs="Times New Roman"/>
                <w:sz w:val="16"/>
                <w:szCs w:val="16"/>
              </w:rPr>
            </w:pPr>
          </w:p>
        </w:tc>
        <w:tc>
          <w:tcPr>
            <w:tcW w:w="5246" w:type="dxa"/>
            <w:noWrap/>
            <w:vAlign w:val="center"/>
            <w:hideMark/>
          </w:tcPr>
          <w:p w14:paraId="492C155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3B3B5C35" w14:textId="3DA6600A" w:rsidR="009812C6" w:rsidRPr="00134FE9" w:rsidRDefault="009812C6" w:rsidP="009D2FCE">
            <w:pPr>
              <w:rPr>
                <w:rFonts w:ascii="Times New Roman" w:hAnsi="Times New Roman" w:cs="Times New Roman"/>
                <w:sz w:val="16"/>
                <w:szCs w:val="16"/>
              </w:rPr>
            </w:pPr>
          </w:p>
        </w:tc>
      </w:tr>
      <w:tr w:rsidR="0030391A" w:rsidRPr="00134FE9" w14:paraId="4C64FCBB" w14:textId="77777777" w:rsidTr="00C82869">
        <w:trPr>
          <w:trHeight w:val="288"/>
          <w:jc w:val="center"/>
        </w:trPr>
        <w:tc>
          <w:tcPr>
            <w:tcW w:w="390" w:type="dxa"/>
            <w:vMerge/>
            <w:vAlign w:val="center"/>
          </w:tcPr>
          <w:p w14:paraId="15FF9CB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1B1951A" w14:textId="481CDAB8"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4B1A4F2" w14:textId="30D21FD9" w:rsidR="009812C6" w:rsidRPr="00134FE9" w:rsidRDefault="009812C6" w:rsidP="00703DD8">
            <w:pPr>
              <w:rPr>
                <w:rFonts w:ascii="Times New Roman" w:hAnsi="Times New Roman" w:cs="Times New Roman"/>
                <w:sz w:val="16"/>
                <w:szCs w:val="16"/>
              </w:rPr>
            </w:pPr>
          </w:p>
        </w:tc>
        <w:tc>
          <w:tcPr>
            <w:tcW w:w="5246" w:type="dxa"/>
            <w:noWrap/>
            <w:vAlign w:val="center"/>
            <w:hideMark/>
          </w:tcPr>
          <w:p w14:paraId="7E11889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vMerge/>
            <w:noWrap/>
            <w:vAlign w:val="center"/>
            <w:hideMark/>
          </w:tcPr>
          <w:p w14:paraId="01B308CB" w14:textId="0F021FFF" w:rsidR="009812C6" w:rsidRPr="00134FE9" w:rsidRDefault="009812C6" w:rsidP="009D2FCE">
            <w:pPr>
              <w:rPr>
                <w:rFonts w:ascii="Times New Roman" w:hAnsi="Times New Roman" w:cs="Times New Roman"/>
                <w:sz w:val="16"/>
                <w:szCs w:val="16"/>
              </w:rPr>
            </w:pPr>
          </w:p>
        </w:tc>
      </w:tr>
      <w:tr w:rsidR="0030391A" w:rsidRPr="00134FE9" w14:paraId="06871820" w14:textId="77777777" w:rsidTr="00C82869">
        <w:trPr>
          <w:trHeight w:val="288"/>
          <w:jc w:val="center"/>
        </w:trPr>
        <w:tc>
          <w:tcPr>
            <w:tcW w:w="390" w:type="dxa"/>
            <w:vMerge/>
            <w:vAlign w:val="center"/>
          </w:tcPr>
          <w:p w14:paraId="7019961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940797C" w14:textId="0A2CB49D"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9817BF1" w14:textId="19F93BC2" w:rsidR="009812C6" w:rsidRPr="00134FE9" w:rsidRDefault="009812C6" w:rsidP="00703DD8">
            <w:pPr>
              <w:rPr>
                <w:rFonts w:ascii="Times New Roman" w:hAnsi="Times New Roman" w:cs="Times New Roman"/>
                <w:sz w:val="16"/>
                <w:szCs w:val="16"/>
              </w:rPr>
            </w:pPr>
          </w:p>
        </w:tc>
        <w:tc>
          <w:tcPr>
            <w:tcW w:w="5246" w:type="dxa"/>
            <w:noWrap/>
            <w:vAlign w:val="center"/>
            <w:hideMark/>
          </w:tcPr>
          <w:p w14:paraId="177C83A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vMerge/>
            <w:noWrap/>
            <w:vAlign w:val="center"/>
            <w:hideMark/>
          </w:tcPr>
          <w:p w14:paraId="1ED25802" w14:textId="61991600" w:rsidR="009812C6" w:rsidRPr="00134FE9" w:rsidRDefault="009812C6" w:rsidP="009D2FCE">
            <w:pPr>
              <w:rPr>
                <w:rFonts w:ascii="Times New Roman" w:hAnsi="Times New Roman" w:cs="Times New Roman"/>
                <w:sz w:val="16"/>
                <w:szCs w:val="16"/>
              </w:rPr>
            </w:pPr>
          </w:p>
        </w:tc>
      </w:tr>
      <w:tr w:rsidR="0030391A" w:rsidRPr="00134FE9" w14:paraId="68194349" w14:textId="77777777" w:rsidTr="00C82869">
        <w:trPr>
          <w:trHeight w:val="288"/>
          <w:jc w:val="center"/>
        </w:trPr>
        <w:tc>
          <w:tcPr>
            <w:tcW w:w="390" w:type="dxa"/>
            <w:vMerge/>
            <w:vAlign w:val="center"/>
          </w:tcPr>
          <w:p w14:paraId="57E76520"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7B53D79" w14:textId="20A0E7C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4F040720" w14:textId="2F10C4C9" w:rsidR="009812C6" w:rsidRPr="00134FE9" w:rsidRDefault="009812C6" w:rsidP="00703DD8">
            <w:pPr>
              <w:rPr>
                <w:rFonts w:ascii="Times New Roman" w:hAnsi="Times New Roman" w:cs="Times New Roman"/>
                <w:sz w:val="16"/>
                <w:szCs w:val="16"/>
              </w:rPr>
            </w:pPr>
          </w:p>
        </w:tc>
        <w:tc>
          <w:tcPr>
            <w:tcW w:w="5246" w:type="dxa"/>
            <w:noWrap/>
            <w:vAlign w:val="center"/>
            <w:hideMark/>
          </w:tcPr>
          <w:p w14:paraId="68922AF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4A884058" w14:textId="601710AE" w:rsidR="009812C6" w:rsidRPr="00134FE9" w:rsidRDefault="009812C6" w:rsidP="009D2FCE">
            <w:pPr>
              <w:rPr>
                <w:rFonts w:ascii="Times New Roman" w:hAnsi="Times New Roman" w:cs="Times New Roman"/>
                <w:sz w:val="16"/>
                <w:szCs w:val="16"/>
              </w:rPr>
            </w:pPr>
          </w:p>
        </w:tc>
      </w:tr>
      <w:tr w:rsidR="0030391A" w:rsidRPr="00134FE9" w14:paraId="6DEA90C7" w14:textId="77777777" w:rsidTr="00C82869">
        <w:trPr>
          <w:trHeight w:val="288"/>
          <w:jc w:val="center"/>
        </w:trPr>
        <w:tc>
          <w:tcPr>
            <w:tcW w:w="390" w:type="dxa"/>
            <w:vMerge/>
            <w:vAlign w:val="center"/>
          </w:tcPr>
          <w:p w14:paraId="4414071A"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C374720" w14:textId="631F553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5FB056E9" w14:textId="27FA1895" w:rsidR="009812C6" w:rsidRPr="00134FE9" w:rsidRDefault="009812C6">
            <w:pPr>
              <w:rPr>
                <w:rFonts w:ascii="Times New Roman" w:hAnsi="Times New Roman" w:cs="Times New Roman"/>
                <w:sz w:val="16"/>
                <w:szCs w:val="16"/>
              </w:rPr>
            </w:pPr>
          </w:p>
        </w:tc>
        <w:tc>
          <w:tcPr>
            <w:tcW w:w="5246" w:type="dxa"/>
            <w:noWrap/>
            <w:vAlign w:val="center"/>
            <w:hideMark/>
          </w:tcPr>
          <w:p w14:paraId="0B03230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c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262A898" w14:textId="3F283FFE" w:rsidR="009812C6" w:rsidRPr="00134FE9" w:rsidRDefault="009812C6" w:rsidP="009D2FCE">
            <w:pPr>
              <w:rPr>
                <w:rFonts w:ascii="Times New Roman" w:hAnsi="Times New Roman" w:cs="Times New Roman"/>
                <w:sz w:val="16"/>
                <w:szCs w:val="16"/>
              </w:rPr>
            </w:pPr>
          </w:p>
        </w:tc>
      </w:tr>
      <w:tr w:rsidR="0030391A" w:rsidRPr="00134FE9" w14:paraId="101F6E9D" w14:textId="77777777" w:rsidTr="00C82869">
        <w:trPr>
          <w:trHeight w:val="288"/>
          <w:jc w:val="center"/>
        </w:trPr>
        <w:tc>
          <w:tcPr>
            <w:tcW w:w="390" w:type="dxa"/>
            <w:vMerge w:val="restart"/>
            <w:vAlign w:val="center"/>
          </w:tcPr>
          <w:p w14:paraId="615A907A" w14:textId="4E6C0A36" w:rsidR="009812C6" w:rsidRPr="00134FE9" w:rsidRDefault="009812C6" w:rsidP="001F0BAA">
            <w:pPr>
              <w:rPr>
                <w:rFonts w:ascii="Times New Roman" w:hAnsi="Times New Roman" w:cs="Times New Roman"/>
                <w:sz w:val="16"/>
                <w:szCs w:val="16"/>
              </w:rPr>
            </w:pPr>
            <w:r w:rsidRPr="00134FE9">
              <w:rPr>
                <w:rFonts w:ascii="Times New Roman" w:hAnsi="Times New Roman" w:cs="Times New Roman"/>
                <w:sz w:val="16"/>
                <w:szCs w:val="16"/>
              </w:rPr>
              <w:t>27</w:t>
            </w:r>
          </w:p>
        </w:tc>
        <w:tc>
          <w:tcPr>
            <w:tcW w:w="1040" w:type="dxa"/>
            <w:vMerge w:val="restart"/>
            <w:noWrap/>
            <w:vAlign w:val="center"/>
            <w:hideMark/>
          </w:tcPr>
          <w:p w14:paraId="7488357D" w14:textId="4E57F8DF" w:rsidR="009812C6" w:rsidRPr="00134FE9" w:rsidRDefault="009812C6" w:rsidP="001F0BAA">
            <w:pPr>
              <w:rPr>
                <w:rFonts w:ascii="Times New Roman" w:hAnsi="Times New Roman" w:cs="Times New Roman"/>
                <w:sz w:val="16"/>
                <w:szCs w:val="16"/>
              </w:rPr>
            </w:pPr>
            <w:proofErr w:type="spellStart"/>
            <w:r w:rsidRPr="00134FE9">
              <w:rPr>
                <w:rFonts w:ascii="Times New Roman" w:hAnsi="Times New Roman" w:cs="Times New Roman"/>
                <w:sz w:val="16"/>
                <w:szCs w:val="16"/>
              </w:rPr>
              <w:t>Rimdusit</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doi.org/10.1088/0964-1726/22/7/075033","ISSN":"09641726","abstract":"Novel shape memory polymers (SMPs) were prepared from benzoxazine-modified epoxy resin. Specimens consisting of aromatic epoxy (E), aliphatic epoxy (N), Jeffamine D230 (D) and BA-a benzoxazine monomer (B) were evaluated. The mole ratio of D/B was used as a mixed curing agent for an epoxy system with a fixed E/N. The effects of BA-a content on the thermal, mechanical and shape memory properties of epoxy-based shape memory polymers (SMPs) were investigated by differential scanning calorimetry (DSC), dynamic mechanical analysis (DMA), flexural test and shape recovery test. The results revealed that the obtained SMPs exhibited a higher flexural strength and flexural modulus than those of the unmodified epoxy-based SMP at room temperature and at 20°C above glass transition temperature (Tg). The presence of 1 mol BA-a as a curing agent provided the specimen with the highest Tg, i.e. about 72°C higher than that of epoxy-based SMP cured by Jeffamine D230. All SMP samples needed only a few minutes to fully recover to their original shape. The samples exhibited high shape fixity (98-99%) and shape recovery ratio (90-100%). In addition, the recovery stress values increased with increasing BA-a mole ratio from 20 to 38 kPa, when BA-a up to 1 mol ratio was added. All of the SMP samples exhibited only minimum change in their flexural strength at the end of a 100 recovery cycles test. © 2013 IOP Publishing Ltd.","author":[{"dropping-particle":"","family":"Rimdusit","given":"Sarawut","non-dropping-particle":"","parse-names":false,"suffix":""},{"dropping-particle":"","family":"Lohwerathama","given":"Montha","non-dropping-particle":"","parse-names":false,"suffix":""},{"dropping-particle":"","family":"Hemvichian","given":"Kasinee","non-dropping-particle":"","parse-names":false,"suffix":""},{"dropping-particle":"","family":"Kasemsiri","given":"Pornnapa","non-dropping-particle":"","parse-names":false,"suffix":""},{"dropping-particle":"","family":"Dueramae","given":"Isala","non-dropping-particle":"","parse-names":false,"suffix":""}],"container-title":"Smart Materials and Structures","id":"ITEM-1","issue":"7","issued":{"date-parts":[["2013"]]},"title":"Shape memory polymers from benzoxazine-modified epoxy","type":"article-journal","volume":"22"},"uris":["http://www.mendeley.com/documents/?uuid=7b74d638-6725-40b2-a6e8-3b1c145282db"]}],"mendeley":{"formattedCitation":"[20]","plainTextFormattedCitation":"[20]","previouslyFormattedCitation":"&lt;sup&gt;20&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0]</w:t>
            </w:r>
            <w:r w:rsidRPr="00134FE9">
              <w:rPr>
                <w:rFonts w:ascii="Times New Roman" w:hAnsi="Times New Roman" w:cs="Times New Roman"/>
                <w:sz w:val="16"/>
                <w:szCs w:val="16"/>
              </w:rPr>
              <w:fldChar w:fldCharType="end"/>
            </w:r>
          </w:p>
          <w:p w14:paraId="5AC12005" w14:textId="77777777" w:rsidR="009812C6" w:rsidRPr="00134FE9" w:rsidRDefault="009812C6" w:rsidP="009D2FCE">
            <w:pPr>
              <w:rPr>
                <w:rFonts w:ascii="Times New Roman" w:hAnsi="Times New Roman" w:cs="Times New Roman"/>
                <w:sz w:val="16"/>
                <w:szCs w:val="16"/>
              </w:rPr>
            </w:pPr>
          </w:p>
        </w:tc>
        <w:tc>
          <w:tcPr>
            <w:tcW w:w="1578" w:type="dxa"/>
            <w:vMerge w:val="restart"/>
            <w:noWrap/>
            <w:vAlign w:val="center"/>
            <w:hideMark/>
          </w:tcPr>
          <w:p w14:paraId="3115640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ENDB 1/1/0/1</w:t>
            </w:r>
          </w:p>
          <w:p w14:paraId="3DF6583A" w14:textId="2E4718C8" w:rsidR="009812C6" w:rsidRPr="00134FE9" w:rsidRDefault="009812C6" w:rsidP="00703DD8">
            <w:pPr>
              <w:rPr>
                <w:rFonts w:ascii="Times New Roman" w:hAnsi="Times New Roman" w:cs="Times New Roman"/>
                <w:sz w:val="16"/>
                <w:szCs w:val="16"/>
              </w:rPr>
            </w:pPr>
          </w:p>
        </w:tc>
        <w:tc>
          <w:tcPr>
            <w:tcW w:w="5246" w:type="dxa"/>
            <w:noWrap/>
            <w:vAlign w:val="center"/>
            <w:hideMark/>
          </w:tcPr>
          <w:p w14:paraId="2EA37EF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val="restart"/>
            <w:noWrap/>
            <w:vAlign w:val="center"/>
            <w:hideMark/>
          </w:tcPr>
          <w:p w14:paraId="1A375C3D"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20.3</w:t>
            </w:r>
          </w:p>
          <w:p w14:paraId="51499D2B" w14:textId="6EBEF197" w:rsidR="009812C6" w:rsidRPr="00134FE9" w:rsidRDefault="009812C6" w:rsidP="009D2FCE">
            <w:pPr>
              <w:rPr>
                <w:rFonts w:ascii="Times New Roman" w:hAnsi="Times New Roman" w:cs="Times New Roman"/>
                <w:sz w:val="16"/>
                <w:szCs w:val="16"/>
              </w:rPr>
            </w:pPr>
          </w:p>
        </w:tc>
      </w:tr>
      <w:tr w:rsidR="0030391A" w:rsidRPr="00134FE9" w14:paraId="5E010498" w14:textId="77777777" w:rsidTr="00C82869">
        <w:trPr>
          <w:trHeight w:val="288"/>
          <w:jc w:val="center"/>
        </w:trPr>
        <w:tc>
          <w:tcPr>
            <w:tcW w:w="390" w:type="dxa"/>
            <w:vMerge/>
            <w:vAlign w:val="center"/>
          </w:tcPr>
          <w:p w14:paraId="51F5F3C3"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0E33768" w14:textId="6A657993"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47D1575D" w14:textId="33BE92E0" w:rsidR="009812C6" w:rsidRPr="00134FE9" w:rsidRDefault="009812C6" w:rsidP="00703DD8">
            <w:pPr>
              <w:rPr>
                <w:rFonts w:ascii="Times New Roman" w:hAnsi="Times New Roman" w:cs="Times New Roman"/>
                <w:sz w:val="16"/>
                <w:szCs w:val="16"/>
              </w:rPr>
            </w:pPr>
          </w:p>
        </w:tc>
        <w:tc>
          <w:tcPr>
            <w:tcW w:w="5246" w:type="dxa"/>
            <w:noWrap/>
            <w:vAlign w:val="center"/>
            <w:hideMark/>
          </w:tcPr>
          <w:p w14:paraId="451168A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47E958D0" w14:textId="4826F950" w:rsidR="009812C6" w:rsidRPr="00134FE9" w:rsidRDefault="009812C6" w:rsidP="009D2FCE">
            <w:pPr>
              <w:rPr>
                <w:rFonts w:ascii="Times New Roman" w:hAnsi="Times New Roman" w:cs="Times New Roman"/>
                <w:sz w:val="16"/>
                <w:szCs w:val="16"/>
              </w:rPr>
            </w:pPr>
          </w:p>
        </w:tc>
      </w:tr>
      <w:tr w:rsidR="0030391A" w:rsidRPr="00134FE9" w14:paraId="27B94861" w14:textId="77777777" w:rsidTr="00C82869">
        <w:trPr>
          <w:trHeight w:val="288"/>
          <w:jc w:val="center"/>
        </w:trPr>
        <w:tc>
          <w:tcPr>
            <w:tcW w:w="390" w:type="dxa"/>
            <w:vMerge/>
            <w:vAlign w:val="center"/>
          </w:tcPr>
          <w:p w14:paraId="75A6827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81A1DAC" w14:textId="6395673D"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4CF14340" w14:textId="0C432605" w:rsidR="009812C6" w:rsidRPr="00134FE9" w:rsidRDefault="009812C6" w:rsidP="00703DD8">
            <w:pPr>
              <w:rPr>
                <w:rFonts w:ascii="Times New Roman" w:hAnsi="Times New Roman" w:cs="Times New Roman"/>
                <w:sz w:val="16"/>
                <w:szCs w:val="16"/>
              </w:rPr>
            </w:pPr>
          </w:p>
        </w:tc>
        <w:tc>
          <w:tcPr>
            <w:tcW w:w="5246" w:type="dxa"/>
            <w:noWrap/>
            <w:vAlign w:val="center"/>
            <w:hideMark/>
          </w:tcPr>
          <w:p w14:paraId="5EADBA1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r w:rsidRPr="00134FE9">
              <w:rPr>
                <w:rFonts w:ascii="Times New Roman" w:hAnsi="Times New Roman" w:cs="Times New Roman"/>
                <w:sz w:val="16"/>
                <w:szCs w:val="16"/>
              </w:rPr>
              <w:lastRenderedPageBreak/>
              <w:t xml:space="preserve">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49C86436" w14:textId="41D9797E" w:rsidR="009812C6" w:rsidRPr="00134FE9" w:rsidRDefault="009812C6" w:rsidP="009D2FCE">
            <w:pPr>
              <w:rPr>
                <w:rFonts w:ascii="Times New Roman" w:hAnsi="Times New Roman" w:cs="Times New Roman"/>
                <w:sz w:val="16"/>
                <w:szCs w:val="16"/>
              </w:rPr>
            </w:pPr>
          </w:p>
        </w:tc>
      </w:tr>
      <w:tr w:rsidR="0030391A" w:rsidRPr="00134FE9" w14:paraId="24FD5FAD" w14:textId="77777777" w:rsidTr="00C82869">
        <w:trPr>
          <w:trHeight w:val="288"/>
          <w:jc w:val="center"/>
        </w:trPr>
        <w:tc>
          <w:tcPr>
            <w:tcW w:w="390" w:type="dxa"/>
            <w:vMerge/>
            <w:vAlign w:val="center"/>
          </w:tcPr>
          <w:p w14:paraId="5D86A0D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A1A8623" w14:textId="0FE84AB4"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36989879" w14:textId="17D5660F" w:rsidR="009812C6" w:rsidRPr="00134FE9" w:rsidRDefault="009812C6" w:rsidP="00703DD8">
            <w:pPr>
              <w:rPr>
                <w:rFonts w:ascii="Times New Roman" w:hAnsi="Times New Roman" w:cs="Times New Roman"/>
                <w:sz w:val="16"/>
                <w:szCs w:val="16"/>
              </w:rPr>
            </w:pPr>
          </w:p>
        </w:tc>
        <w:tc>
          <w:tcPr>
            <w:tcW w:w="5246" w:type="dxa"/>
            <w:noWrap/>
            <w:vAlign w:val="center"/>
            <w:hideMark/>
          </w:tcPr>
          <w:p w14:paraId="171E36C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7D28E59B" w14:textId="065F612E" w:rsidR="009812C6" w:rsidRPr="00134FE9" w:rsidRDefault="009812C6" w:rsidP="009D2FCE">
            <w:pPr>
              <w:rPr>
                <w:rFonts w:ascii="Times New Roman" w:hAnsi="Times New Roman" w:cs="Times New Roman"/>
                <w:sz w:val="16"/>
                <w:szCs w:val="16"/>
              </w:rPr>
            </w:pPr>
          </w:p>
        </w:tc>
      </w:tr>
      <w:tr w:rsidR="0030391A" w:rsidRPr="00134FE9" w14:paraId="647A3D6E" w14:textId="77777777" w:rsidTr="00C82869">
        <w:trPr>
          <w:trHeight w:val="288"/>
          <w:jc w:val="center"/>
        </w:trPr>
        <w:tc>
          <w:tcPr>
            <w:tcW w:w="390" w:type="dxa"/>
            <w:vMerge/>
            <w:vAlign w:val="center"/>
          </w:tcPr>
          <w:p w14:paraId="6B99E4EF"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74C26C6" w14:textId="10D58D49"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2F7832E0" w14:textId="20BC6F91" w:rsidR="009812C6" w:rsidRPr="00134FE9" w:rsidRDefault="009812C6" w:rsidP="00703DD8">
            <w:pPr>
              <w:rPr>
                <w:rFonts w:ascii="Times New Roman" w:hAnsi="Times New Roman" w:cs="Times New Roman"/>
                <w:sz w:val="16"/>
                <w:szCs w:val="16"/>
              </w:rPr>
            </w:pPr>
          </w:p>
        </w:tc>
        <w:tc>
          <w:tcPr>
            <w:tcW w:w="5246" w:type="dxa"/>
            <w:noWrap/>
            <w:vAlign w:val="center"/>
            <w:hideMark/>
          </w:tcPr>
          <w:p w14:paraId="3144970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F622D8D" w14:textId="16BF9688" w:rsidR="009812C6" w:rsidRPr="00134FE9" w:rsidRDefault="009812C6" w:rsidP="009D2FCE">
            <w:pPr>
              <w:rPr>
                <w:rFonts w:ascii="Times New Roman" w:hAnsi="Times New Roman" w:cs="Times New Roman"/>
                <w:sz w:val="16"/>
                <w:szCs w:val="16"/>
              </w:rPr>
            </w:pPr>
          </w:p>
        </w:tc>
      </w:tr>
      <w:tr w:rsidR="0030391A" w:rsidRPr="00134FE9" w14:paraId="029A59D1" w14:textId="77777777" w:rsidTr="00C82869">
        <w:trPr>
          <w:trHeight w:val="288"/>
          <w:jc w:val="center"/>
        </w:trPr>
        <w:tc>
          <w:tcPr>
            <w:tcW w:w="390" w:type="dxa"/>
            <w:vMerge/>
            <w:vAlign w:val="center"/>
          </w:tcPr>
          <w:p w14:paraId="70342C7F"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093A28B" w14:textId="09F0A69B"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ACF7274" w14:textId="23052508" w:rsidR="009812C6" w:rsidRPr="00134FE9" w:rsidRDefault="009812C6">
            <w:pPr>
              <w:rPr>
                <w:rFonts w:ascii="Times New Roman" w:hAnsi="Times New Roman" w:cs="Times New Roman"/>
                <w:sz w:val="16"/>
                <w:szCs w:val="16"/>
              </w:rPr>
            </w:pPr>
          </w:p>
        </w:tc>
        <w:tc>
          <w:tcPr>
            <w:tcW w:w="5246" w:type="dxa"/>
            <w:noWrap/>
            <w:vAlign w:val="center"/>
            <w:hideMark/>
          </w:tcPr>
          <w:p w14:paraId="0366C2A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8474E7A" w14:textId="74D18728" w:rsidR="009812C6" w:rsidRPr="00134FE9" w:rsidRDefault="009812C6" w:rsidP="009D2FCE">
            <w:pPr>
              <w:rPr>
                <w:rFonts w:ascii="Times New Roman" w:hAnsi="Times New Roman" w:cs="Times New Roman"/>
                <w:sz w:val="16"/>
                <w:szCs w:val="16"/>
              </w:rPr>
            </w:pPr>
          </w:p>
        </w:tc>
      </w:tr>
      <w:tr w:rsidR="0030391A" w:rsidRPr="00134FE9" w14:paraId="6E68DC2D" w14:textId="77777777" w:rsidTr="00C82869">
        <w:trPr>
          <w:trHeight w:val="288"/>
          <w:jc w:val="center"/>
        </w:trPr>
        <w:tc>
          <w:tcPr>
            <w:tcW w:w="390" w:type="dxa"/>
            <w:vMerge w:val="restart"/>
            <w:vAlign w:val="center"/>
          </w:tcPr>
          <w:p w14:paraId="26D58126" w14:textId="5CBDDE42"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28</w:t>
            </w:r>
          </w:p>
        </w:tc>
        <w:tc>
          <w:tcPr>
            <w:tcW w:w="1040" w:type="dxa"/>
            <w:vMerge w:val="restart"/>
            <w:noWrap/>
            <w:vAlign w:val="center"/>
            <w:hideMark/>
          </w:tcPr>
          <w:p w14:paraId="4E702E5E" w14:textId="183C1B71"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Tanpitaksit2014</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abstract":"Shape memory polymers (SMPs) are polymers that can fix the temporary shape and recover to the permanent shape by external stimuli. Epoxy resins are an important family of SMPs due to their excellent stability, thermomechanical endurance and the high values of shape fixity. However, epoxide ring opening polymerization required a curing agent which possesses some disadvantages such as high cost, toxic problem to the user and corrosion to the processing apparatus. In this research, novel series of SMPs were prepared from aliphatic epoxy as soft segment and benzoxazine resin (BA-a) as hard segment. Additionally, benzoxazine resin can also function as a curing agent for the epoxy. The composition of BA-a in BA- a/aliphatic-epoxy SMPs was controlled to be in the range of 30 to 50 mol%. Shape fixity and shape recovery as well as essential thermomechanical properties of the BA-a/aliphatic-epoxy SMPs were characterized by dynamic mechanical analysis (DMA) and shape memory test. The results revealed that storage modulus at room temperature of the obtained SMPs was increased from 2.8 GPa at BA-a content of 30 mol% to the value of 4.5 GPa at 50 mol% of BA-a. The glass transition temperature (Tg) obtained from the maximum peak of the Tan ? was outstandingly increased with an increasing in BA-a content and reported to be in the range of 51 to 140?C. The increment in Tg was also correspond to the raise in the crosslink density of BA-a- modified aliphatic epoxy SMPs. From the shape memory test, all SMP samples exhibited a high value of shape fixity close to 100%. Furthermore, the presence of BA-a content in BA-a/aliphatic epoxy SMPs imparted a greater in recovery stress ranging from 0.25 to 1.59 MPa or about 6 times improvement. These SMPs based on aliphatic epoxy-benzoxazine are highly attractive for shape memory materials to be used in a broader range of applications at elevated temperature and with greater recovery stress.","author":[{"dropping-particle":"","family":"Tanpitaksit","given":"Thachanat","non-dropping-particle":"","parse-names":false,"suffix":""},{"dropping-particle":"","family":"Okhawilai","given":"Manunya","non-dropping-particle":"","parse-names":false,"suffix":""},{"dropping-particle":"","family":"Rimdusit","given":"Sarawut","non-dropping-particle":"","parse-names":false,"suffix":""}],"container-title":"Journal of Metals, Materials and Minerals","id":"ITEM-1","issue":"1","issued":{"date-parts":[["2014"]]},"page":"43-47","title":"Shape Fixity and Shape Recovery of Shape Memory Polymer","type":"article-journal","volume":"24"},"uris":["http://www.mendeley.com/documents/?uuid=c72573e0-9570-4209-ba19-cefa67910c2f"]}],"mendeley":{"formattedCitation":"[21]","plainTextFormattedCitation":"[21]","previouslyFormattedCitation":"&lt;sup&gt;2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1]</w:t>
            </w:r>
            <w:r w:rsidRPr="00134FE9">
              <w:rPr>
                <w:rFonts w:ascii="Times New Roman" w:hAnsi="Times New Roman" w:cs="Times New Roman"/>
                <w:sz w:val="16"/>
                <w:szCs w:val="16"/>
              </w:rPr>
              <w:fldChar w:fldCharType="end"/>
            </w:r>
          </w:p>
          <w:p w14:paraId="767462F1" w14:textId="1C855779"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3A50DD1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BA-a 40 mol%</w:t>
            </w:r>
          </w:p>
          <w:p w14:paraId="6A04A459" w14:textId="427986E9" w:rsidR="009812C6" w:rsidRPr="00134FE9" w:rsidRDefault="009812C6" w:rsidP="00703DD8">
            <w:pPr>
              <w:rPr>
                <w:rFonts w:ascii="Times New Roman" w:hAnsi="Times New Roman" w:cs="Times New Roman"/>
                <w:sz w:val="16"/>
                <w:szCs w:val="16"/>
              </w:rPr>
            </w:pPr>
          </w:p>
        </w:tc>
        <w:tc>
          <w:tcPr>
            <w:tcW w:w="5246" w:type="dxa"/>
            <w:noWrap/>
            <w:vAlign w:val="center"/>
            <w:hideMark/>
          </w:tcPr>
          <w:p w14:paraId="4F21D15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val="restart"/>
            <w:noWrap/>
            <w:vAlign w:val="center"/>
            <w:hideMark/>
          </w:tcPr>
          <w:p w14:paraId="7100D4B6"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38.91</w:t>
            </w:r>
          </w:p>
          <w:p w14:paraId="5F6986E5" w14:textId="4B397D33" w:rsidR="009812C6" w:rsidRPr="00134FE9" w:rsidRDefault="009812C6" w:rsidP="009D2FCE">
            <w:pPr>
              <w:rPr>
                <w:rFonts w:ascii="Times New Roman" w:hAnsi="Times New Roman" w:cs="Times New Roman"/>
                <w:sz w:val="16"/>
                <w:szCs w:val="16"/>
              </w:rPr>
            </w:pPr>
          </w:p>
        </w:tc>
      </w:tr>
      <w:tr w:rsidR="0030391A" w:rsidRPr="00134FE9" w14:paraId="0005BB7C" w14:textId="77777777" w:rsidTr="00C82869">
        <w:trPr>
          <w:trHeight w:val="288"/>
          <w:jc w:val="center"/>
        </w:trPr>
        <w:tc>
          <w:tcPr>
            <w:tcW w:w="390" w:type="dxa"/>
            <w:vMerge/>
            <w:vAlign w:val="center"/>
          </w:tcPr>
          <w:p w14:paraId="0908314E"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47D39425" w14:textId="67C844E7" w:rsidR="009812C6" w:rsidRPr="00134FE9" w:rsidRDefault="009812C6">
            <w:pPr>
              <w:rPr>
                <w:rFonts w:ascii="Times New Roman" w:hAnsi="Times New Roman" w:cs="Times New Roman"/>
                <w:sz w:val="16"/>
                <w:szCs w:val="16"/>
              </w:rPr>
            </w:pPr>
          </w:p>
        </w:tc>
        <w:tc>
          <w:tcPr>
            <w:tcW w:w="1578" w:type="dxa"/>
            <w:vMerge/>
            <w:noWrap/>
            <w:vAlign w:val="center"/>
            <w:hideMark/>
          </w:tcPr>
          <w:p w14:paraId="1AE73B91" w14:textId="4AB91B15" w:rsidR="009812C6" w:rsidRPr="00134FE9" w:rsidRDefault="009812C6">
            <w:pPr>
              <w:rPr>
                <w:rFonts w:ascii="Times New Roman" w:hAnsi="Times New Roman" w:cs="Times New Roman"/>
                <w:sz w:val="16"/>
                <w:szCs w:val="16"/>
              </w:rPr>
            </w:pPr>
          </w:p>
        </w:tc>
        <w:tc>
          <w:tcPr>
            <w:tcW w:w="5246" w:type="dxa"/>
            <w:noWrap/>
            <w:vAlign w:val="center"/>
            <w:hideMark/>
          </w:tcPr>
          <w:p w14:paraId="33E4E14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C N ( &gt;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6EA30BB9" w14:textId="2E2588E0" w:rsidR="009812C6" w:rsidRPr="00134FE9" w:rsidRDefault="009812C6" w:rsidP="009D2FCE">
            <w:pPr>
              <w:rPr>
                <w:rFonts w:ascii="Times New Roman" w:hAnsi="Times New Roman" w:cs="Times New Roman"/>
                <w:sz w:val="16"/>
                <w:szCs w:val="16"/>
              </w:rPr>
            </w:pPr>
          </w:p>
        </w:tc>
      </w:tr>
      <w:tr w:rsidR="0030391A" w:rsidRPr="00134FE9" w14:paraId="4DFC710A" w14:textId="77777777" w:rsidTr="00C82869">
        <w:trPr>
          <w:trHeight w:val="288"/>
          <w:jc w:val="center"/>
        </w:trPr>
        <w:tc>
          <w:tcPr>
            <w:tcW w:w="390" w:type="dxa"/>
            <w:vMerge w:val="restart"/>
            <w:vAlign w:val="center"/>
          </w:tcPr>
          <w:p w14:paraId="45A5BE1A" w14:textId="1474CC8A"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29</w:t>
            </w:r>
          </w:p>
        </w:tc>
        <w:tc>
          <w:tcPr>
            <w:tcW w:w="1040" w:type="dxa"/>
            <w:vMerge w:val="restart"/>
            <w:noWrap/>
            <w:vAlign w:val="center"/>
            <w:hideMark/>
          </w:tcPr>
          <w:p w14:paraId="47BC6D95" w14:textId="700759EC"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Fejos</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177/0731684413497277","ISSN":"07316844","abstract":"Biocomposites were prepared using epoxidized linseed oil and flax fibre reinforcements in different assemblies. Epoxidized linseed oil was cured by two different anhydrides to check how its thermomechanical properties can be influenced. As reinforcements, nonwoven mat, twill weave and quasi-unidirectional textile fabrics with two different yarn finenesses were used. Their reinforcing effect was determined using dynamic mechanical analysis in flexure. Dynamic mechanical analysis served to determine the glass transition temperature (Tg) also. Shape-memory properties were derived from quasi-unconstrained flexural tests performed near to the Tg of the epoxidized linseed oil and its biocomposites. Flax reinforcement reduced the Tg that was attributed to off-stoichiometry owing to chemical reaction between the hydroxyl groups of flax and anhydride hardener. The shape-memory parameters were moderate or low. They were affected by both textile content and type. © The Author(s) 2013.","author":[{"dropping-particle":"","family":"Fejos","given":"M.","non-dropping-particle":"","parse-names":false,"suffix":""},{"dropping-particle":"","family":"Karger-Kocsis","given":"J.","non-dropping-particle":"","parse-names":false,"suffix":""},{"dropping-particle":"","family":"Grishchuk","given":"S.","non-dropping-particle":"","parse-names":false,"suffix":""}],"container-title":"Journal of Reinforced Plastics and Composites","id":"ITEM-1","issue":"24","issued":{"date-parts":[["2013"]]},"page":"1879-1886","title":"Effects of fibre content and textile structure on dynamic-mechanical and shape-memory properties of ELO/flax biocomposites","type":"article-journal","volume":"32"},"uris":["http://www.mendeley.com/documents/?uuid=2c7d646c-ff2d-4062-bbb0-85b38badcde8"]}],"mendeley":{"formattedCitation":"[22]","plainTextFormattedCitation":"[22]","previouslyFormattedCitation":"&lt;sup&gt;22&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2]</w:t>
            </w:r>
            <w:r w:rsidRPr="00134FE9">
              <w:rPr>
                <w:rFonts w:ascii="Times New Roman" w:hAnsi="Times New Roman" w:cs="Times New Roman"/>
                <w:sz w:val="16"/>
                <w:szCs w:val="16"/>
              </w:rPr>
              <w:fldChar w:fldCharType="end"/>
            </w:r>
          </w:p>
          <w:p w14:paraId="76F64083" w14:textId="4D557A4E"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1C003F8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ElO2</w:t>
            </w:r>
          </w:p>
          <w:p w14:paraId="6015D1D5" w14:textId="0BD389AD" w:rsidR="009812C6" w:rsidRPr="00134FE9" w:rsidRDefault="009812C6" w:rsidP="00703DD8">
            <w:pPr>
              <w:rPr>
                <w:rFonts w:ascii="Times New Roman" w:hAnsi="Times New Roman" w:cs="Times New Roman"/>
                <w:sz w:val="16"/>
                <w:szCs w:val="16"/>
              </w:rPr>
            </w:pPr>
          </w:p>
        </w:tc>
        <w:tc>
          <w:tcPr>
            <w:tcW w:w="5246" w:type="dxa"/>
            <w:noWrap/>
            <w:vAlign w:val="center"/>
            <w:hideMark/>
          </w:tcPr>
          <w:p w14:paraId="401FC3E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O &gt; ) O &gt; )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O &gt; ) O &gt;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 C 1 ) C ( O &lt; ) O C 2 O &lt; }</w:t>
            </w:r>
          </w:p>
        </w:tc>
        <w:tc>
          <w:tcPr>
            <w:tcW w:w="1096" w:type="dxa"/>
            <w:vMerge w:val="restart"/>
            <w:noWrap/>
            <w:vAlign w:val="center"/>
            <w:hideMark/>
          </w:tcPr>
          <w:p w14:paraId="145995E7"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35</w:t>
            </w:r>
          </w:p>
          <w:p w14:paraId="1DAB417F" w14:textId="7BE142FB" w:rsidR="009812C6" w:rsidRPr="00134FE9" w:rsidRDefault="009812C6" w:rsidP="009D2FCE">
            <w:pPr>
              <w:rPr>
                <w:rFonts w:ascii="Times New Roman" w:hAnsi="Times New Roman" w:cs="Times New Roman"/>
                <w:sz w:val="16"/>
                <w:szCs w:val="16"/>
              </w:rPr>
            </w:pPr>
          </w:p>
        </w:tc>
      </w:tr>
      <w:tr w:rsidR="0030391A" w:rsidRPr="00134FE9" w14:paraId="2B023D98" w14:textId="77777777" w:rsidTr="00C82869">
        <w:trPr>
          <w:trHeight w:val="288"/>
          <w:jc w:val="center"/>
        </w:trPr>
        <w:tc>
          <w:tcPr>
            <w:tcW w:w="390" w:type="dxa"/>
            <w:vMerge/>
            <w:vAlign w:val="center"/>
          </w:tcPr>
          <w:p w14:paraId="3D595763"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6889668B" w14:textId="027AD566" w:rsidR="009812C6" w:rsidRPr="00134FE9" w:rsidRDefault="009812C6">
            <w:pPr>
              <w:rPr>
                <w:rFonts w:ascii="Times New Roman" w:hAnsi="Times New Roman" w:cs="Times New Roman"/>
                <w:sz w:val="16"/>
                <w:szCs w:val="16"/>
              </w:rPr>
            </w:pPr>
          </w:p>
        </w:tc>
        <w:tc>
          <w:tcPr>
            <w:tcW w:w="1578" w:type="dxa"/>
            <w:vMerge/>
            <w:noWrap/>
            <w:vAlign w:val="center"/>
            <w:hideMark/>
          </w:tcPr>
          <w:p w14:paraId="7A2FE17F" w14:textId="168F8C26" w:rsidR="009812C6" w:rsidRPr="00134FE9" w:rsidRDefault="009812C6">
            <w:pPr>
              <w:rPr>
                <w:rFonts w:ascii="Times New Roman" w:hAnsi="Times New Roman" w:cs="Times New Roman"/>
                <w:sz w:val="16"/>
                <w:szCs w:val="16"/>
              </w:rPr>
            </w:pPr>
          </w:p>
        </w:tc>
        <w:tc>
          <w:tcPr>
            <w:tcW w:w="5246" w:type="dxa"/>
            <w:noWrap/>
            <w:vAlign w:val="center"/>
            <w:hideMark/>
          </w:tcPr>
          <w:p w14:paraId="19EAC0C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 C 1 ) C ( O &lt; ) O C 2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O &gt; ) O &gt; )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O &gt; ) O &gt; ) O &gt; }</w:t>
            </w:r>
          </w:p>
        </w:tc>
        <w:tc>
          <w:tcPr>
            <w:tcW w:w="1096" w:type="dxa"/>
            <w:vMerge/>
            <w:noWrap/>
            <w:vAlign w:val="center"/>
            <w:hideMark/>
          </w:tcPr>
          <w:p w14:paraId="5DF21451" w14:textId="7AF7ED5A" w:rsidR="009812C6" w:rsidRPr="00134FE9" w:rsidRDefault="009812C6" w:rsidP="009D2FCE">
            <w:pPr>
              <w:rPr>
                <w:rFonts w:ascii="Times New Roman" w:hAnsi="Times New Roman" w:cs="Times New Roman"/>
                <w:sz w:val="16"/>
                <w:szCs w:val="16"/>
              </w:rPr>
            </w:pPr>
          </w:p>
        </w:tc>
      </w:tr>
      <w:tr w:rsidR="0030391A" w:rsidRPr="00134FE9" w14:paraId="0B24BA23" w14:textId="77777777" w:rsidTr="00C82869">
        <w:trPr>
          <w:trHeight w:val="288"/>
          <w:jc w:val="center"/>
        </w:trPr>
        <w:tc>
          <w:tcPr>
            <w:tcW w:w="390" w:type="dxa"/>
            <w:vMerge w:val="restart"/>
            <w:vAlign w:val="center"/>
          </w:tcPr>
          <w:p w14:paraId="18F690A0" w14:textId="1C0F73AA"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30</w:t>
            </w:r>
          </w:p>
        </w:tc>
        <w:tc>
          <w:tcPr>
            <w:tcW w:w="1040" w:type="dxa"/>
            <w:vMerge w:val="restart"/>
            <w:noWrap/>
            <w:vAlign w:val="center"/>
            <w:hideMark/>
          </w:tcPr>
          <w:p w14:paraId="1B06E2B5" w14:textId="1E5F2CD0"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Feldkamp</w:t>
            </w:r>
            <w:proofErr w:type="spellEnd"/>
            <w:r w:rsidRPr="00134FE9">
              <w:rPr>
                <w:rFonts w:ascii="Times New Roman" w:hAnsi="Times New Roman" w:cs="Times New Roman"/>
                <w:sz w:val="16"/>
                <w:szCs w:val="16"/>
              </w:rPr>
              <w:t>&amp; Rousseau2010</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mame.201000035","ISSN":"14387492","abstract":"The impact of the deformation conditions, specifically the temperature, on the shape-memory behavior and characteristics of epoxy SMPs is studied. By simply varying the temperature during deformation (i.e., the programming step of the SM effect), the ultimate strain of the formulated epoxy was improved three- to fivefold, thereby providing for an increased range of reachable deformation strains during SM thermo-mechanical cycling. This research unveils newly developed epoxy-based SMPs with improved deformability range and high strength with intrinsically good thermal and chemical stability. © WILEY-VCH Verlag GmbH &amp; Co. KGaA, Weinheim.","author":[{"dropping-particle":"","family":"Feldkamp","given":"Diane M.","non-dropping-particle":"","parse-names":false,"suffix":""},{"dropping-particle":"","family":"Rousseau","given":"Ingrid A.","non-dropping-particle":"","parse-names":false,"suffix":""}],"container-title":"Macromolecular Materials and Engineering","id":"ITEM-1","issue":"8","issued":{"date-parts":[["2010"]]},"page":"726-734","title":"Effect of the deformation temperature on the shape-memory behavior of epoxy networks","type":"article-journal","volume":"295"},"uris":["http://www.mendeley.com/documents/?uuid=751b44ed-8928-4c40-9a2b-1fcd941b0407"]}],"mendeley":{"formattedCitation":"[23]","plainTextFormattedCitation":"[23]","previouslyFormattedCitation":"&lt;sup&gt;2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3]</w:t>
            </w:r>
            <w:r w:rsidRPr="00134FE9">
              <w:rPr>
                <w:rFonts w:ascii="Times New Roman" w:hAnsi="Times New Roman" w:cs="Times New Roman"/>
                <w:sz w:val="16"/>
                <w:szCs w:val="16"/>
              </w:rPr>
              <w:fldChar w:fldCharType="end"/>
            </w:r>
          </w:p>
          <w:p w14:paraId="1001C5B7" w14:textId="2157D874" w:rsidR="009812C6" w:rsidRPr="00134FE9" w:rsidRDefault="009812C6" w:rsidP="00703DD8">
            <w:pPr>
              <w:rPr>
                <w:rFonts w:ascii="Times New Roman" w:hAnsi="Times New Roman" w:cs="Times New Roman"/>
                <w:sz w:val="16"/>
                <w:szCs w:val="16"/>
              </w:rPr>
            </w:pPr>
          </w:p>
        </w:tc>
        <w:tc>
          <w:tcPr>
            <w:tcW w:w="1578" w:type="dxa"/>
            <w:vMerge w:val="restart"/>
            <w:vAlign w:val="center"/>
          </w:tcPr>
          <w:p w14:paraId="361C0DF7" w14:textId="12977EBF" w:rsidR="009812C6" w:rsidRPr="00134FE9" w:rsidRDefault="00D5536E">
            <w:pPr>
              <w:rPr>
                <w:rFonts w:ascii="Times New Roman" w:hAnsi="Times New Roman" w:cs="Times New Roman"/>
                <w:sz w:val="16"/>
                <w:szCs w:val="16"/>
              </w:rPr>
            </w:pPr>
            <w:r>
              <w:rPr>
                <w:rFonts w:ascii="Times New Roman" w:hAnsi="Times New Roman" w:cs="Times New Roman"/>
                <w:sz w:val="16"/>
                <w:szCs w:val="16"/>
              </w:rPr>
              <w:t>DER383/EDR-148</w:t>
            </w:r>
          </w:p>
        </w:tc>
        <w:tc>
          <w:tcPr>
            <w:tcW w:w="5246" w:type="dxa"/>
            <w:noWrap/>
            <w:vAlign w:val="center"/>
            <w:hideMark/>
          </w:tcPr>
          <w:p w14:paraId="2F0ABAA0" w14:textId="6B47A1EE"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w:t>
            </w:r>
          </w:p>
        </w:tc>
        <w:tc>
          <w:tcPr>
            <w:tcW w:w="1096" w:type="dxa"/>
            <w:vMerge w:val="restart"/>
            <w:noWrap/>
            <w:vAlign w:val="center"/>
            <w:hideMark/>
          </w:tcPr>
          <w:p w14:paraId="27BCF63D"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98.56</w:t>
            </w:r>
          </w:p>
          <w:p w14:paraId="49A647FE" w14:textId="6BF86AA2" w:rsidR="009812C6" w:rsidRPr="00134FE9" w:rsidRDefault="009812C6" w:rsidP="009D2FCE">
            <w:pPr>
              <w:rPr>
                <w:rFonts w:ascii="Times New Roman" w:hAnsi="Times New Roman" w:cs="Times New Roman"/>
                <w:sz w:val="16"/>
                <w:szCs w:val="16"/>
              </w:rPr>
            </w:pPr>
          </w:p>
        </w:tc>
      </w:tr>
      <w:tr w:rsidR="0030391A" w:rsidRPr="00134FE9" w14:paraId="24633419" w14:textId="77777777" w:rsidTr="00C82869">
        <w:trPr>
          <w:trHeight w:val="288"/>
          <w:jc w:val="center"/>
        </w:trPr>
        <w:tc>
          <w:tcPr>
            <w:tcW w:w="390" w:type="dxa"/>
            <w:vMerge/>
            <w:vAlign w:val="center"/>
          </w:tcPr>
          <w:p w14:paraId="7ED762E7"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1B05828B" w14:textId="461716ED" w:rsidR="009812C6" w:rsidRPr="00134FE9" w:rsidRDefault="009812C6">
            <w:pPr>
              <w:rPr>
                <w:rFonts w:ascii="Times New Roman" w:hAnsi="Times New Roman" w:cs="Times New Roman"/>
                <w:sz w:val="16"/>
                <w:szCs w:val="16"/>
              </w:rPr>
            </w:pPr>
          </w:p>
        </w:tc>
        <w:tc>
          <w:tcPr>
            <w:tcW w:w="1578" w:type="dxa"/>
            <w:vMerge/>
            <w:vAlign w:val="center"/>
          </w:tcPr>
          <w:p w14:paraId="05EA335A" w14:textId="77777777" w:rsidR="009812C6" w:rsidRPr="00134FE9" w:rsidRDefault="009812C6">
            <w:pPr>
              <w:rPr>
                <w:rFonts w:ascii="Times New Roman" w:hAnsi="Times New Roman" w:cs="Times New Roman"/>
                <w:sz w:val="16"/>
                <w:szCs w:val="16"/>
              </w:rPr>
            </w:pPr>
          </w:p>
        </w:tc>
        <w:tc>
          <w:tcPr>
            <w:tcW w:w="5246" w:type="dxa"/>
            <w:noWrap/>
            <w:vAlign w:val="center"/>
            <w:hideMark/>
          </w:tcPr>
          <w:p w14:paraId="3D6DE051" w14:textId="1DA2B443"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B436AC1" w14:textId="5B5A069F" w:rsidR="009812C6" w:rsidRPr="00134FE9" w:rsidRDefault="009812C6" w:rsidP="009D2FCE">
            <w:pPr>
              <w:rPr>
                <w:rFonts w:ascii="Times New Roman" w:hAnsi="Times New Roman" w:cs="Times New Roman"/>
                <w:sz w:val="16"/>
                <w:szCs w:val="16"/>
              </w:rPr>
            </w:pPr>
          </w:p>
        </w:tc>
      </w:tr>
      <w:tr w:rsidR="0030391A" w:rsidRPr="00134FE9" w14:paraId="60198D79" w14:textId="77777777" w:rsidTr="00C82869">
        <w:trPr>
          <w:trHeight w:val="288"/>
          <w:jc w:val="center"/>
        </w:trPr>
        <w:tc>
          <w:tcPr>
            <w:tcW w:w="390" w:type="dxa"/>
            <w:vMerge w:val="restart"/>
            <w:vAlign w:val="center"/>
          </w:tcPr>
          <w:p w14:paraId="43706438" w14:textId="12662C06"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31</w:t>
            </w:r>
          </w:p>
        </w:tc>
        <w:tc>
          <w:tcPr>
            <w:tcW w:w="1040" w:type="dxa"/>
            <w:vMerge w:val="restart"/>
            <w:noWrap/>
            <w:vAlign w:val="center"/>
            <w:hideMark/>
          </w:tcPr>
          <w:p w14:paraId="0CD26F96" w14:textId="431DDCF6"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Feldkamp</w:t>
            </w:r>
            <w:proofErr w:type="spellEnd"/>
            <w:r w:rsidRPr="00134FE9">
              <w:rPr>
                <w:rFonts w:ascii="Times New Roman" w:hAnsi="Times New Roman" w:cs="Times New Roman"/>
                <w:sz w:val="16"/>
                <w:szCs w:val="16"/>
              </w:rPr>
              <w:t>&amp; Rousseau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mame.201100066","ISSN":"14387492","abstract":"Newly developed shape memory (SM) epoxies are unveiled with an improved deformability range, high strength with intrinsically good thermal and chemical stability, high thermal transition (i.e., SM transformation temperature), and qualitatively excellent SM characteristics, thereby providing a synthetic route for adding attractive properties to commonly used industrial and commodity resins. The impact of chemical composition on the failure strains of these SM epoxies is shown and the resulting SM behavior is discussed. © 2011 WILEY-VCH Verlag GmbH &amp; Co. KGaA, Weinheim.","author":[{"dropping-particle":"","family":"Feldkamp","given":"Diane M.","non-dropping-particle":"","parse-names":false,"suffix":""},{"dropping-particle":"","family":"Rousseau","given":"Ingrid A.","non-dropping-particle":"","parse-names":false,"suffix":""}],"container-title":"Macromolecular Materials and Engineering","id":"ITEM-1","issue":"12","issued":{"date-parts":[["2011"]]},"page":"1128-1141","title":"Effect of chemical composition on the deformability of shape-memory epoxies","type":"article-journal","volume":"296"},"uris":["http://www.mendeley.com/documents/?uuid=30843771-489c-45fe-a921-3e98bf39c576"]}],"mendeley":{"formattedCitation":"[24]","plainTextFormattedCitation":"[24]","previouslyFormattedCitation":"&lt;sup&gt;2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4]</w:t>
            </w:r>
            <w:r w:rsidRPr="00134FE9">
              <w:rPr>
                <w:rFonts w:ascii="Times New Roman" w:hAnsi="Times New Roman" w:cs="Times New Roman"/>
                <w:sz w:val="16"/>
                <w:szCs w:val="16"/>
              </w:rPr>
              <w:fldChar w:fldCharType="end"/>
            </w:r>
          </w:p>
        </w:tc>
        <w:tc>
          <w:tcPr>
            <w:tcW w:w="1578" w:type="dxa"/>
            <w:vMerge w:val="restart"/>
            <w:noWrap/>
            <w:vAlign w:val="center"/>
            <w:hideMark/>
          </w:tcPr>
          <w:p w14:paraId="50DE1FE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E-230(</w:t>
            </w:r>
            <w:proofErr w:type="gramStart"/>
            <w:r w:rsidRPr="00134FE9">
              <w:rPr>
                <w:rFonts w:ascii="Times New Roman" w:hAnsi="Times New Roman" w:cs="Times New Roman"/>
                <w:sz w:val="16"/>
                <w:szCs w:val="16"/>
              </w:rPr>
              <w:t>17)Tba</w:t>
            </w:r>
            <w:proofErr w:type="gramEnd"/>
          </w:p>
          <w:p w14:paraId="000F926E" w14:textId="61993997" w:rsidR="009812C6" w:rsidRPr="00134FE9" w:rsidRDefault="009812C6" w:rsidP="00703DD8">
            <w:pPr>
              <w:rPr>
                <w:rFonts w:ascii="Times New Roman" w:hAnsi="Times New Roman" w:cs="Times New Roman"/>
                <w:sz w:val="16"/>
                <w:szCs w:val="16"/>
              </w:rPr>
            </w:pPr>
          </w:p>
        </w:tc>
        <w:tc>
          <w:tcPr>
            <w:tcW w:w="5246" w:type="dxa"/>
            <w:noWrap/>
            <w:vAlign w:val="center"/>
            <w:hideMark/>
          </w:tcPr>
          <w:p w14:paraId="70713DA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N ( &gt; ) &gt; }</w:t>
            </w:r>
          </w:p>
        </w:tc>
        <w:tc>
          <w:tcPr>
            <w:tcW w:w="1096" w:type="dxa"/>
            <w:vMerge w:val="restart"/>
            <w:noWrap/>
            <w:vAlign w:val="center"/>
            <w:hideMark/>
          </w:tcPr>
          <w:p w14:paraId="61517C11"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87</w:t>
            </w:r>
          </w:p>
          <w:p w14:paraId="4356481E" w14:textId="0319F2E8" w:rsidR="009812C6" w:rsidRPr="00134FE9" w:rsidRDefault="009812C6" w:rsidP="009D2FCE">
            <w:pPr>
              <w:rPr>
                <w:rFonts w:ascii="Times New Roman" w:hAnsi="Times New Roman" w:cs="Times New Roman"/>
                <w:sz w:val="16"/>
                <w:szCs w:val="16"/>
              </w:rPr>
            </w:pPr>
          </w:p>
        </w:tc>
      </w:tr>
      <w:tr w:rsidR="0030391A" w:rsidRPr="00134FE9" w14:paraId="20E15E13" w14:textId="77777777" w:rsidTr="00C82869">
        <w:trPr>
          <w:trHeight w:val="288"/>
          <w:jc w:val="center"/>
        </w:trPr>
        <w:tc>
          <w:tcPr>
            <w:tcW w:w="390" w:type="dxa"/>
            <w:vMerge/>
            <w:vAlign w:val="center"/>
          </w:tcPr>
          <w:p w14:paraId="20D894D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F554E59" w14:textId="49C18A04"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6AB7BAF" w14:textId="74E6AF40" w:rsidR="009812C6" w:rsidRPr="00134FE9" w:rsidRDefault="009812C6" w:rsidP="00703DD8">
            <w:pPr>
              <w:rPr>
                <w:rFonts w:ascii="Times New Roman" w:hAnsi="Times New Roman" w:cs="Times New Roman"/>
                <w:sz w:val="16"/>
                <w:szCs w:val="16"/>
              </w:rPr>
            </w:pPr>
          </w:p>
        </w:tc>
        <w:tc>
          <w:tcPr>
            <w:tcW w:w="5246" w:type="dxa"/>
            <w:noWrap/>
            <w:vAlign w:val="center"/>
            <w:hideMark/>
          </w:tcPr>
          <w:p w14:paraId="4BB4A9C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N ( &gt; ) &gt; }</w:t>
            </w:r>
          </w:p>
        </w:tc>
        <w:tc>
          <w:tcPr>
            <w:tcW w:w="1096" w:type="dxa"/>
            <w:vMerge/>
            <w:noWrap/>
            <w:vAlign w:val="center"/>
            <w:hideMark/>
          </w:tcPr>
          <w:p w14:paraId="6CE178BA" w14:textId="2CD4230D" w:rsidR="009812C6" w:rsidRPr="00134FE9" w:rsidRDefault="009812C6" w:rsidP="009D2FCE">
            <w:pPr>
              <w:rPr>
                <w:rFonts w:ascii="Times New Roman" w:hAnsi="Times New Roman" w:cs="Times New Roman"/>
                <w:sz w:val="16"/>
                <w:szCs w:val="16"/>
              </w:rPr>
            </w:pPr>
          </w:p>
        </w:tc>
      </w:tr>
      <w:tr w:rsidR="0030391A" w:rsidRPr="00134FE9" w14:paraId="1156D68D" w14:textId="77777777" w:rsidTr="00C82869">
        <w:trPr>
          <w:trHeight w:val="288"/>
          <w:jc w:val="center"/>
        </w:trPr>
        <w:tc>
          <w:tcPr>
            <w:tcW w:w="390" w:type="dxa"/>
            <w:vMerge/>
            <w:vAlign w:val="center"/>
          </w:tcPr>
          <w:p w14:paraId="4A68A86B"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0E2C4F7" w14:textId="2FD2F0B2"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6AAE4D7" w14:textId="666B02B5" w:rsidR="009812C6" w:rsidRPr="00134FE9" w:rsidRDefault="009812C6" w:rsidP="00703DD8">
            <w:pPr>
              <w:rPr>
                <w:rFonts w:ascii="Times New Roman" w:hAnsi="Times New Roman" w:cs="Times New Roman"/>
                <w:sz w:val="16"/>
                <w:szCs w:val="16"/>
              </w:rPr>
            </w:pPr>
          </w:p>
        </w:tc>
        <w:tc>
          <w:tcPr>
            <w:tcW w:w="5246" w:type="dxa"/>
            <w:noWrap/>
            <w:vAlign w:val="center"/>
            <w:hideMark/>
          </w:tcPr>
          <w:p w14:paraId="3519CCE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vMerge/>
            <w:noWrap/>
            <w:vAlign w:val="center"/>
            <w:hideMark/>
          </w:tcPr>
          <w:p w14:paraId="39D73D48" w14:textId="4D8954D8" w:rsidR="009812C6" w:rsidRPr="00134FE9" w:rsidRDefault="009812C6" w:rsidP="009D2FCE">
            <w:pPr>
              <w:rPr>
                <w:rFonts w:ascii="Times New Roman" w:hAnsi="Times New Roman" w:cs="Times New Roman"/>
                <w:sz w:val="16"/>
                <w:szCs w:val="16"/>
              </w:rPr>
            </w:pPr>
          </w:p>
        </w:tc>
      </w:tr>
      <w:tr w:rsidR="0030391A" w:rsidRPr="00134FE9" w14:paraId="4FD3BF56" w14:textId="77777777" w:rsidTr="00C82869">
        <w:trPr>
          <w:trHeight w:val="288"/>
          <w:jc w:val="center"/>
        </w:trPr>
        <w:tc>
          <w:tcPr>
            <w:tcW w:w="390" w:type="dxa"/>
            <w:vMerge/>
            <w:vAlign w:val="center"/>
          </w:tcPr>
          <w:p w14:paraId="445251B7"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B71A3DB" w14:textId="2C11DCDA"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1A7F115" w14:textId="33F26FD5" w:rsidR="009812C6" w:rsidRPr="00134FE9" w:rsidRDefault="009812C6" w:rsidP="00703DD8">
            <w:pPr>
              <w:rPr>
                <w:rFonts w:ascii="Times New Roman" w:hAnsi="Times New Roman" w:cs="Times New Roman"/>
                <w:sz w:val="16"/>
                <w:szCs w:val="16"/>
              </w:rPr>
            </w:pPr>
          </w:p>
        </w:tc>
        <w:tc>
          <w:tcPr>
            <w:tcW w:w="5246" w:type="dxa"/>
            <w:noWrap/>
            <w:vAlign w:val="center"/>
            <w:hideMark/>
          </w:tcPr>
          <w:p w14:paraId="02D89B6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vMerge/>
            <w:noWrap/>
            <w:vAlign w:val="center"/>
            <w:hideMark/>
          </w:tcPr>
          <w:p w14:paraId="4ACDAF88" w14:textId="5ED94949" w:rsidR="009812C6" w:rsidRPr="00134FE9" w:rsidRDefault="009812C6" w:rsidP="009D2FCE">
            <w:pPr>
              <w:rPr>
                <w:rFonts w:ascii="Times New Roman" w:hAnsi="Times New Roman" w:cs="Times New Roman"/>
                <w:sz w:val="16"/>
                <w:szCs w:val="16"/>
              </w:rPr>
            </w:pPr>
          </w:p>
        </w:tc>
      </w:tr>
      <w:tr w:rsidR="0030391A" w:rsidRPr="00134FE9" w14:paraId="291E6D4E" w14:textId="77777777" w:rsidTr="00C82869">
        <w:trPr>
          <w:trHeight w:val="288"/>
          <w:jc w:val="center"/>
        </w:trPr>
        <w:tc>
          <w:tcPr>
            <w:tcW w:w="390" w:type="dxa"/>
            <w:vMerge/>
            <w:vAlign w:val="center"/>
          </w:tcPr>
          <w:p w14:paraId="4BC10BA5"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960294D" w14:textId="2515AE0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491D2765" w14:textId="27BCD1D5" w:rsidR="009812C6" w:rsidRPr="00134FE9" w:rsidRDefault="009812C6" w:rsidP="00703DD8">
            <w:pPr>
              <w:rPr>
                <w:rFonts w:ascii="Times New Roman" w:hAnsi="Times New Roman" w:cs="Times New Roman"/>
                <w:sz w:val="16"/>
                <w:szCs w:val="16"/>
              </w:rPr>
            </w:pPr>
          </w:p>
        </w:tc>
        <w:tc>
          <w:tcPr>
            <w:tcW w:w="5246" w:type="dxa"/>
            <w:noWrap/>
            <w:vAlign w:val="center"/>
            <w:hideMark/>
          </w:tcPr>
          <w:p w14:paraId="7E7D1EE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117CCF4" w14:textId="48EA3832" w:rsidR="009812C6" w:rsidRPr="00134FE9" w:rsidRDefault="009812C6" w:rsidP="009D2FCE">
            <w:pPr>
              <w:rPr>
                <w:rFonts w:ascii="Times New Roman" w:hAnsi="Times New Roman" w:cs="Times New Roman"/>
                <w:sz w:val="16"/>
                <w:szCs w:val="16"/>
              </w:rPr>
            </w:pPr>
          </w:p>
        </w:tc>
      </w:tr>
      <w:tr w:rsidR="0030391A" w:rsidRPr="00134FE9" w14:paraId="75C2F84F" w14:textId="77777777" w:rsidTr="00C82869">
        <w:trPr>
          <w:trHeight w:val="288"/>
          <w:jc w:val="center"/>
        </w:trPr>
        <w:tc>
          <w:tcPr>
            <w:tcW w:w="390" w:type="dxa"/>
            <w:vMerge/>
            <w:vAlign w:val="center"/>
          </w:tcPr>
          <w:p w14:paraId="3E1D8DC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F5419D0" w14:textId="47E88405"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286EF730" w14:textId="767004D6" w:rsidR="009812C6" w:rsidRPr="00134FE9" w:rsidRDefault="009812C6">
            <w:pPr>
              <w:rPr>
                <w:rFonts w:ascii="Times New Roman" w:hAnsi="Times New Roman" w:cs="Times New Roman"/>
                <w:sz w:val="16"/>
                <w:szCs w:val="16"/>
              </w:rPr>
            </w:pPr>
          </w:p>
        </w:tc>
        <w:tc>
          <w:tcPr>
            <w:tcW w:w="5246" w:type="dxa"/>
            <w:noWrap/>
            <w:vAlign w:val="center"/>
            <w:hideMark/>
          </w:tcPr>
          <w:p w14:paraId="440DAFD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C20EA22" w14:textId="34E9E836" w:rsidR="009812C6" w:rsidRPr="00134FE9" w:rsidRDefault="009812C6" w:rsidP="009D2FCE">
            <w:pPr>
              <w:rPr>
                <w:rFonts w:ascii="Times New Roman" w:hAnsi="Times New Roman" w:cs="Times New Roman"/>
                <w:sz w:val="16"/>
                <w:szCs w:val="16"/>
              </w:rPr>
            </w:pPr>
          </w:p>
        </w:tc>
      </w:tr>
      <w:tr w:rsidR="0030391A" w:rsidRPr="00134FE9" w14:paraId="09BEB26E" w14:textId="77777777" w:rsidTr="00C82869">
        <w:trPr>
          <w:trHeight w:val="288"/>
          <w:jc w:val="center"/>
        </w:trPr>
        <w:tc>
          <w:tcPr>
            <w:tcW w:w="390" w:type="dxa"/>
            <w:vMerge w:val="restart"/>
            <w:vAlign w:val="center"/>
          </w:tcPr>
          <w:p w14:paraId="4182A190" w14:textId="07D81D92"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32</w:t>
            </w:r>
          </w:p>
        </w:tc>
        <w:tc>
          <w:tcPr>
            <w:tcW w:w="1040" w:type="dxa"/>
            <w:vMerge w:val="restart"/>
            <w:noWrap/>
            <w:vAlign w:val="center"/>
            <w:hideMark/>
          </w:tcPr>
          <w:p w14:paraId="53BCE65C" w14:textId="451058F9"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Feldkamp</w:t>
            </w:r>
            <w:proofErr w:type="spellEnd"/>
            <w:r w:rsidRPr="00134FE9">
              <w:rPr>
                <w:rFonts w:ascii="Times New Roman" w:hAnsi="Times New Roman" w:cs="Times New Roman"/>
                <w:sz w:val="16"/>
                <w:szCs w:val="16"/>
              </w:rPr>
              <w:t>&amp; Rousseau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mame.201100066","ISSN":"14387492","abstract":"Newly developed shape memory (SM) epoxies are unveiled with an improved deformability range, high strength with intrinsically good thermal and chemical stability, high thermal transition (i.e., SM transformation temperature), and qualitatively excellent SM characteristics, thereby providing a synthetic route for adding attractive properties to commonly used industrial and commodity resins. The impact of chemical composition on the failure strains of these SM epoxies is shown and the resulting SM behavior is discussed. © 2011 WILEY-VCH Verlag GmbH &amp; Co. KGaA, Weinheim.","author":[{"dropping-particle":"","family":"Feldkamp","given":"Diane M.","non-dropping-particle":"","parse-names":false,"suffix":""},{"dropping-particle":"","family":"Rousseau","given":"Ingrid A.","non-dropping-particle":"","parse-names":false,"suffix":""}],"container-title":"Macromolecular Materials and Engineering","id":"ITEM-1","issue":"12","issued":{"date-parts":[["2011"]]},"page":"1128-1141","title":"Effect of chemical composition on the deformability of shape-memory epoxies","type":"article-journal","volume":"296"},"uris":["http://www.mendeley.com/documents/?uuid=30843771-489c-45fe-a921-3e98bf39c576"]}],"mendeley":{"formattedCitation":"[24]","plainTextFormattedCitation":"[24]","previouslyFormattedCitation":"&lt;sup&gt;2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4]</w:t>
            </w:r>
            <w:r w:rsidRPr="00134FE9">
              <w:rPr>
                <w:rFonts w:ascii="Times New Roman" w:hAnsi="Times New Roman" w:cs="Times New Roman"/>
                <w:sz w:val="16"/>
                <w:szCs w:val="16"/>
              </w:rPr>
              <w:fldChar w:fldCharType="end"/>
            </w:r>
          </w:p>
        </w:tc>
        <w:tc>
          <w:tcPr>
            <w:tcW w:w="1578" w:type="dxa"/>
            <w:vMerge w:val="restart"/>
            <w:noWrap/>
            <w:vAlign w:val="center"/>
            <w:hideMark/>
          </w:tcPr>
          <w:p w14:paraId="46BA13A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D-148(</w:t>
            </w:r>
            <w:proofErr w:type="gramStart"/>
            <w:r w:rsidRPr="00134FE9">
              <w:rPr>
                <w:rFonts w:ascii="Times New Roman" w:hAnsi="Times New Roman" w:cs="Times New Roman"/>
                <w:sz w:val="16"/>
                <w:szCs w:val="16"/>
              </w:rPr>
              <w:t>002)M</w:t>
            </w:r>
            <w:proofErr w:type="gramEnd"/>
            <w:r w:rsidRPr="00134FE9">
              <w:rPr>
                <w:rFonts w:ascii="Times New Roman" w:hAnsi="Times New Roman" w:cs="Times New Roman"/>
                <w:sz w:val="16"/>
                <w:szCs w:val="16"/>
              </w:rPr>
              <w:t xml:space="preserve">-2005C  </w:t>
            </w:r>
          </w:p>
          <w:p w14:paraId="10DE3469" w14:textId="0286C7E5" w:rsidR="009812C6" w:rsidRPr="00134FE9" w:rsidRDefault="009812C6" w:rsidP="00703DD8">
            <w:pPr>
              <w:rPr>
                <w:rFonts w:ascii="Times New Roman" w:hAnsi="Times New Roman" w:cs="Times New Roman"/>
                <w:sz w:val="16"/>
                <w:szCs w:val="16"/>
              </w:rPr>
            </w:pPr>
          </w:p>
        </w:tc>
        <w:tc>
          <w:tcPr>
            <w:tcW w:w="5246" w:type="dxa"/>
            <w:noWrap/>
            <w:vAlign w:val="center"/>
            <w:hideMark/>
          </w:tcPr>
          <w:p w14:paraId="378D639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w:t>
            </w:r>
          </w:p>
        </w:tc>
        <w:tc>
          <w:tcPr>
            <w:tcW w:w="1096" w:type="dxa"/>
            <w:vMerge w:val="restart"/>
            <w:noWrap/>
            <w:vAlign w:val="center"/>
            <w:hideMark/>
          </w:tcPr>
          <w:p w14:paraId="42DD3F48"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99</w:t>
            </w:r>
          </w:p>
          <w:p w14:paraId="463210E3" w14:textId="45D47484" w:rsidR="009812C6" w:rsidRPr="00134FE9" w:rsidRDefault="009812C6" w:rsidP="009D2FCE">
            <w:pPr>
              <w:rPr>
                <w:rFonts w:ascii="Times New Roman" w:hAnsi="Times New Roman" w:cs="Times New Roman"/>
                <w:sz w:val="16"/>
                <w:szCs w:val="16"/>
              </w:rPr>
            </w:pPr>
          </w:p>
        </w:tc>
      </w:tr>
      <w:tr w:rsidR="0030391A" w:rsidRPr="00134FE9" w14:paraId="3FE0FB12" w14:textId="77777777" w:rsidTr="00C82869">
        <w:trPr>
          <w:trHeight w:val="288"/>
          <w:jc w:val="center"/>
        </w:trPr>
        <w:tc>
          <w:tcPr>
            <w:tcW w:w="390" w:type="dxa"/>
            <w:vMerge/>
            <w:vAlign w:val="center"/>
          </w:tcPr>
          <w:p w14:paraId="10B53B9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3CFD0E4" w14:textId="4B7CE049"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68DBE1B" w14:textId="576487C9" w:rsidR="009812C6" w:rsidRPr="00134FE9" w:rsidRDefault="009812C6">
            <w:pPr>
              <w:rPr>
                <w:rFonts w:ascii="Times New Roman" w:hAnsi="Times New Roman" w:cs="Times New Roman"/>
                <w:sz w:val="16"/>
                <w:szCs w:val="16"/>
              </w:rPr>
            </w:pPr>
          </w:p>
        </w:tc>
        <w:tc>
          <w:tcPr>
            <w:tcW w:w="5246" w:type="dxa"/>
            <w:noWrap/>
            <w:vAlign w:val="center"/>
            <w:hideMark/>
          </w:tcPr>
          <w:p w14:paraId="06C2CE4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A7043AB" w14:textId="6C563933" w:rsidR="009812C6" w:rsidRPr="00134FE9" w:rsidRDefault="009812C6" w:rsidP="009D2FCE">
            <w:pPr>
              <w:rPr>
                <w:rFonts w:ascii="Times New Roman" w:hAnsi="Times New Roman" w:cs="Times New Roman"/>
                <w:sz w:val="16"/>
                <w:szCs w:val="16"/>
              </w:rPr>
            </w:pPr>
          </w:p>
        </w:tc>
      </w:tr>
      <w:tr w:rsidR="0030391A" w:rsidRPr="00134FE9" w14:paraId="0E45C98A" w14:textId="77777777" w:rsidTr="00C82869">
        <w:trPr>
          <w:trHeight w:val="288"/>
          <w:jc w:val="center"/>
        </w:trPr>
        <w:tc>
          <w:tcPr>
            <w:tcW w:w="390" w:type="dxa"/>
            <w:vMerge w:val="restart"/>
            <w:vAlign w:val="center"/>
          </w:tcPr>
          <w:p w14:paraId="2E3FDDF6" w14:textId="1EC0B8A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33</w:t>
            </w:r>
          </w:p>
        </w:tc>
        <w:tc>
          <w:tcPr>
            <w:tcW w:w="1040" w:type="dxa"/>
            <w:vMerge w:val="restart"/>
            <w:noWrap/>
            <w:vAlign w:val="center"/>
            <w:hideMark/>
          </w:tcPr>
          <w:p w14:paraId="350CB66F" w14:textId="547C2838"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Rajendran </w:t>
            </w:r>
            <w:r w:rsidR="00F80434">
              <w:rPr>
                <w:rFonts w:ascii="Times New Roman" w:hAnsi="Times New Roman" w:cs="Times New Roman"/>
                <w:sz w:val="16"/>
                <w:szCs w:val="16"/>
              </w:rPr>
              <w:t xml:space="preserve">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pat.3124","ISSN":"10427147","abstract":"A shape memory thermoset comprising of a co-reacted system of epoxy resin (diglycidylether of bisphenol A), cyanate ester (bisphenol A dicyanate ester) and phenol telechelic poly(tetramethylene oxide) (PTOH) was investigated for its morphology, viscoelasticity and shape memory characteristics at the transition temperature regime. The system exhibited a switching temperature (Tswitch) centered at about 105°C. Atomic force microscopy analyses at different temperatures provided evidences for the existence of a discrete phase at Tswitch regime. Polarized light microscope images gave evidence for the birefringence and tubular crystal formation due to PTOH segments in the shape memory thermoset. It is concluded that the Tswitch has its origin from melting transition of PTOH and Tg of the thermoset matrix, the latter being lowered through plasticization by PTMO segments. Reversibility of Tswitch, and stress relaxation behavior of the blend were investigated by dynamic mechanical analysis (DMA). The reversibility of transition temperature was ascertained by cyclic DMA. Temperature dependency of shape memory properties implied fast recovery of original shape above the Tswitch. The cured system manifests shape memory properties even below Tswitch though it is a slow process. The extent of shape recovery increased with temperature and became faster in league with the trend in temperature dependency of stress relaxation of the polymer. © 2013 John Wiley &amp; Sons, Ltd.","author":[{"dropping-particle":"","family":"Rajendran","given":"Biju","non-dropping-particle":"","parse-names":false,"suffix":""},{"dropping-particle":"","family":"Santhosh Kumar","given":"K. S.","non-dropping-particle":"","parse-names":false,"suffix":""},{"dropping-particle":"","family":"Rajeev","given":"R. S.","non-dropping-particle":"","parse-names":false,"suffix":""},{"dropping-particle":"","family":"Reghunadhan Nair","given":"C. P.","non-dropping-particle":"","parse-names":false,"suffix":""}],"container-title":"Polymers for Advanced Technologies","id":"ITEM-1","issue":"7","issued":{"date-parts":[["2013"]]},"page":"623-629","title":"Epoxy-cyanate ester shape memory thermoset: Some aspects of phase transition, viscoelasticity and shape memory characteristics","type":"article-journal","volume":"24"},"uris":["http://www.mendeley.com/documents/?uuid=71089946-0c6a-4827-8665-cb3d048af1c9"]}],"mendeley":{"formattedCitation":"[25]","plainTextFormattedCitation":"[25]","previouslyFormattedCitation":"&lt;sup&gt;25&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5]</w:t>
            </w:r>
            <w:r w:rsidRPr="00134FE9">
              <w:rPr>
                <w:rFonts w:ascii="Times New Roman" w:hAnsi="Times New Roman" w:cs="Times New Roman"/>
                <w:sz w:val="16"/>
                <w:szCs w:val="16"/>
              </w:rPr>
              <w:fldChar w:fldCharType="end"/>
            </w:r>
          </w:p>
        </w:tc>
        <w:tc>
          <w:tcPr>
            <w:tcW w:w="1578" w:type="dxa"/>
            <w:vMerge w:val="restart"/>
            <w:noWrap/>
            <w:vAlign w:val="center"/>
            <w:hideMark/>
          </w:tcPr>
          <w:p w14:paraId="2848BA0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PTOH</w:t>
            </w:r>
          </w:p>
          <w:p w14:paraId="43BF9272" w14:textId="44E7E557" w:rsidR="009812C6" w:rsidRPr="00134FE9" w:rsidRDefault="009812C6" w:rsidP="00703DD8">
            <w:pPr>
              <w:rPr>
                <w:rFonts w:ascii="Times New Roman" w:hAnsi="Times New Roman" w:cs="Times New Roman"/>
                <w:sz w:val="16"/>
                <w:szCs w:val="16"/>
              </w:rPr>
            </w:pPr>
          </w:p>
        </w:tc>
        <w:tc>
          <w:tcPr>
            <w:tcW w:w="5246" w:type="dxa"/>
            <w:noWrap/>
            <w:vAlign w:val="center"/>
            <w:hideMark/>
          </w:tcPr>
          <w:p w14:paraId="2761FC4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c 1 n c ( &gt; ) n c ( &gt; ) n 1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C N 1 &lt; &lt;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0990A78A"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05</w:t>
            </w:r>
          </w:p>
          <w:p w14:paraId="7516FF1C" w14:textId="6A5679CA" w:rsidR="009812C6" w:rsidRPr="00134FE9" w:rsidRDefault="009812C6" w:rsidP="009D2FCE">
            <w:pPr>
              <w:rPr>
                <w:rFonts w:ascii="Times New Roman" w:hAnsi="Times New Roman" w:cs="Times New Roman"/>
                <w:sz w:val="16"/>
                <w:szCs w:val="16"/>
              </w:rPr>
            </w:pPr>
          </w:p>
        </w:tc>
      </w:tr>
      <w:tr w:rsidR="0030391A" w:rsidRPr="00134FE9" w14:paraId="1B788B2F" w14:textId="77777777" w:rsidTr="00C82869">
        <w:trPr>
          <w:trHeight w:val="288"/>
          <w:jc w:val="center"/>
        </w:trPr>
        <w:tc>
          <w:tcPr>
            <w:tcW w:w="390" w:type="dxa"/>
            <w:vMerge/>
            <w:vAlign w:val="center"/>
          </w:tcPr>
          <w:p w14:paraId="364866A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6516A0F" w14:textId="6332FE08"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C5E7A66" w14:textId="657A84E2" w:rsidR="009812C6" w:rsidRPr="00134FE9" w:rsidRDefault="009812C6" w:rsidP="00703DD8">
            <w:pPr>
              <w:rPr>
                <w:rFonts w:ascii="Times New Roman" w:hAnsi="Times New Roman" w:cs="Times New Roman"/>
                <w:sz w:val="16"/>
                <w:szCs w:val="16"/>
              </w:rPr>
            </w:pPr>
          </w:p>
        </w:tc>
        <w:tc>
          <w:tcPr>
            <w:tcW w:w="5246" w:type="dxa"/>
            <w:noWrap/>
            <w:vAlign w:val="center"/>
            <w:hideMark/>
          </w:tcPr>
          <w:p w14:paraId="6F8A505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c 1 n c ( &gt; ) n c ( &gt; ) n 1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83885FA" w14:textId="5F3B8600" w:rsidR="009812C6" w:rsidRPr="00134FE9" w:rsidRDefault="009812C6" w:rsidP="009D2FCE">
            <w:pPr>
              <w:rPr>
                <w:rFonts w:ascii="Times New Roman" w:hAnsi="Times New Roman" w:cs="Times New Roman"/>
                <w:sz w:val="16"/>
                <w:szCs w:val="16"/>
              </w:rPr>
            </w:pPr>
          </w:p>
        </w:tc>
      </w:tr>
      <w:tr w:rsidR="0030391A" w:rsidRPr="00134FE9" w14:paraId="430FBC6C" w14:textId="77777777" w:rsidTr="00C82869">
        <w:trPr>
          <w:trHeight w:val="288"/>
          <w:jc w:val="center"/>
        </w:trPr>
        <w:tc>
          <w:tcPr>
            <w:tcW w:w="390" w:type="dxa"/>
            <w:vMerge/>
            <w:vAlign w:val="center"/>
          </w:tcPr>
          <w:p w14:paraId="665F8EC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A8048DC" w14:textId="1297D8A9"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2678285E" w14:textId="5B2ECF1C" w:rsidR="009812C6" w:rsidRPr="00134FE9" w:rsidRDefault="009812C6" w:rsidP="00703DD8">
            <w:pPr>
              <w:rPr>
                <w:rFonts w:ascii="Times New Roman" w:hAnsi="Times New Roman" w:cs="Times New Roman"/>
                <w:sz w:val="16"/>
                <w:szCs w:val="16"/>
              </w:rPr>
            </w:pPr>
          </w:p>
        </w:tc>
        <w:tc>
          <w:tcPr>
            <w:tcW w:w="5246" w:type="dxa"/>
            <w:noWrap/>
            <w:vAlign w:val="center"/>
            <w:hideMark/>
          </w:tcPr>
          <w:p w14:paraId="6AB16F2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c 1 n c ( &gt; ) n c ( &gt; ) n 1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w:t>
            </w:r>
          </w:p>
        </w:tc>
        <w:tc>
          <w:tcPr>
            <w:tcW w:w="1096" w:type="dxa"/>
            <w:vMerge/>
            <w:noWrap/>
            <w:vAlign w:val="center"/>
            <w:hideMark/>
          </w:tcPr>
          <w:p w14:paraId="3401C5D8" w14:textId="2885DEB6" w:rsidR="009812C6" w:rsidRPr="00134FE9" w:rsidRDefault="009812C6" w:rsidP="009D2FCE">
            <w:pPr>
              <w:rPr>
                <w:rFonts w:ascii="Times New Roman" w:hAnsi="Times New Roman" w:cs="Times New Roman"/>
                <w:sz w:val="16"/>
                <w:szCs w:val="16"/>
              </w:rPr>
            </w:pPr>
          </w:p>
        </w:tc>
      </w:tr>
      <w:tr w:rsidR="0030391A" w:rsidRPr="00134FE9" w14:paraId="48CC633C" w14:textId="77777777" w:rsidTr="00C82869">
        <w:trPr>
          <w:trHeight w:val="288"/>
          <w:jc w:val="center"/>
        </w:trPr>
        <w:tc>
          <w:tcPr>
            <w:tcW w:w="390" w:type="dxa"/>
            <w:vMerge/>
            <w:vAlign w:val="center"/>
          </w:tcPr>
          <w:p w14:paraId="0D2A7DCA"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DBC439D" w14:textId="7AF46743"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4A7AC9B5" w14:textId="48D60C36" w:rsidR="009812C6" w:rsidRPr="00134FE9" w:rsidRDefault="009812C6" w:rsidP="00703DD8">
            <w:pPr>
              <w:rPr>
                <w:rFonts w:ascii="Times New Roman" w:hAnsi="Times New Roman" w:cs="Times New Roman"/>
                <w:sz w:val="16"/>
                <w:szCs w:val="16"/>
              </w:rPr>
            </w:pPr>
          </w:p>
        </w:tc>
        <w:tc>
          <w:tcPr>
            <w:tcW w:w="5246" w:type="dxa"/>
            <w:noWrap/>
            <w:vAlign w:val="center"/>
            <w:hideMark/>
          </w:tcPr>
          <w:p w14:paraId="6398FF4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c 1 n c ( &gt; ) n c ( &gt; ) n 1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w:t>
            </w:r>
          </w:p>
        </w:tc>
        <w:tc>
          <w:tcPr>
            <w:tcW w:w="1096" w:type="dxa"/>
            <w:vMerge/>
            <w:noWrap/>
            <w:vAlign w:val="center"/>
            <w:hideMark/>
          </w:tcPr>
          <w:p w14:paraId="7F85BDB9" w14:textId="335A2F25" w:rsidR="009812C6" w:rsidRPr="00134FE9" w:rsidRDefault="009812C6" w:rsidP="009D2FCE">
            <w:pPr>
              <w:rPr>
                <w:rFonts w:ascii="Times New Roman" w:hAnsi="Times New Roman" w:cs="Times New Roman"/>
                <w:sz w:val="16"/>
                <w:szCs w:val="16"/>
              </w:rPr>
            </w:pPr>
          </w:p>
        </w:tc>
      </w:tr>
      <w:tr w:rsidR="0030391A" w:rsidRPr="00134FE9" w14:paraId="10DCBAEC" w14:textId="77777777" w:rsidTr="00C82869">
        <w:trPr>
          <w:trHeight w:val="288"/>
          <w:jc w:val="center"/>
        </w:trPr>
        <w:tc>
          <w:tcPr>
            <w:tcW w:w="390" w:type="dxa"/>
            <w:vMerge/>
            <w:vAlign w:val="center"/>
          </w:tcPr>
          <w:p w14:paraId="50EBD5DA"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407C68B" w14:textId="32285905"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958A2DB" w14:textId="26237A4E" w:rsidR="009812C6" w:rsidRPr="00134FE9" w:rsidRDefault="009812C6" w:rsidP="00703DD8">
            <w:pPr>
              <w:rPr>
                <w:rFonts w:ascii="Times New Roman" w:hAnsi="Times New Roman" w:cs="Times New Roman"/>
                <w:sz w:val="16"/>
                <w:szCs w:val="16"/>
              </w:rPr>
            </w:pPr>
          </w:p>
        </w:tc>
        <w:tc>
          <w:tcPr>
            <w:tcW w:w="5246" w:type="dxa"/>
            <w:noWrap/>
            <w:vAlign w:val="center"/>
            <w:hideMark/>
          </w:tcPr>
          <w:p w14:paraId="786C75A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c 1 n c ( &gt; ) n c ( &gt; ) n 1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3EAC6E2" w14:textId="20508712" w:rsidR="009812C6" w:rsidRPr="00134FE9" w:rsidRDefault="009812C6" w:rsidP="009D2FCE">
            <w:pPr>
              <w:rPr>
                <w:rFonts w:ascii="Times New Roman" w:hAnsi="Times New Roman" w:cs="Times New Roman"/>
                <w:sz w:val="16"/>
                <w:szCs w:val="16"/>
              </w:rPr>
            </w:pPr>
          </w:p>
        </w:tc>
      </w:tr>
      <w:tr w:rsidR="0030391A" w:rsidRPr="00134FE9" w14:paraId="11536A13" w14:textId="77777777" w:rsidTr="00C82869">
        <w:trPr>
          <w:trHeight w:val="288"/>
          <w:jc w:val="center"/>
        </w:trPr>
        <w:tc>
          <w:tcPr>
            <w:tcW w:w="390" w:type="dxa"/>
            <w:vMerge/>
            <w:vAlign w:val="center"/>
          </w:tcPr>
          <w:p w14:paraId="50920CF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EFBBC15" w14:textId="0277FF84"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A6B755B" w14:textId="66064153" w:rsidR="009812C6" w:rsidRPr="00134FE9" w:rsidRDefault="009812C6" w:rsidP="00703DD8">
            <w:pPr>
              <w:rPr>
                <w:rFonts w:ascii="Times New Roman" w:hAnsi="Times New Roman" w:cs="Times New Roman"/>
                <w:sz w:val="16"/>
                <w:szCs w:val="16"/>
              </w:rPr>
            </w:pPr>
          </w:p>
        </w:tc>
        <w:tc>
          <w:tcPr>
            <w:tcW w:w="5246" w:type="dxa"/>
            <w:noWrap/>
            <w:vAlign w:val="center"/>
            <w:hideMark/>
          </w:tcPr>
          <w:p w14:paraId="2781E42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c 1 n c ( &gt; ) n c ( &gt; ) n 1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D195EB7" w14:textId="0AF08198" w:rsidR="009812C6" w:rsidRPr="00134FE9" w:rsidRDefault="009812C6" w:rsidP="009D2FCE">
            <w:pPr>
              <w:rPr>
                <w:rFonts w:ascii="Times New Roman" w:hAnsi="Times New Roman" w:cs="Times New Roman"/>
                <w:sz w:val="16"/>
                <w:szCs w:val="16"/>
              </w:rPr>
            </w:pPr>
          </w:p>
        </w:tc>
      </w:tr>
      <w:tr w:rsidR="0030391A" w:rsidRPr="00134FE9" w14:paraId="20E39DBA" w14:textId="77777777" w:rsidTr="00C82869">
        <w:trPr>
          <w:trHeight w:val="288"/>
          <w:jc w:val="center"/>
        </w:trPr>
        <w:tc>
          <w:tcPr>
            <w:tcW w:w="390" w:type="dxa"/>
            <w:vMerge/>
            <w:vAlign w:val="center"/>
          </w:tcPr>
          <w:p w14:paraId="75015DB7"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8191B57" w14:textId="0E0871C5"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63ABA8A" w14:textId="1F043C2F" w:rsidR="009812C6" w:rsidRPr="00134FE9" w:rsidRDefault="009812C6" w:rsidP="00703DD8">
            <w:pPr>
              <w:rPr>
                <w:rFonts w:ascii="Times New Roman" w:hAnsi="Times New Roman" w:cs="Times New Roman"/>
                <w:sz w:val="16"/>
                <w:szCs w:val="16"/>
              </w:rPr>
            </w:pPr>
          </w:p>
        </w:tc>
        <w:tc>
          <w:tcPr>
            <w:tcW w:w="5246" w:type="dxa"/>
            <w:noWrap/>
            <w:vAlign w:val="center"/>
            <w:hideMark/>
          </w:tcPr>
          <w:p w14:paraId="1613031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26B7E92" w14:textId="6C685159" w:rsidR="009812C6" w:rsidRPr="00134FE9" w:rsidRDefault="009812C6" w:rsidP="009D2FCE">
            <w:pPr>
              <w:rPr>
                <w:rFonts w:ascii="Times New Roman" w:hAnsi="Times New Roman" w:cs="Times New Roman"/>
                <w:sz w:val="16"/>
                <w:szCs w:val="16"/>
              </w:rPr>
            </w:pPr>
          </w:p>
        </w:tc>
      </w:tr>
      <w:tr w:rsidR="0030391A" w:rsidRPr="00134FE9" w14:paraId="7E582048" w14:textId="77777777" w:rsidTr="00C82869">
        <w:trPr>
          <w:trHeight w:val="288"/>
          <w:jc w:val="center"/>
        </w:trPr>
        <w:tc>
          <w:tcPr>
            <w:tcW w:w="390" w:type="dxa"/>
            <w:vMerge/>
            <w:vAlign w:val="center"/>
          </w:tcPr>
          <w:p w14:paraId="3CAA601C"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726B79E" w14:textId="50753CCD"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35F1A71" w14:textId="331049DA" w:rsidR="009812C6" w:rsidRPr="00134FE9" w:rsidRDefault="009812C6" w:rsidP="00703DD8">
            <w:pPr>
              <w:rPr>
                <w:rFonts w:ascii="Times New Roman" w:hAnsi="Times New Roman" w:cs="Times New Roman"/>
                <w:sz w:val="16"/>
                <w:szCs w:val="16"/>
              </w:rPr>
            </w:pPr>
          </w:p>
        </w:tc>
        <w:tc>
          <w:tcPr>
            <w:tcW w:w="5246" w:type="dxa"/>
            <w:noWrap/>
            <w:vAlign w:val="center"/>
            <w:hideMark/>
          </w:tcPr>
          <w:p w14:paraId="7286260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gt; c 1 n c ( &gt; ) n c ( &gt; ) n 1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F6EF274" w14:textId="2CD4E10D" w:rsidR="009812C6" w:rsidRPr="00134FE9" w:rsidRDefault="009812C6" w:rsidP="009D2FCE">
            <w:pPr>
              <w:rPr>
                <w:rFonts w:ascii="Times New Roman" w:hAnsi="Times New Roman" w:cs="Times New Roman"/>
                <w:sz w:val="16"/>
                <w:szCs w:val="16"/>
              </w:rPr>
            </w:pPr>
          </w:p>
        </w:tc>
      </w:tr>
      <w:tr w:rsidR="0030391A" w:rsidRPr="00134FE9" w14:paraId="24B235E5" w14:textId="77777777" w:rsidTr="00C82869">
        <w:trPr>
          <w:trHeight w:val="288"/>
          <w:jc w:val="center"/>
        </w:trPr>
        <w:tc>
          <w:tcPr>
            <w:tcW w:w="390" w:type="dxa"/>
            <w:vMerge/>
            <w:vAlign w:val="center"/>
          </w:tcPr>
          <w:p w14:paraId="0383971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5DB69B0" w14:textId="6F35F1A1"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D723E69" w14:textId="0E6F69C5" w:rsidR="009812C6" w:rsidRPr="00134FE9" w:rsidRDefault="009812C6" w:rsidP="00703DD8">
            <w:pPr>
              <w:rPr>
                <w:rFonts w:ascii="Times New Roman" w:hAnsi="Times New Roman" w:cs="Times New Roman"/>
                <w:sz w:val="16"/>
                <w:szCs w:val="16"/>
              </w:rPr>
            </w:pPr>
          </w:p>
        </w:tc>
        <w:tc>
          <w:tcPr>
            <w:tcW w:w="5246" w:type="dxa"/>
            <w:noWrap/>
            <w:vAlign w:val="center"/>
            <w:hideMark/>
          </w:tcPr>
          <w:p w14:paraId="42D101D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w:t>
            </w:r>
          </w:p>
        </w:tc>
        <w:tc>
          <w:tcPr>
            <w:tcW w:w="1096" w:type="dxa"/>
            <w:vMerge/>
            <w:noWrap/>
            <w:vAlign w:val="center"/>
            <w:hideMark/>
          </w:tcPr>
          <w:p w14:paraId="6740315A" w14:textId="5DCF7624" w:rsidR="009812C6" w:rsidRPr="00134FE9" w:rsidRDefault="009812C6" w:rsidP="009D2FCE">
            <w:pPr>
              <w:rPr>
                <w:rFonts w:ascii="Times New Roman" w:hAnsi="Times New Roman" w:cs="Times New Roman"/>
                <w:sz w:val="16"/>
                <w:szCs w:val="16"/>
              </w:rPr>
            </w:pPr>
          </w:p>
        </w:tc>
      </w:tr>
      <w:tr w:rsidR="0030391A" w:rsidRPr="00134FE9" w14:paraId="625B7EEA" w14:textId="77777777" w:rsidTr="00C82869">
        <w:trPr>
          <w:trHeight w:val="288"/>
          <w:jc w:val="center"/>
        </w:trPr>
        <w:tc>
          <w:tcPr>
            <w:tcW w:w="390" w:type="dxa"/>
            <w:vMerge/>
            <w:vAlign w:val="center"/>
          </w:tcPr>
          <w:p w14:paraId="44748EB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3CA50C1" w14:textId="6A47181A"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388EFA7" w14:textId="557EE20F" w:rsidR="009812C6" w:rsidRPr="00134FE9" w:rsidRDefault="009812C6" w:rsidP="00703DD8">
            <w:pPr>
              <w:rPr>
                <w:rFonts w:ascii="Times New Roman" w:hAnsi="Times New Roman" w:cs="Times New Roman"/>
                <w:sz w:val="16"/>
                <w:szCs w:val="16"/>
              </w:rPr>
            </w:pPr>
          </w:p>
        </w:tc>
        <w:tc>
          <w:tcPr>
            <w:tcW w:w="5246" w:type="dxa"/>
            <w:noWrap/>
            <w:vAlign w:val="center"/>
            <w:hideMark/>
          </w:tcPr>
          <w:p w14:paraId="175EB6F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w:t>
            </w:r>
          </w:p>
        </w:tc>
        <w:tc>
          <w:tcPr>
            <w:tcW w:w="1096" w:type="dxa"/>
            <w:vMerge/>
            <w:noWrap/>
            <w:vAlign w:val="center"/>
            <w:hideMark/>
          </w:tcPr>
          <w:p w14:paraId="279D8DF4" w14:textId="3055F3BC" w:rsidR="009812C6" w:rsidRPr="00134FE9" w:rsidRDefault="009812C6" w:rsidP="009D2FCE">
            <w:pPr>
              <w:rPr>
                <w:rFonts w:ascii="Times New Roman" w:hAnsi="Times New Roman" w:cs="Times New Roman"/>
                <w:sz w:val="16"/>
                <w:szCs w:val="16"/>
              </w:rPr>
            </w:pPr>
          </w:p>
        </w:tc>
      </w:tr>
      <w:tr w:rsidR="0030391A" w:rsidRPr="00134FE9" w14:paraId="7C31816C" w14:textId="77777777" w:rsidTr="00C82869">
        <w:trPr>
          <w:trHeight w:val="288"/>
          <w:jc w:val="center"/>
        </w:trPr>
        <w:tc>
          <w:tcPr>
            <w:tcW w:w="390" w:type="dxa"/>
            <w:vMerge/>
            <w:vAlign w:val="center"/>
          </w:tcPr>
          <w:p w14:paraId="51E591F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B20B677" w14:textId="4694B4B6"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104DCCE" w14:textId="1B750186" w:rsidR="009812C6" w:rsidRPr="00134FE9" w:rsidRDefault="009812C6" w:rsidP="00703DD8">
            <w:pPr>
              <w:rPr>
                <w:rFonts w:ascii="Times New Roman" w:hAnsi="Times New Roman" w:cs="Times New Roman"/>
                <w:sz w:val="16"/>
                <w:szCs w:val="16"/>
              </w:rPr>
            </w:pPr>
          </w:p>
        </w:tc>
        <w:tc>
          <w:tcPr>
            <w:tcW w:w="5246" w:type="dxa"/>
            <w:noWrap/>
            <w:vAlign w:val="center"/>
            <w:hideMark/>
          </w:tcPr>
          <w:p w14:paraId="1297A22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w:t>
            </w:r>
          </w:p>
        </w:tc>
        <w:tc>
          <w:tcPr>
            <w:tcW w:w="1096" w:type="dxa"/>
            <w:vMerge/>
            <w:noWrap/>
            <w:vAlign w:val="center"/>
            <w:hideMark/>
          </w:tcPr>
          <w:p w14:paraId="5E3396EA" w14:textId="59EA459F" w:rsidR="009812C6" w:rsidRPr="00134FE9" w:rsidRDefault="009812C6" w:rsidP="009D2FCE">
            <w:pPr>
              <w:rPr>
                <w:rFonts w:ascii="Times New Roman" w:hAnsi="Times New Roman" w:cs="Times New Roman"/>
                <w:sz w:val="16"/>
                <w:szCs w:val="16"/>
              </w:rPr>
            </w:pPr>
          </w:p>
        </w:tc>
      </w:tr>
      <w:tr w:rsidR="0030391A" w:rsidRPr="00134FE9" w14:paraId="4635BB9E" w14:textId="77777777" w:rsidTr="00C82869">
        <w:trPr>
          <w:trHeight w:val="288"/>
          <w:jc w:val="center"/>
        </w:trPr>
        <w:tc>
          <w:tcPr>
            <w:tcW w:w="390" w:type="dxa"/>
            <w:vMerge/>
            <w:vAlign w:val="center"/>
          </w:tcPr>
          <w:p w14:paraId="5FAF62CA"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23EF417" w14:textId="6F1DA77D"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426C08B" w14:textId="0103C960" w:rsidR="009812C6" w:rsidRPr="00134FE9" w:rsidRDefault="009812C6" w:rsidP="00703DD8">
            <w:pPr>
              <w:rPr>
                <w:rFonts w:ascii="Times New Roman" w:hAnsi="Times New Roman" w:cs="Times New Roman"/>
                <w:sz w:val="16"/>
                <w:szCs w:val="16"/>
              </w:rPr>
            </w:pPr>
          </w:p>
        </w:tc>
        <w:tc>
          <w:tcPr>
            <w:tcW w:w="5246" w:type="dxa"/>
            <w:noWrap/>
            <w:vAlign w:val="center"/>
            <w:hideMark/>
          </w:tcPr>
          <w:p w14:paraId="2DB5521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gt; c 1 n c ( &gt; ) n c ( &gt; ) n 1 }</w:t>
            </w:r>
          </w:p>
        </w:tc>
        <w:tc>
          <w:tcPr>
            <w:tcW w:w="1096" w:type="dxa"/>
            <w:vMerge/>
            <w:noWrap/>
            <w:vAlign w:val="center"/>
            <w:hideMark/>
          </w:tcPr>
          <w:p w14:paraId="201AFBAC" w14:textId="571CAFA8" w:rsidR="009812C6" w:rsidRPr="00134FE9" w:rsidRDefault="009812C6" w:rsidP="009D2FCE">
            <w:pPr>
              <w:rPr>
                <w:rFonts w:ascii="Times New Roman" w:hAnsi="Times New Roman" w:cs="Times New Roman"/>
                <w:sz w:val="16"/>
                <w:szCs w:val="16"/>
              </w:rPr>
            </w:pPr>
          </w:p>
        </w:tc>
      </w:tr>
      <w:tr w:rsidR="0030391A" w:rsidRPr="00134FE9" w14:paraId="7DC91C72" w14:textId="77777777" w:rsidTr="00C82869">
        <w:trPr>
          <w:trHeight w:val="288"/>
          <w:jc w:val="center"/>
        </w:trPr>
        <w:tc>
          <w:tcPr>
            <w:tcW w:w="390" w:type="dxa"/>
            <w:vMerge/>
            <w:vAlign w:val="center"/>
          </w:tcPr>
          <w:p w14:paraId="1D69EEB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66B76D7" w14:textId="666DCD4D"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33BAD2CC" w14:textId="3170219D" w:rsidR="009812C6" w:rsidRPr="00134FE9" w:rsidRDefault="009812C6" w:rsidP="00703DD8">
            <w:pPr>
              <w:rPr>
                <w:rFonts w:ascii="Times New Roman" w:hAnsi="Times New Roman" w:cs="Times New Roman"/>
                <w:sz w:val="16"/>
                <w:szCs w:val="16"/>
              </w:rPr>
            </w:pPr>
          </w:p>
        </w:tc>
        <w:tc>
          <w:tcPr>
            <w:tcW w:w="5246" w:type="dxa"/>
            <w:noWrap/>
            <w:vAlign w:val="center"/>
            <w:hideMark/>
          </w:tcPr>
          <w:p w14:paraId="2135BAE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gt; c 1 n c ( &gt; ) n c ( &gt; ) n 1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54FB46A" w14:textId="770850C0" w:rsidR="009812C6" w:rsidRPr="00134FE9" w:rsidRDefault="009812C6" w:rsidP="009D2FCE">
            <w:pPr>
              <w:rPr>
                <w:rFonts w:ascii="Times New Roman" w:hAnsi="Times New Roman" w:cs="Times New Roman"/>
                <w:sz w:val="16"/>
                <w:szCs w:val="16"/>
              </w:rPr>
            </w:pPr>
          </w:p>
        </w:tc>
      </w:tr>
      <w:tr w:rsidR="0030391A" w:rsidRPr="00134FE9" w14:paraId="6BA14CAB" w14:textId="77777777" w:rsidTr="00C82869">
        <w:trPr>
          <w:trHeight w:val="288"/>
          <w:jc w:val="center"/>
        </w:trPr>
        <w:tc>
          <w:tcPr>
            <w:tcW w:w="390" w:type="dxa"/>
            <w:vMerge/>
            <w:vAlign w:val="center"/>
          </w:tcPr>
          <w:p w14:paraId="58E5580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7554EBB" w14:textId="03F7EA54"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EBA2597" w14:textId="1A7520FA" w:rsidR="009812C6" w:rsidRPr="00134FE9" w:rsidRDefault="009812C6" w:rsidP="00703DD8">
            <w:pPr>
              <w:rPr>
                <w:rFonts w:ascii="Times New Roman" w:hAnsi="Times New Roman" w:cs="Times New Roman"/>
                <w:sz w:val="16"/>
                <w:szCs w:val="16"/>
              </w:rPr>
            </w:pPr>
          </w:p>
        </w:tc>
        <w:tc>
          <w:tcPr>
            <w:tcW w:w="5246" w:type="dxa"/>
            <w:noWrap/>
            <w:vAlign w:val="center"/>
            <w:hideMark/>
          </w:tcPr>
          <w:p w14:paraId="1640DA8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10C9AF3" w14:textId="566F644F" w:rsidR="009812C6" w:rsidRPr="00134FE9" w:rsidRDefault="009812C6" w:rsidP="009D2FCE">
            <w:pPr>
              <w:rPr>
                <w:rFonts w:ascii="Times New Roman" w:hAnsi="Times New Roman" w:cs="Times New Roman"/>
                <w:sz w:val="16"/>
                <w:szCs w:val="16"/>
              </w:rPr>
            </w:pPr>
          </w:p>
        </w:tc>
      </w:tr>
      <w:tr w:rsidR="0030391A" w:rsidRPr="00134FE9" w14:paraId="6F4BD18F" w14:textId="77777777" w:rsidTr="00C82869">
        <w:trPr>
          <w:trHeight w:val="288"/>
          <w:jc w:val="center"/>
        </w:trPr>
        <w:tc>
          <w:tcPr>
            <w:tcW w:w="390" w:type="dxa"/>
            <w:vMerge/>
            <w:vAlign w:val="center"/>
          </w:tcPr>
          <w:p w14:paraId="6DC255B3"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60727A5" w14:textId="716FEC1F"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B88B197" w14:textId="272FADD6" w:rsidR="009812C6" w:rsidRPr="00134FE9" w:rsidRDefault="009812C6" w:rsidP="00703DD8">
            <w:pPr>
              <w:rPr>
                <w:rFonts w:ascii="Times New Roman" w:hAnsi="Times New Roman" w:cs="Times New Roman"/>
                <w:sz w:val="16"/>
                <w:szCs w:val="16"/>
              </w:rPr>
            </w:pPr>
          </w:p>
        </w:tc>
        <w:tc>
          <w:tcPr>
            <w:tcW w:w="5246" w:type="dxa"/>
            <w:noWrap/>
            <w:vAlign w:val="center"/>
            <w:hideMark/>
          </w:tcPr>
          <w:p w14:paraId="4611E71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7DB334D" w14:textId="366DEBA2" w:rsidR="009812C6" w:rsidRPr="00134FE9" w:rsidRDefault="009812C6" w:rsidP="009D2FCE">
            <w:pPr>
              <w:rPr>
                <w:rFonts w:ascii="Times New Roman" w:hAnsi="Times New Roman" w:cs="Times New Roman"/>
                <w:sz w:val="16"/>
                <w:szCs w:val="16"/>
              </w:rPr>
            </w:pPr>
          </w:p>
        </w:tc>
      </w:tr>
      <w:tr w:rsidR="0030391A" w:rsidRPr="00134FE9" w14:paraId="4523544D" w14:textId="77777777" w:rsidTr="00C82869">
        <w:trPr>
          <w:trHeight w:val="288"/>
          <w:jc w:val="center"/>
        </w:trPr>
        <w:tc>
          <w:tcPr>
            <w:tcW w:w="390" w:type="dxa"/>
            <w:vMerge/>
            <w:vAlign w:val="center"/>
          </w:tcPr>
          <w:p w14:paraId="6F07BD4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AB34AD1" w14:textId="535E985B"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5B4A151B" w14:textId="7D49108A" w:rsidR="009812C6" w:rsidRPr="00134FE9" w:rsidRDefault="009812C6" w:rsidP="00703DD8">
            <w:pPr>
              <w:rPr>
                <w:rFonts w:ascii="Times New Roman" w:hAnsi="Times New Roman" w:cs="Times New Roman"/>
                <w:sz w:val="16"/>
                <w:szCs w:val="16"/>
              </w:rPr>
            </w:pPr>
          </w:p>
        </w:tc>
        <w:tc>
          <w:tcPr>
            <w:tcW w:w="5246" w:type="dxa"/>
            <w:noWrap/>
            <w:vAlign w:val="center"/>
            <w:hideMark/>
          </w:tcPr>
          <w:p w14:paraId="44189D3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gt; c 1 n c ( &gt; ) n c ( &gt; ) n 1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F53990C" w14:textId="0D48B14A" w:rsidR="009812C6" w:rsidRPr="00134FE9" w:rsidRDefault="009812C6" w:rsidP="009D2FCE">
            <w:pPr>
              <w:rPr>
                <w:rFonts w:ascii="Times New Roman" w:hAnsi="Times New Roman" w:cs="Times New Roman"/>
                <w:sz w:val="16"/>
                <w:szCs w:val="16"/>
              </w:rPr>
            </w:pPr>
          </w:p>
        </w:tc>
      </w:tr>
      <w:tr w:rsidR="0030391A" w:rsidRPr="00134FE9" w14:paraId="15BD4766" w14:textId="77777777" w:rsidTr="00C82869">
        <w:trPr>
          <w:trHeight w:val="288"/>
          <w:jc w:val="center"/>
        </w:trPr>
        <w:tc>
          <w:tcPr>
            <w:tcW w:w="390" w:type="dxa"/>
            <w:vMerge/>
            <w:vAlign w:val="center"/>
          </w:tcPr>
          <w:p w14:paraId="67D7B75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765DA06" w14:textId="16F59EBF"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96A0008" w14:textId="710212B2" w:rsidR="009812C6" w:rsidRPr="00134FE9" w:rsidRDefault="009812C6" w:rsidP="00703DD8">
            <w:pPr>
              <w:rPr>
                <w:rFonts w:ascii="Times New Roman" w:hAnsi="Times New Roman" w:cs="Times New Roman"/>
                <w:sz w:val="16"/>
                <w:szCs w:val="16"/>
              </w:rPr>
            </w:pPr>
          </w:p>
        </w:tc>
        <w:tc>
          <w:tcPr>
            <w:tcW w:w="5246" w:type="dxa"/>
            <w:noWrap/>
            <w:vAlign w:val="center"/>
            <w:hideMark/>
          </w:tcPr>
          <w:p w14:paraId="1290037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w:t>
            </w:r>
          </w:p>
        </w:tc>
        <w:tc>
          <w:tcPr>
            <w:tcW w:w="1096" w:type="dxa"/>
            <w:vMerge/>
            <w:noWrap/>
            <w:vAlign w:val="center"/>
            <w:hideMark/>
          </w:tcPr>
          <w:p w14:paraId="39E15D18" w14:textId="12E56C90" w:rsidR="009812C6" w:rsidRPr="00134FE9" w:rsidRDefault="009812C6" w:rsidP="009D2FCE">
            <w:pPr>
              <w:rPr>
                <w:rFonts w:ascii="Times New Roman" w:hAnsi="Times New Roman" w:cs="Times New Roman"/>
                <w:sz w:val="16"/>
                <w:szCs w:val="16"/>
              </w:rPr>
            </w:pPr>
          </w:p>
        </w:tc>
      </w:tr>
      <w:tr w:rsidR="0030391A" w:rsidRPr="00134FE9" w14:paraId="6E9867AE" w14:textId="77777777" w:rsidTr="00C82869">
        <w:trPr>
          <w:trHeight w:val="288"/>
          <w:jc w:val="center"/>
        </w:trPr>
        <w:tc>
          <w:tcPr>
            <w:tcW w:w="390" w:type="dxa"/>
            <w:vMerge/>
            <w:vAlign w:val="center"/>
          </w:tcPr>
          <w:p w14:paraId="42129595"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968DA31" w14:textId="59A24A8B"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6873DE0" w14:textId="4199879C" w:rsidR="009812C6" w:rsidRPr="00134FE9" w:rsidRDefault="009812C6" w:rsidP="00703DD8">
            <w:pPr>
              <w:rPr>
                <w:rFonts w:ascii="Times New Roman" w:hAnsi="Times New Roman" w:cs="Times New Roman"/>
                <w:sz w:val="16"/>
                <w:szCs w:val="16"/>
              </w:rPr>
            </w:pPr>
          </w:p>
        </w:tc>
        <w:tc>
          <w:tcPr>
            <w:tcW w:w="5246" w:type="dxa"/>
            <w:noWrap/>
            <w:vAlign w:val="center"/>
            <w:hideMark/>
          </w:tcPr>
          <w:p w14:paraId="6D5D9D6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w:t>
            </w:r>
          </w:p>
        </w:tc>
        <w:tc>
          <w:tcPr>
            <w:tcW w:w="1096" w:type="dxa"/>
            <w:vMerge/>
            <w:noWrap/>
            <w:vAlign w:val="center"/>
            <w:hideMark/>
          </w:tcPr>
          <w:p w14:paraId="3B6D63BF" w14:textId="014F46B6" w:rsidR="009812C6" w:rsidRPr="00134FE9" w:rsidRDefault="009812C6" w:rsidP="009D2FCE">
            <w:pPr>
              <w:rPr>
                <w:rFonts w:ascii="Times New Roman" w:hAnsi="Times New Roman" w:cs="Times New Roman"/>
                <w:sz w:val="16"/>
                <w:szCs w:val="16"/>
              </w:rPr>
            </w:pPr>
          </w:p>
        </w:tc>
      </w:tr>
      <w:tr w:rsidR="0030391A" w:rsidRPr="00134FE9" w14:paraId="76CE671B" w14:textId="77777777" w:rsidTr="00C82869">
        <w:trPr>
          <w:trHeight w:val="288"/>
          <w:jc w:val="center"/>
        </w:trPr>
        <w:tc>
          <w:tcPr>
            <w:tcW w:w="390" w:type="dxa"/>
            <w:vMerge/>
            <w:vAlign w:val="center"/>
          </w:tcPr>
          <w:p w14:paraId="706252B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7CE817C" w14:textId="5E013BDC"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84A54E0" w14:textId="2DC61B29" w:rsidR="009812C6" w:rsidRPr="00134FE9" w:rsidRDefault="009812C6" w:rsidP="00703DD8">
            <w:pPr>
              <w:rPr>
                <w:rFonts w:ascii="Times New Roman" w:hAnsi="Times New Roman" w:cs="Times New Roman"/>
                <w:sz w:val="16"/>
                <w:szCs w:val="16"/>
              </w:rPr>
            </w:pPr>
          </w:p>
        </w:tc>
        <w:tc>
          <w:tcPr>
            <w:tcW w:w="5246" w:type="dxa"/>
            <w:noWrap/>
            <w:vAlign w:val="center"/>
            <w:hideMark/>
          </w:tcPr>
          <w:p w14:paraId="56A7059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w:t>
            </w:r>
          </w:p>
        </w:tc>
        <w:tc>
          <w:tcPr>
            <w:tcW w:w="1096" w:type="dxa"/>
            <w:vMerge/>
            <w:noWrap/>
            <w:vAlign w:val="center"/>
            <w:hideMark/>
          </w:tcPr>
          <w:p w14:paraId="608F5C22" w14:textId="74F254F8" w:rsidR="009812C6" w:rsidRPr="00134FE9" w:rsidRDefault="009812C6" w:rsidP="009D2FCE">
            <w:pPr>
              <w:rPr>
                <w:rFonts w:ascii="Times New Roman" w:hAnsi="Times New Roman" w:cs="Times New Roman"/>
                <w:sz w:val="16"/>
                <w:szCs w:val="16"/>
              </w:rPr>
            </w:pPr>
          </w:p>
        </w:tc>
      </w:tr>
      <w:tr w:rsidR="0030391A" w:rsidRPr="00134FE9" w14:paraId="08B88E71" w14:textId="77777777" w:rsidTr="00C82869">
        <w:trPr>
          <w:trHeight w:val="288"/>
          <w:jc w:val="center"/>
        </w:trPr>
        <w:tc>
          <w:tcPr>
            <w:tcW w:w="390" w:type="dxa"/>
            <w:vMerge/>
            <w:vAlign w:val="center"/>
          </w:tcPr>
          <w:p w14:paraId="1F49A2E4"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7566015" w14:textId="070D2B7A"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7B0E768" w14:textId="12B0B5EA" w:rsidR="009812C6" w:rsidRPr="00134FE9" w:rsidRDefault="009812C6" w:rsidP="00703DD8">
            <w:pPr>
              <w:rPr>
                <w:rFonts w:ascii="Times New Roman" w:hAnsi="Times New Roman" w:cs="Times New Roman"/>
                <w:sz w:val="16"/>
                <w:szCs w:val="16"/>
              </w:rPr>
            </w:pPr>
          </w:p>
        </w:tc>
        <w:tc>
          <w:tcPr>
            <w:tcW w:w="5246" w:type="dxa"/>
            <w:noWrap/>
            <w:vAlign w:val="center"/>
            <w:hideMark/>
          </w:tcPr>
          <w:p w14:paraId="58AA828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w:t>
            </w:r>
          </w:p>
        </w:tc>
        <w:tc>
          <w:tcPr>
            <w:tcW w:w="1096" w:type="dxa"/>
            <w:vMerge/>
            <w:noWrap/>
            <w:vAlign w:val="center"/>
            <w:hideMark/>
          </w:tcPr>
          <w:p w14:paraId="205F7281" w14:textId="45EEE970" w:rsidR="009812C6" w:rsidRPr="00134FE9" w:rsidRDefault="009812C6" w:rsidP="009D2FCE">
            <w:pPr>
              <w:rPr>
                <w:rFonts w:ascii="Times New Roman" w:hAnsi="Times New Roman" w:cs="Times New Roman"/>
                <w:sz w:val="16"/>
                <w:szCs w:val="16"/>
              </w:rPr>
            </w:pPr>
          </w:p>
        </w:tc>
      </w:tr>
      <w:tr w:rsidR="0030391A" w:rsidRPr="00134FE9" w14:paraId="4003B577" w14:textId="77777777" w:rsidTr="00C82869">
        <w:trPr>
          <w:trHeight w:val="288"/>
          <w:jc w:val="center"/>
        </w:trPr>
        <w:tc>
          <w:tcPr>
            <w:tcW w:w="390" w:type="dxa"/>
            <w:vMerge/>
            <w:vAlign w:val="center"/>
          </w:tcPr>
          <w:p w14:paraId="3DD05F3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B3D34C8" w14:textId="66FAC7D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61EAB2E" w14:textId="7E93227F" w:rsidR="009812C6" w:rsidRPr="00134FE9" w:rsidRDefault="009812C6" w:rsidP="00703DD8">
            <w:pPr>
              <w:rPr>
                <w:rFonts w:ascii="Times New Roman" w:hAnsi="Times New Roman" w:cs="Times New Roman"/>
                <w:sz w:val="16"/>
                <w:szCs w:val="16"/>
              </w:rPr>
            </w:pPr>
          </w:p>
        </w:tc>
        <w:tc>
          <w:tcPr>
            <w:tcW w:w="5246" w:type="dxa"/>
            <w:noWrap/>
            <w:vAlign w:val="center"/>
            <w:hideMark/>
          </w:tcPr>
          <w:p w14:paraId="4199EB5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gt; c 1 n c ( &gt; ) n c ( &gt; ) n 1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48E62419" w14:textId="3A774D95" w:rsidR="009812C6" w:rsidRPr="00134FE9" w:rsidRDefault="009812C6" w:rsidP="009D2FCE">
            <w:pPr>
              <w:rPr>
                <w:rFonts w:ascii="Times New Roman" w:hAnsi="Times New Roman" w:cs="Times New Roman"/>
                <w:sz w:val="16"/>
                <w:szCs w:val="16"/>
              </w:rPr>
            </w:pPr>
          </w:p>
        </w:tc>
      </w:tr>
      <w:tr w:rsidR="0030391A" w:rsidRPr="00134FE9" w14:paraId="05B226D4" w14:textId="77777777" w:rsidTr="00C82869">
        <w:trPr>
          <w:trHeight w:val="288"/>
          <w:jc w:val="center"/>
        </w:trPr>
        <w:tc>
          <w:tcPr>
            <w:tcW w:w="390" w:type="dxa"/>
            <w:vMerge/>
            <w:vAlign w:val="center"/>
          </w:tcPr>
          <w:p w14:paraId="740E9F1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9555CA9" w14:textId="7DE2777B"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AD0B5B6" w14:textId="382FBFB3" w:rsidR="009812C6" w:rsidRPr="00134FE9" w:rsidRDefault="009812C6" w:rsidP="00703DD8">
            <w:pPr>
              <w:rPr>
                <w:rFonts w:ascii="Times New Roman" w:hAnsi="Times New Roman" w:cs="Times New Roman"/>
                <w:sz w:val="16"/>
                <w:szCs w:val="16"/>
              </w:rPr>
            </w:pPr>
          </w:p>
        </w:tc>
        <w:tc>
          <w:tcPr>
            <w:tcW w:w="5246" w:type="dxa"/>
            <w:noWrap/>
            <w:vAlign w:val="center"/>
            <w:hideMark/>
          </w:tcPr>
          <w:p w14:paraId="03D7B35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05075770" w14:textId="767266B1" w:rsidR="009812C6" w:rsidRPr="00134FE9" w:rsidRDefault="009812C6" w:rsidP="009D2FCE">
            <w:pPr>
              <w:rPr>
                <w:rFonts w:ascii="Times New Roman" w:hAnsi="Times New Roman" w:cs="Times New Roman"/>
                <w:sz w:val="16"/>
                <w:szCs w:val="16"/>
              </w:rPr>
            </w:pPr>
          </w:p>
        </w:tc>
      </w:tr>
      <w:tr w:rsidR="0030391A" w:rsidRPr="00134FE9" w14:paraId="7049BE34" w14:textId="77777777" w:rsidTr="00C82869">
        <w:trPr>
          <w:trHeight w:val="288"/>
          <w:jc w:val="center"/>
        </w:trPr>
        <w:tc>
          <w:tcPr>
            <w:tcW w:w="390" w:type="dxa"/>
            <w:vMerge/>
            <w:vAlign w:val="center"/>
          </w:tcPr>
          <w:p w14:paraId="7088D6CB"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E883CE7" w14:textId="6FFA4DD5"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B9531FF" w14:textId="47C200C6" w:rsidR="009812C6" w:rsidRPr="00134FE9" w:rsidRDefault="009812C6" w:rsidP="00703DD8">
            <w:pPr>
              <w:rPr>
                <w:rFonts w:ascii="Times New Roman" w:hAnsi="Times New Roman" w:cs="Times New Roman"/>
                <w:sz w:val="16"/>
                <w:szCs w:val="16"/>
              </w:rPr>
            </w:pPr>
          </w:p>
        </w:tc>
        <w:tc>
          <w:tcPr>
            <w:tcW w:w="5246" w:type="dxa"/>
            <w:noWrap/>
            <w:vAlign w:val="center"/>
            <w:hideMark/>
          </w:tcPr>
          <w:p w14:paraId="55ABF9C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gt; c 1 n c ( &gt; ) n c ( &gt; ) n 1 }</w:t>
            </w:r>
          </w:p>
        </w:tc>
        <w:tc>
          <w:tcPr>
            <w:tcW w:w="1096" w:type="dxa"/>
            <w:vMerge/>
            <w:noWrap/>
            <w:vAlign w:val="center"/>
            <w:hideMark/>
          </w:tcPr>
          <w:p w14:paraId="419AF22F" w14:textId="20078297" w:rsidR="009812C6" w:rsidRPr="00134FE9" w:rsidRDefault="009812C6" w:rsidP="009D2FCE">
            <w:pPr>
              <w:rPr>
                <w:rFonts w:ascii="Times New Roman" w:hAnsi="Times New Roman" w:cs="Times New Roman"/>
                <w:sz w:val="16"/>
                <w:szCs w:val="16"/>
              </w:rPr>
            </w:pPr>
          </w:p>
        </w:tc>
      </w:tr>
      <w:tr w:rsidR="0030391A" w:rsidRPr="00134FE9" w14:paraId="04E863B5" w14:textId="77777777" w:rsidTr="00C82869">
        <w:trPr>
          <w:trHeight w:val="288"/>
          <w:jc w:val="center"/>
        </w:trPr>
        <w:tc>
          <w:tcPr>
            <w:tcW w:w="390" w:type="dxa"/>
            <w:vMerge/>
            <w:vAlign w:val="center"/>
          </w:tcPr>
          <w:p w14:paraId="73A3CAEC"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812B585" w14:textId="4CA511AC"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0CA870E" w14:textId="57BC1E54" w:rsidR="009812C6" w:rsidRPr="00134FE9" w:rsidRDefault="009812C6">
            <w:pPr>
              <w:rPr>
                <w:rFonts w:ascii="Times New Roman" w:hAnsi="Times New Roman" w:cs="Times New Roman"/>
                <w:sz w:val="16"/>
                <w:szCs w:val="16"/>
              </w:rPr>
            </w:pPr>
          </w:p>
        </w:tc>
        <w:tc>
          <w:tcPr>
            <w:tcW w:w="5246" w:type="dxa"/>
            <w:noWrap/>
            <w:vAlign w:val="center"/>
            <w:hideMark/>
          </w:tcPr>
          <w:p w14:paraId="54AC18D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lt; ) C N 1 &lt; &lt;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c 1 n c ( &gt; ) n c ( &gt; ) n 1 }</w:t>
            </w:r>
          </w:p>
        </w:tc>
        <w:tc>
          <w:tcPr>
            <w:tcW w:w="1096" w:type="dxa"/>
            <w:vMerge/>
            <w:noWrap/>
            <w:vAlign w:val="center"/>
            <w:hideMark/>
          </w:tcPr>
          <w:p w14:paraId="69413057" w14:textId="6E98D3A4" w:rsidR="009812C6" w:rsidRPr="00134FE9" w:rsidRDefault="009812C6" w:rsidP="009D2FCE">
            <w:pPr>
              <w:rPr>
                <w:rFonts w:ascii="Times New Roman" w:hAnsi="Times New Roman" w:cs="Times New Roman"/>
                <w:sz w:val="16"/>
                <w:szCs w:val="16"/>
              </w:rPr>
            </w:pPr>
          </w:p>
        </w:tc>
      </w:tr>
      <w:tr w:rsidR="0030391A" w:rsidRPr="00134FE9" w14:paraId="0DE3A43F" w14:textId="77777777" w:rsidTr="00C82869">
        <w:trPr>
          <w:trHeight w:val="288"/>
          <w:jc w:val="center"/>
        </w:trPr>
        <w:tc>
          <w:tcPr>
            <w:tcW w:w="390" w:type="dxa"/>
            <w:vMerge w:val="restart"/>
            <w:vAlign w:val="center"/>
          </w:tcPr>
          <w:p w14:paraId="1726CDB1" w14:textId="03C0A024"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34</w:t>
            </w:r>
          </w:p>
        </w:tc>
        <w:tc>
          <w:tcPr>
            <w:tcW w:w="1040" w:type="dxa"/>
            <w:vMerge w:val="restart"/>
            <w:noWrap/>
            <w:vAlign w:val="center"/>
            <w:hideMark/>
          </w:tcPr>
          <w:p w14:paraId="6245D205" w14:textId="406DB877" w:rsidR="009812C6" w:rsidRPr="00134FE9" w:rsidRDefault="00F80434">
            <w:pPr>
              <w:rPr>
                <w:rFonts w:ascii="Times New Roman" w:hAnsi="Times New Roman" w:cs="Times New Roman"/>
                <w:sz w:val="16"/>
                <w:szCs w:val="16"/>
              </w:rPr>
            </w:pPr>
            <w:r w:rsidRPr="00134FE9">
              <w:rPr>
                <w:rFonts w:ascii="Times New Roman" w:hAnsi="Times New Roman" w:cs="Times New Roman"/>
                <w:sz w:val="16"/>
                <w:szCs w:val="16"/>
              </w:rPr>
              <w:t>W</w:t>
            </w:r>
            <w:r w:rsidR="009812C6" w:rsidRPr="00134FE9">
              <w:rPr>
                <w:rFonts w:ascii="Times New Roman" w:hAnsi="Times New Roman" w:cs="Times New Roman"/>
                <w:sz w:val="16"/>
                <w:szCs w:val="16"/>
              </w:rPr>
              <w:t>ei</w:t>
            </w:r>
            <w:r>
              <w:rPr>
                <w:rFonts w:ascii="Times New Roman" w:hAnsi="Times New Roman" w:cs="Times New Roman"/>
                <w:sz w:val="16"/>
                <w:szCs w:val="16"/>
              </w:rPr>
              <w:t xml:space="preserve"> et al., </w:t>
            </w:r>
            <w:r w:rsidR="009812C6" w:rsidRPr="00134FE9">
              <w:rPr>
                <w:rFonts w:ascii="Times New Roman" w:hAnsi="Times New Roman" w:cs="Times New Roman"/>
                <w:sz w:val="16"/>
                <w:szCs w:val="16"/>
              </w:rPr>
              <w:t>2015</w:t>
            </w:r>
            <w:r w:rsidR="009812C6"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557/jmr.2015.180","ISSN":"20445326","abstract":"Shape-memory epoxy is receiving considerable attention because of its superior mechanical and thermal properties and excellent shape-memory performance. In this study, a novel series of shape-memory epoxy resins are prepared using hydro-epoxy, hexahydrophthalic anhydride, and diglycidyl 4,5-epoxy tetrahydro phthalate (TDE-85) to further improve the recovery force of shape-memory epoxy resins. The thermal, mechanical, and shape-memory properties of the shape-memory epoxy resin system are investigated by differential scanning calorimetry, dynamic mechanical analysis, bend test, and shape recovery test. Results indicate that the glass transition temperature (Tg), rubber modulus, and room-temperature bend strength increase as TDE-85 content increases. Investigation of the shape-memory behavior of the resin reveals that full recovery can be achieved after only several minutes when the temperature is equal to or above Tg. The shape recovery time decreases with the increase in TDE-85 content at Tg, Tg + 10 °C, and Tg + 20 °C. These results are attributed to the increase in TDE-85 content.","author":[{"dropping-particle":"","family":"Wei","given":"Kun","non-dropping-particle":"","parse-names":false,"suffix":""},{"dropping-particle":"","family":"Ma","given":"Biao","non-dropping-particle":"","parse-names":false,"suffix":""},{"dropping-particle":"","family":"Liu","given":"Yu","non-dropping-particle":"","parse-names":false,"suffix":""},{"dropping-particle":"","family":"Wang","given":"Hainian","non-dropping-particle":"","parse-names":false,"suffix":""},{"dropping-particle":"","family":"Li","given":"Ning","non-dropping-particle":"","parse-names":false,"suffix":""}],"container-title":"Journal of Materials Research","id":"ITEM-1","issue":"14","issued":{"date-parts":[["2015"]]},"page":"2179-2187","title":"An investigation on shape memory behaviors of epoxy resin system","type":"article-journal","volume":"30"},"uris":["http://www.mendeley.com/documents/?uuid=4235f4b2-50bb-47ce-bb9f-39e7ff9ade21"]}],"mendeley":{"formattedCitation":"[26]","plainTextFormattedCitation":"[26]","previouslyFormattedCitation":"&lt;sup&gt;26&lt;/sup&gt;"},"properties":{"noteIndex":0},"schema":"https://github.com/citation-style-language/schema/raw/master/csl-citation.json"}</w:instrText>
            </w:r>
            <w:r w:rsidR="009812C6"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6]</w:t>
            </w:r>
            <w:r w:rsidR="009812C6" w:rsidRPr="00134FE9">
              <w:rPr>
                <w:rFonts w:ascii="Times New Roman" w:hAnsi="Times New Roman" w:cs="Times New Roman"/>
                <w:sz w:val="16"/>
                <w:szCs w:val="16"/>
              </w:rPr>
              <w:fldChar w:fldCharType="end"/>
            </w:r>
          </w:p>
        </w:tc>
        <w:tc>
          <w:tcPr>
            <w:tcW w:w="1578" w:type="dxa"/>
            <w:vMerge w:val="restart"/>
            <w:noWrap/>
            <w:vAlign w:val="center"/>
            <w:hideMark/>
          </w:tcPr>
          <w:p w14:paraId="0551432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A</w:t>
            </w:r>
          </w:p>
          <w:p w14:paraId="2B96FDA8" w14:textId="4F9A3EAF" w:rsidR="009812C6" w:rsidRPr="00134FE9" w:rsidRDefault="009812C6" w:rsidP="00703DD8">
            <w:pPr>
              <w:rPr>
                <w:rFonts w:ascii="Times New Roman" w:hAnsi="Times New Roman" w:cs="Times New Roman"/>
                <w:sz w:val="16"/>
                <w:szCs w:val="16"/>
              </w:rPr>
            </w:pPr>
          </w:p>
        </w:tc>
        <w:tc>
          <w:tcPr>
            <w:tcW w:w="5246" w:type="dxa"/>
            <w:noWrap/>
            <w:vAlign w:val="center"/>
            <w:hideMark/>
          </w:tcPr>
          <w:p w14:paraId="5A8DE8D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C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O ) &lt; }</w:t>
            </w:r>
          </w:p>
        </w:tc>
        <w:tc>
          <w:tcPr>
            <w:tcW w:w="1096" w:type="dxa"/>
            <w:vMerge w:val="restart"/>
            <w:noWrap/>
            <w:vAlign w:val="center"/>
            <w:hideMark/>
          </w:tcPr>
          <w:p w14:paraId="5D5F0F08"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13</w:t>
            </w:r>
          </w:p>
          <w:p w14:paraId="1129DBD8" w14:textId="76C0701F" w:rsidR="009812C6" w:rsidRPr="00134FE9" w:rsidRDefault="009812C6" w:rsidP="009D2FCE">
            <w:pPr>
              <w:rPr>
                <w:rFonts w:ascii="Times New Roman" w:hAnsi="Times New Roman" w:cs="Times New Roman"/>
                <w:sz w:val="16"/>
                <w:szCs w:val="16"/>
              </w:rPr>
            </w:pPr>
          </w:p>
        </w:tc>
      </w:tr>
      <w:tr w:rsidR="0030391A" w:rsidRPr="00134FE9" w14:paraId="199F96D3" w14:textId="77777777" w:rsidTr="00C82869">
        <w:trPr>
          <w:trHeight w:val="288"/>
          <w:jc w:val="center"/>
        </w:trPr>
        <w:tc>
          <w:tcPr>
            <w:tcW w:w="390" w:type="dxa"/>
            <w:vMerge/>
            <w:vAlign w:val="center"/>
          </w:tcPr>
          <w:p w14:paraId="15001C4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120AFE5" w14:textId="46ADCF8D"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E08C813" w14:textId="0002C521" w:rsidR="009812C6" w:rsidRPr="00134FE9" w:rsidRDefault="009812C6">
            <w:pPr>
              <w:rPr>
                <w:rFonts w:ascii="Times New Roman" w:hAnsi="Times New Roman" w:cs="Times New Roman"/>
                <w:sz w:val="16"/>
                <w:szCs w:val="16"/>
              </w:rPr>
            </w:pPr>
          </w:p>
        </w:tc>
        <w:tc>
          <w:tcPr>
            <w:tcW w:w="5246" w:type="dxa"/>
            <w:noWrap/>
            <w:vAlign w:val="center"/>
            <w:hideMark/>
          </w:tcPr>
          <w:p w14:paraId="01F0395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77D3F65F" w14:textId="148F6D41" w:rsidR="009812C6" w:rsidRPr="00134FE9" w:rsidRDefault="009812C6" w:rsidP="009D2FCE">
            <w:pPr>
              <w:rPr>
                <w:rFonts w:ascii="Times New Roman" w:hAnsi="Times New Roman" w:cs="Times New Roman"/>
                <w:sz w:val="16"/>
                <w:szCs w:val="16"/>
              </w:rPr>
            </w:pPr>
          </w:p>
        </w:tc>
      </w:tr>
      <w:tr w:rsidR="0030391A" w:rsidRPr="00134FE9" w14:paraId="293B4392" w14:textId="77777777" w:rsidTr="00C82869">
        <w:trPr>
          <w:trHeight w:val="288"/>
          <w:jc w:val="center"/>
        </w:trPr>
        <w:tc>
          <w:tcPr>
            <w:tcW w:w="390" w:type="dxa"/>
            <w:vMerge w:val="restart"/>
            <w:vAlign w:val="center"/>
          </w:tcPr>
          <w:p w14:paraId="0BBA7F5A" w14:textId="2168E498"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35</w:t>
            </w:r>
          </w:p>
        </w:tc>
        <w:tc>
          <w:tcPr>
            <w:tcW w:w="1040" w:type="dxa"/>
            <w:vMerge w:val="restart"/>
            <w:noWrap/>
            <w:vAlign w:val="center"/>
            <w:hideMark/>
          </w:tcPr>
          <w:p w14:paraId="1A69CDE2" w14:textId="02B5AFB2" w:rsidR="009812C6" w:rsidRPr="00134FE9" w:rsidRDefault="00F80434" w:rsidP="009D2FCE">
            <w:pPr>
              <w:rPr>
                <w:rFonts w:ascii="Times New Roman" w:hAnsi="Times New Roman" w:cs="Times New Roman"/>
                <w:sz w:val="16"/>
                <w:szCs w:val="16"/>
              </w:rPr>
            </w:pPr>
            <w:r w:rsidRPr="00134FE9">
              <w:rPr>
                <w:rFonts w:ascii="Times New Roman" w:hAnsi="Times New Roman" w:cs="Times New Roman"/>
                <w:sz w:val="16"/>
                <w:szCs w:val="16"/>
              </w:rPr>
              <w:t>W</w:t>
            </w:r>
            <w:r w:rsidR="009812C6" w:rsidRPr="00134FE9">
              <w:rPr>
                <w:rFonts w:ascii="Times New Roman" w:hAnsi="Times New Roman" w:cs="Times New Roman"/>
                <w:sz w:val="16"/>
                <w:szCs w:val="16"/>
              </w:rPr>
              <w:t>ei</w:t>
            </w:r>
            <w:r>
              <w:rPr>
                <w:rFonts w:ascii="Times New Roman" w:hAnsi="Times New Roman" w:cs="Times New Roman"/>
                <w:sz w:val="16"/>
                <w:szCs w:val="16"/>
              </w:rPr>
              <w:t xml:space="preserve"> et al., </w:t>
            </w:r>
            <w:r w:rsidR="009812C6" w:rsidRPr="00134FE9">
              <w:rPr>
                <w:rFonts w:ascii="Times New Roman" w:hAnsi="Times New Roman" w:cs="Times New Roman"/>
                <w:sz w:val="16"/>
                <w:szCs w:val="16"/>
              </w:rPr>
              <w:t>2015</w:t>
            </w:r>
            <w:r w:rsidR="009812C6"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557/jmr.2015.180","ISSN":"20445326","abstract":"Shape-memory epoxy is receiving considerable attention because of its superior mechanical and thermal properties and excellent shape-memory performance. In this study, a novel series of shape-memory epoxy resins are prepared using hydro-epoxy, hexahydrophthalic anhydride, and diglycidyl 4,5-epoxy tetrahydro phthalate (TDE-85) to further improve the recovery force of shape-memory epoxy resins. The thermal, mechanical, and shape-memory properties of the shape-memory epoxy resin system are investigated by differential scanning calorimetry, dynamic mechanical analysis, bend test, and shape recovery test. Results indicate that the glass transition temperature (Tg), rubber modulus, and room-temperature bend strength increase as TDE-85 content increases. Investigation of the shape-memory behavior of the resin reveals that full recovery can be achieved after only several minutes when the temperature is equal to or above Tg. The shape recovery time decreases with the increase in TDE-85 content at Tg, Tg + 10 °C, and Tg + 20 °C. These results are attributed to the increase in TDE-85 content.","author":[{"dropping-particle":"","family":"Wei","given":"Kun","non-dropping-particle":"","parse-names":false,"suffix":""},{"dropping-particle":"","family":"Ma","given":"Biao","non-dropping-particle":"","parse-names":false,"suffix":""},{"dropping-particle":"","family":"Liu","given":"Yu","non-dropping-particle":"","parse-names":false,"suffix":""},{"dropping-particle":"","family":"Wang","given":"Hainian","non-dropping-particle":"","parse-names":false,"suffix":""},{"dropping-particle":"","family":"Li","given":"Ning","non-dropping-particle":"","parse-names":false,"suffix":""}],"container-title":"Journal of Materials Research","id":"ITEM-1","issue":"14","issued":{"date-parts":[["2015"]]},"page":"2179-2187","title":"An investigation on shape memory behaviors of epoxy resin system","type":"article-journal","volume":"30"},"uris":["http://www.mendeley.com/documents/?uuid=4235f4b2-50bb-47ce-bb9f-39e7ff9ade21"]}],"mendeley":{"formattedCitation":"[26]","plainTextFormattedCitation":"[26]","previouslyFormattedCitation":"&lt;sup&gt;26&lt;/sup&gt;"},"properties":{"noteIndex":0},"schema":"https://github.com/citation-style-language/schema/raw/master/csl-citation.json"}</w:instrText>
            </w:r>
            <w:r w:rsidR="009812C6"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6]</w:t>
            </w:r>
            <w:r w:rsidR="009812C6" w:rsidRPr="00134FE9">
              <w:rPr>
                <w:rFonts w:ascii="Times New Roman" w:hAnsi="Times New Roman" w:cs="Times New Roman"/>
                <w:sz w:val="16"/>
                <w:szCs w:val="16"/>
              </w:rPr>
              <w:fldChar w:fldCharType="end"/>
            </w:r>
          </w:p>
        </w:tc>
        <w:tc>
          <w:tcPr>
            <w:tcW w:w="1578" w:type="dxa"/>
            <w:vMerge w:val="restart"/>
            <w:noWrap/>
            <w:vAlign w:val="center"/>
            <w:hideMark/>
          </w:tcPr>
          <w:p w14:paraId="089B780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E</w:t>
            </w:r>
          </w:p>
          <w:p w14:paraId="680C178A" w14:textId="1FEFD5E9" w:rsidR="009812C6" w:rsidRPr="00134FE9" w:rsidRDefault="009812C6" w:rsidP="00703DD8">
            <w:pPr>
              <w:rPr>
                <w:rFonts w:ascii="Times New Roman" w:hAnsi="Times New Roman" w:cs="Times New Roman"/>
                <w:sz w:val="16"/>
                <w:szCs w:val="16"/>
              </w:rPr>
            </w:pPr>
          </w:p>
        </w:tc>
        <w:tc>
          <w:tcPr>
            <w:tcW w:w="5246" w:type="dxa"/>
            <w:noWrap/>
            <w:vAlign w:val="center"/>
            <w:hideMark/>
          </w:tcPr>
          <w:p w14:paraId="32EFEB1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O C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O ) &lt; }</w:t>
            </w:r>
          </w:p>
        </w:tc>
        <w:tc>
          <w:tcPr>
            <w:tcW w:w="1096" w:type="dxa"/>
            <w:vMerge w:val="restart"/>
            <w:noWrap/>
            <w:vAlign w:val="center"/>
            <w:hideMark/>
          </w:tcPr>
          <w:p w14:paraId="6A6BCE6F"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43</w:t>
            </w:r>
          </w:p>
          <w:p w14:paraId="3919AE2A" w14:textId="1E240B8B" w:rsidR="009812C6" w:rsidRPr="00134FE9" w:rsidRDefault="009812C6" w:rsidP="009D2FCE">
            <w:pPr>
              <w:rPr>
                <w:rFonts w:ascii="Times New Roman" w:hAnsi="Times New Roman" w:cs="Times New Roman"/>
                <w:sz w:val="16"/>
                <w:szCs w:val="16"/>
              </w:rPr>
            </w:pPr>
          </w:p>
        </w:tc>
      </w:tr>
      <w:tr w:rsidR="0030391A" w:rsidRPr="00134FE9" w14:paraId="16C59688" w14:textId="77777777" w:rsidTr="00C82869">
        <w:trPr>
          <w:trHeight w:val="288"/>
          <w:jc w:val="center"/>
        </w:trPr>
        <w:tc>
          <w:tcPr>
            <w:tcW w:w="390" w:type="dxa"/>
            <w:vMerge/>
            <w:vAlign w:val="center"/>
          </w:tcPr>
          <w:p w14:paraId="7F1AF74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19C085C" w14:textId="0CB461DC"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39F9A6D6" w14:textId="48087C75" w:rsidR="009812C6" w:rsidRPr="00134FE9" w:rsidRDefault="009812C6" w:rsidP="00703DD8">
            <w:pPr>
              <w:rPr>
                <w:rFonts w:ascii="Times New Roman" w:hAnsi="Times New Roman" w:cs="Times New Roman"/>
                <w:sz w:val="16"/>
                <w:szCs w:val="16"/>
              </w:rPr>
            </w:pPr>
          </w:p>
        </w:tc>
        <w:tc>
          <w:tcPr>
            <w:tcW w:w="5246" w:type="dxa"/>
            <w:noWrap/>
            <w:vAlign w:val="center"/>
            <w:hideMark/>
          </w:tcPr>
          <w:p w14:paraId="39822B6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r w:rsidRPr="00134FE9">
              <w:rPr>
                <w:rFonts w:ascii="Times New Roman" w:hAnsi="Times New Roman" w:cs="Times New Roman"/>
                <w:sz w:val="16"/>
                <w:szCs w:val="16"/>
              </w:rPr>
              <w:lastRenderedPageBreak/>
              <w:t xml:space="preserve">(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C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O ) &lt; }</w:t>
            </w:r>
          </w:p>
        </w:tc>
        <w:tc>
          <w:tcPr>
            <w:tcW w:w="1096" w:type="dxa"/>
            <w:vMerge/>
            <w:noWrap/>
            <w:vAlign w:val="center"/>
            <w:hideMark/>
          </w:tcPr>
          <w:p w14:paraId="51C8933E" w14:textId="1F71C3A8" w:rsidR="009812C6" w:rsidRPr="00134FE9" w:rsidRDefault="009812C6" w:rsidP="009D2FCE">
            <w:pPr>
              <w:rPr>
                <w:rFonts w:ascii="Times New Roman" w:hAnsi="Times New Roman" w:cs="Times New Roman"/>
                <w:sz w:val="16"/>
                <w:szCs w:val="16"/>
              </w:rPr>
            </w:pPr>
          </w:p>
        </w:tc>
      </w:tr>
      <w:tr w:rsidR="0030391A" w:rsidRPr="00134FE9" w14:paraId="7E513729" w14:textId="77777777" w:rsidTr="00C82869">
        <w:trPr>
          <w:trHeight w:val="288"/>
          <w:jc w:val="center"/>
        </w:trPr>
        <w:tc>
          <w:tcPr>
            <w:tcW w:w="390" w:type="dxa"/>
            <w:vMerge/>
            <w:vAlign w:val="center"/>
          </w:tcPr>
          <w:p w14:paraId="1A5EA347"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352C8D30" w14:textId="488E68FE"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931439B" w14:textId="79B16019" w:rsidR="009812C6" w:rsidRPr="00134FE9" w:rsidRDefault="009812C6" w:rsidP="00703DD8">
            <w:pPr>
              <w:rPr>
                <w:rFonts w:ascii="Times New Roman" w:hAnsi="Times New Roman" w:cs="Times New Roman"/>
                <w:sz w:val="16"/>
                <w:szCs w:val="16"/>
              </w:rPr>
            </w:pPr>
          </w:p>
        </w:tc>
        <w:tc>
          <w:tcPr>
            <w:tcW w:w="5246" w:type="dxa"/>
            <w:noWrap/>
            <w:vAlign w:val="center"/>
            <w:hideMark/>
          </w:tcPr>
          <w:p w14:paraId="41FB4AA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w:t>
            </w:r>
          </w:p>
        </w:tc>
        <w:tc>
          <w:tcPr>
            <w:tcW w:w="1096" w:type="dxa"/>
            <w:vMerge/>
            <w:noWrap/>
            <w:vAlign w:val="center"/>
            <w:hideMark/>
          </w:tcPr>
          <w:p w14:paraId="606ADA9A" w14:textId="77F38025" w:rsidR="009812C6" w:rsidRPr="00134FE9" w:rsidRDefault="009812C6" w:rsidP="009D2FCE">
            <w:pPr>
              <w:rPr>
                <w:rFonts w:ascii="Times New Roman" w:hAnsi="Times New Roman" w:cs="Times New Roman"/>
                <w:sz w:val="16"/>
                <w:szCs w:val="16"/>
              </w:rPr>
            </w:pPr>
          </w:p>
        </w:tc>
      </w:tr>
      <w:tr w:rsidR="0030391A" w:rsidRPr="00134FE9" w14:paraId="48ABE90B" w14:textId="77777777" w:rsidTr="00C82869">
        <w:trPr>
          <w:trHeight w:val="288"/>
          <w:jc w:val="center"/>
        </w:trPr>
        <w:tc>
          <w:tcPr>
            <w:tcW w:w="390" w:type="dxa"/>
            <w:vMerge/>
            <w:vAlign w:val="center"/>
          </w:tcPr>
          <w:p w14:paraId="1DDAE84B"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CBE0B58" w14:textId="3BAAADD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1C5F4B9" w14:textId="5BAC3934" w:rsidR="009812C6" w:rsidRPr="00134FE9" w:rsidRDefault="009812C6" w:rsidP="00703DD8">
            <w:pPr>
              <w:rPr>
                <w:rFonts w:ascii="Times New Roman" w:hAnsi="Times New Roman" w:cs="Times New Roman"/>
                <w:sz w:val="16"/>
                <w:szCs w:val="16"/>
              </w:rPr>
            </w:pPr>
          </w:p>
        </w:tc>
        <w:tc>
          <w:tcPr>
            <w:tcW w:w="5246" w:type="dxa"/>
            <w:noWrap/>
            <w:vAlign w:val="center"/>
            <w:hideMark/>
          </w:tcPr>
          <w:p w14:paraId="524A618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C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O ) &lt; , O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w:t>
            </w:r>
          </w:p>
        </w:tc>
        <w:tc>
          <w:tcPr>
            <w:tcW w:w="1096" w:type="dxa"/>
            <w:vMerge/>
            <w:noWrap/>
            <w:vAlign w:val="center"/>
            <w:hideMark/>
          </w:tcPr>
          <w:p w14:paraId="0A8C6FDB" w14:textId="67203CFD" w:rsidR="009812C6" w:rsidRPr="00134FE9" w:rsidRDefault="009812C6" w:rsidP="009D2FCE">
            <w:pPr>
              <w:rPr>
                <w:rFonts w:ascii="Times New Roman" w:hAnsi="Times New Roman" w:cs="Times New Roman"/>
                <w:sz w:val="16"/>
                <w:szCs w:val="16"/>
              </w:rPr>
            </w:pPr>
          </w:p>
        </w:tc>
      </w:tr>
      <w:tr w:rsidR="0030391A" w:rsidRPr="00134FE9" w14:paraId="28E4E51A" w14:textId="77777777" w:rsidTr="00C82869">
        <w:trPr>
          <w:trHeight w:val="288"/>
          <w:jc w:val="center"/>
        </w:trPr>
        <w:tc>
          <w:tcPr>
            <w:tcW w:w="390" w:type="dxa"/>
            <w:vMerge/>
            <w:vAlign w:val="center"/>
          </w:tcPr>
          <w:p w14:paraId="2B06D050"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6182597" w14:textId="720E5604"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766B61E" w14:textId="341E9B05" w:rsidR="009812C6" w:rsidRPr="00134FE9" w:rsidRDefault="009812C6" w:rsidP="00703DD8">
            <w:pPr>
              <w:rPr>
                <w:rFonts w:ascii="Times New Roman" w:hAnsi="Times New Roman" w:cs="Times New Roman"/>
                <w:sz w:val="16"/>
                <w:szCs w:val="16"/>
              </w:rPr>
            </w:pPr>
          </w:p>
        </w:tc>
        <w:tc>
          <w:tcPr>
            <w:tcW w:w="5246" w:type="dxa"/>
            <w:noWrap/>
            <w:vAlign w:val="center"/>
            <w:hideMark/>
          </w:tcPr>
          <w:p w14:paraId="6A6599C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O C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56CA45CE" w14:textId="2BE867A6" w:rsidR="009812C6" w:rsidRPr="00134FE9" w:rsidRDefault="009812C6" w:rsidP="009D2FCE">
            <w:pPr>
              <w:rPr>
                <w:rFonts w:ascii="Times New Roman" w:hAnsi="Times New Roman" w:cs="Times New Roman"/>
                <w:sz w:val="16"/>
                <w:szCs w:val="16"/>
              </w:rPr>
            </w:pPr>
          </w:p>
        </w:tc>
      </w:tr>
      <w:tr w:rsidR="0030391A" w:rsidRPr="00134FE9" w14:paraId="2E55C7F7" w14:textId="77777777" w:rsidTr="00C82869">
        <w:trPr>
          <w:trHeight w:val="288"/>
          <w:jc w:val="center"/>
        </w:trPr>
        <w:tc>
          <w:tcPr>
            <w:tcW w:w="390" w:type="dxa"/>
            <w:vMerge/>
            <w:vAlign w:val="center"/>
          </w:tcPr>
          <w:p w14:paraId="22D13E5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035D42F" w14:textId="3F726674"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5C1A02B0" w14:textId="2CB4B9DE" w:rsidR="009812C6" w:rsidRPr="00134FE9" w:rsidRDefault="009812C6">
            <w:pPr>
              <w:rPr>
                <w:rFonts w:ascii="Times New Roman" w:hAnsi="Times New Roman" w:cs="Times New Roman"/>
                <w:sz w:val="16"/>
                <w:szCs w:val="16"/>
              </w:rPr>
            </w:pPr>
          </w:p>
        </w:tc>
        <w:tc>
          <w:tcPr>
            <w:tcW w:w="5246" w:type="dxa"/>
            <w:noWrap/>
            <w:vAlign w:val="center"/>
            <w:hideMark/>
          </w:tcPr>
          <w:p w14:paraId="6CE5FE4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O ) &lt; } ,  O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4E5858DC" w14:textId="176A8561" w:rsidR="009812C6" w:rsidRPr="00134FE9" w:rsidRDefault="009812C6" w:rsidP="009D2FCE">
            <w:pPr>
              <w:rPr>
                <w:rFonts w:ascii="Times New Roman" w:hAnsi="Times New Roman" w:cs="Times New Roman"/>
                <w:sz w:val="16"/>
                <w:szCs w:val="16"/>
              </w:rPr>
            </w:pPr>
          </w:p>
        </w:tc>
      </w:tr>
      <w:tr w:rsidR="0030391A" w:rsidRPr="00134FE9" w14:paraId="3B574B0B" w14:textId="77777777" w:rsidTr="00C82869">
        <w:trPr>
          <w:trHeight w:val="288"/>
          <w:jc w:val="center"/>
        </w:trPr>
        <w:tc>
          <w:tcPr>
            <w:tcW w:w="390" w:type="dxa"/>
            <w:vMerge w:val="restart"/>
            <w:vAlign w:val="center"/>
          </w:tcPr>
          <w:p w14:paraId="0468D4E6" w14:textId="10B1446D"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36</w:t>
            </w:r>
          </w:p>
        </w:tc>
        <w:tc>
          <w:tcPr>
            <w:tcW w:w="1040" w:type="dxa"/>
            <w:vMerge w:val="restart"/>
            <w:noWrap/>
            <w:vAlign w:val="center"/>
            <w:hideMark/>
          </w:tcPr>
          <w:p w14:paraId="5CAD54F5" w14:textId="2E59DD47"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Likitaporn</w:t>
            </w:r>
            <w:proofErr w:type="spellEnd"/>
            <w:r w:rsidR="00F80434">
              <w:rPr>
                <w:rFonts w:ascii="Times New Roman" w:hAnsi="Times New Roman" w:cs="Times New Roman"/>
                <w:sz w:val="16"/>
                <w:szCs w:val="16"/>
              </w:rPr>
              <w:t xml:space="preserve"> et al.,</w:t>
            </w:r>
          </w:p>
          <w:p w14:paraId="7AA2EBE4" w14:textId="4CE6C949"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2018</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177/1045389X17708041","ISSN":"15308138","abstract":"In this research, the benzoxazine-epoxy shape memory polymers with outstanding recovery stress improvement were prepared by filling with highly adamantine silicon carbide whisker at 0–20 wt%. The results revealed that the storage modulus at room temperature increased with increasing silicon carbide whisker, that is, from 5.1 GPa (without silicon carbide whisker) to 8.8 GPa (at 20 wt%). Glass transition temperatures were increased with increasing silicon carbide whisker in the range of 154°C–170°C. Furthermore, all samples exhibited approximately 99% of shape fixity with recovery time ranging from 8 to 27 min. Interestingly, the incorporation of silicon carbide whisker could significantly increase recovery stress from 3.4 MPa (without silicon carbide whisker) to 11.2 MPa (at 20 wt%). Moreover, the addition of silicon carbide whisker provides microwave actuating ability to the sample. Recovery time under microwave heating was significantly shortened to be in a range of 3–5 min. These results suggest potential use of the composites as microwave-responsive sensors and other shape memory devices.","author":[{"dropping-particle":"","family":"Likitaporn","given":"Chutiwat","non-dropping-particle":"","parse-names":false,"suffix":""},{"dropping-particle":"","family":"Mora","given":"Phattarin","non-dropping-particle":"","parse-names":false,"suffix":""},{"dropping-particle":"","family":"Tiptipakorn","given":"Sunan","non-dropping-particle":"","parse-names":false,"suffix":""},{"dropping-particle":"","family":"Rimdusit","given":"Sarawut","non-dropping-particle":"","parse-names":false,"suffix":""}],"container-title":"Journal of Intelligent Material Systems and Structures","id":"ITEM-1","issue":"3","issued":{"date-parts":[["2018"]]},"page":"388-396","title":"Recovery stress enhancement in shape memory composites from silicon carbide whisker–filled benzoxazine-epoxy polymer alloy","type":"article-journal","volume":"29"},"uris":["http://www.mendeley.com/documents/?uuid=75ddfd89-602e-46c3-a068-98e86ff823b3"]}],"mendeley":{"formattedCitation":"[27]","plainTextFormattedCitation":"[27]","previouslyFormattedCitation":"&lt;sup&gt;27&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7]</w:t>
            </w:r>
            <w:r w:rsidRPr="00134FE9">
              <w:rPr>
                <w:rFonts w:ascii="Times New Roman" w:hAnsi="Times New Roman" w:cs="Times New Roman"/>
                <w:sz w:val="16"/>
                <w:szCs w:val="16"/>
              </w:rPr>
              <w:fldChar w:fldCharType="end"/>
            </w:r>
          </w:p>
          <w:p w14:paraId="2BE5129E" w14:textId="341A0495" w:rsidR="009812C6" w:rsidRPr="00134FE9" w:rsidRDefault="009812C6" w:rsidP="00703DD8">
            <w:pPr>
              <w:rPr>
                <w:rFonts w:ascii="Times New Roman" w:hAnsi="Times New Roman" w:cs="Times New Roman"/>
                <w:sz w:val="16"/>
                <w:szCs w:val="16"/>
              </w:rPr>
            </w:pPr>
          </w:p>
        </w:tc>
        <w:tc>
          <w:tcPr>
            <w:tcW w:w="1578" w:type="dxa"/>
            <w:vMerge w:val="restart"/>
            <w:vAlign w:val="center"/>
          </w:tcPr>
          <w:p w14:paraId="0666637E" w14:textId="0CBB2E47" w:rsidR="009812C6" w:rsidRPr="00134FE9" w:rsidRDefault="004626EF">
            <w:pPr>
              <w:rPr>
                <w:rFonts w:ascii="Times New Roman" w:hAnsi="Times New Roman" w:cs="Times New Roman"/>
                <w:sz w:val="16"/>
                <w:szCs w:val="16"/>
              </w:rPr>
            </w:pPr>
            <w:r w:rsidRPr="004626EF">
              <w:rPr>
                <w:rFonts w:ascii="Times New Roman" w:hAnsi="Times New Roman" w:cs="Times New Roman"/>
                <w:sz w:val="16"/>
                <w:szCs w:val="16"/>
              </w:rPr>
              <w:t>BA-a/NGDE</w:t>
            </w:r>
          </w:p>
        </w:tc>
        <w:tc>
          <w:tcPr>
            <w:tcW w:w="5246" w:type="dxa"/>
            <w:noWrap/>
            <w:vAlign w:val="center"/>
            <w:hideMark/>
          </w:tcPr>
          <w:p w14:paraId="0E08009B" w14:textId="71EF5A41"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w:t>
            </w:r>
          </w:p>
        </w:tc>
        <w:tc>
          <w:tcPr>
            <w:tcW w:w="1096" w:type="dxa"/>
            <w:vMerge w:val="restart"/>
            <w:noWrap/>
            <w:vAlign w:val="center"/>
            <w:hideMark/>
          </w:tcPr>
          <w:p w14:paraId="3A6DF5D4"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55.8</w:t>
            </w:r>
          </w:p>
          <w:p w14:paraId="640BFF8A" w14:textId="6DF78A76" w:rsidR="009812C6" w:rsidRPr="00134FE9" w:rsidRDefault="009812C6" w:rsidP="009D2FCE">
            <w:pPr>
              <w:rPr>
                <w:rFonts w:ascii="Times New Roman" w:hAnsi="Times New Roman" w:cs="Times New Roman"/>
                <w:sz w:val="16"/>
                <w:szCs w:val="16"/>
              </w:rPr>
            </w:pPr>
          </w:p>
        </w:tc>
      </w:tr>
      <w:tr w:rsidR="0030391A" w:rsidRPr="00134FE9" w14:paraId="6D50A4E9" w14:textId="77777777" w:rsidTr="00C82869">
        <w:trPr>
          <w:trHeight w:val="288"/>
          <w:jc w:val="center"/>
        </w:trPr>
        <w:tc>
          <w:tcPr>
            <w:tcW w:w="390" w:type="dxa"/>
            <w:vMerge/>
            <w:vAlign w:val="center"/>
          </w:tcPr>
          <w:p w14:paraId="03734B6D"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1EE6ACC8" w14:textId="44BC3613" w:rsidR="009812C6" w:rsidRPr="00134FE9" w:rsidRDefault="009812C6">
            <w:pPr>
              <w:rPr>
                <w:rFonts w:ascii="Times New Roman" w:hAnsi="Times New Roman" w:cs="Times New Roman"/>
                <w:sz w:val="16"/>
                <w:szCs w:val="16"/>
              </w:rPr>
            </w:pPr>
          </w:p>
        </w:tc>
        <w:tc>
          <w:tcPr>
            <w:tcW w:w="1578" w:type="dxa"/>
            <w:vMerge/>
            <w:vAlign w:val="center"/>
          </w:tcPr>
          <w:p w14:paraId="0006AE9D" w14:textId="77777777" w:rsidR="009812C6" w:rsidRPr="00134FE9" w:rsidRDefault="009812C6">
            <w:pPr>
              <w:rPr>
                <w:rFonts w:ascii="Times New Roman" w:hAnsi="Times New Roman" w:cs="Times New Roman"/>
                <w:sz w:val="16"/>
                <w:szCs w:val="16"/>
              </w:rPr>
            </w:pPr>
          </w:p>
        </w:tc>
        <w:tc>
          <w:tcPr>
            <w:tcW w:w="5246" w:type="dxa"/>
            <w:noWrap/>
            <w:vAlign w:val="center"/>
            <w:hideMark/>
          </w:tcPr>
          <w:p w14:paraId="127F2896" w14:textId="19983A71"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344B140" w14:textId="66DCA9E0" w:rsidR="009812C6" w:rsidRPr="00134FE9" w:rsidRDefault="009812C6" w:rsidP="009D2FCE">
            <w:pPr>
              <w:rPr>
                <w:rFonts w:ascii="Times New Roman" w:hAnsi="Times New Roman" w:cs="Times New Roman"/>
                <w:sz w:val="16"/>
                <w:szCs w:val="16"/>
              </w:rPr>
            </w:pPr>
          </w:p>
        </w:tc>
      </w:tr>
      <w:tr w:rsidR="0030391A" w:rsidRPr="00134FE9" w14:paraId="67B7A436" w14:textId="77777777" w:rsidTr="00C82869">
        <w:trPr>
          <w:trHeight w:val="288"/>
          <w:jc w:val="center"/>
        </w:trPr>
        <w:tc>
          <w:tcPr>
            <w:tcW w:w="390" w:type="dxa"/>
            <w:vMerge w:val="restart"/>
            <w:vAlign w:val="center"/>
          </w:tcPr>
          <w:p w14:paraId="0C35D9D2" w14:textId="666D59B1"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37</w:t>
            </w:r>
          </w:p>
        </w:tc>
        <w:tc>
          <w:tcPr>
            <w:tcW w:w="1040" w:type="dxa"/>
            <w:vMerge w:val="restart"/>
            <w:noWrap/>
            <w:vAlign w:val="center"/>
            <w:hideMark/>
          </w:tcPr>
          <w:p w14:paraId="49D3757B" w14:textId="2DEFE7E5"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Biju&amp;Nair2014</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pp.41196","ISSN":"0021-8995","author":[{"dropping-particle":"","family":"Biju","given":"R.","non-dropping-particle":"","parse-names":false,"suffix":""},{"dropping-particle":"","family":"Nair","given":"C. P. Reghunadhan","non-dropping-particle":"","parse-names":false,"suffix":""}],"container-title":"Journal of Applied Polymer Science","id":"ITEM-1","issue":"23","issued":{"date-parts":[["2014"]]},"page":"n/a-n/a","title":"Effect of phenol end functional switching segments on the shape memory properties of epoxy-cyanate ester system","type":"article-journal","volume":"131"},"uris":["http://www.mendeley.com/documents/?uuid=a543e0f7-fb7f-4347-8f3f-6d19e1ed00e7"]}],"mendeley":{"formattedCitation":"[28]","plainTextFormattedCitation":"[28]","previouslyFormattedCitation":"&lt;sup&gt;2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8]</w:t>
            </w:r>
            <w:r w:rsidRPr="00134FE9">
              <w:rPr>
                <w:rFonts w:ascii="Times New Roman" w:hAnsi="Times New Roman" w:cs="Times New Roman"/>
                <w:sz w:val="16"/>
                <w:szCs w:val="16"/>
              </w:rPr>
              <w:fldChar w:fldCharType="end"/>
            </w:r>
          </w:p>
        </w:tc>
        <w:tc>
          <w:tcPr>
            <w:tcW w:w="1578" w:type="dxa"/>
            <w:vMerge w:val="restart"/>
            <w:noWrap/>
            <w:vAlign w:val="center"/>
            <w:hideMark/>
          </w:tcPr>
          <w:p w14:paraId="50F3C0A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PPTMO-38</w:t>
            </w:r>
          </w:p>
          <w:p w14:paraId="504ECCD2" w14:textId="137D5005" w:rsidR="009812C6" w:rsidRPr="00134FE9" w:rsidRDefault="009812C6" w:rsidP="00703DD8">
            <w:pPr>
              <w:rPr>
                <w:rFonts w:ascii="Times New Roman" w:hAnsi="Times New Roman" w:cs="Times New Roman"/>
                <w:sz w:val="16"/>
                <w:szCs w:val="16"/>
              </w:rPr>
            </w:pPr>
          </w:p>
        </w:tc>
        <w:tc>
          <w:tcPr>
            <w:tcW w:w="5246" w:type="dxa"/>
            <w:noWrap/>
            <w:vAlign w:val="center"/>
            <w:hideMark/>
          </w:tcPr>
          <w:p w14:paraId="7A1465A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1 cc c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
        </w:tc>
        <w:tc>
          <w:tcPr>
            <w:tcW w:w="1096" w:type="dxa"/>
            <w:vMerge w:val="restart"/>
            <w:noWrap/>
            <w:vAlign w:val="center"/>
            <w:hideMark/>
          </w:tcPr>
          <w:p w14:paraId="1ADE53FD"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72</w:t>
            </w:r>
          </w:p>
          <w:p w14:paraId="7B8CE845" w14:textId="2BFB67EC" w:rsidR="009812C6" w:rsidRPr="00134FE9" w:rsidRDefault="009812C6" w:rsidP="009D2FCE">
            <w:pPr>
              <w:rPr>
                <w:rFonts w:ascii="Times New Roman" w:hAnsi="Times New Roman" w:cs="Times New Roman"/>
                <w:sz w:val="16"/>
                <w:szCs w:val="16"/>
              </w:rPr>
            </w:pPr>
          </w:p>
        </w:tc>
      </w:tr>
      <w:tr w:rsidR="0030391A" w:rsidRPr="00134FE9" w14:paraId="32380AF3" w14:textId="77777777" w:rsidTr="00C82869">
        <w:trPr>
          <w:trHeight w:val="288"/>
          <w:jc w:val="center"/>
        </w:trPr>
        <w:tc>
          <w:tcPr>
            <w:tcW w:w="390" w:type="dxa"/>
            <w:vMerge/>
            <w:vAlign w:val="center"/>
          </w:tcPr>
          <w:p w14:paraId="471FB05C"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B23A348" w14:textId="08F20111"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13BB7B4" w14:textId="6473FE68" w:rsidR="009812C6" w:rsidRPr="00134FE9" w:rsidRDefault="009812C6" w:rsidP="00703DD8">
            <w:pPr>
              <w:rPr>
                <w:rFonts w:ascii="Times New Roman" w:hAnsi="Times New Roman" w:cs="Times New Roman"/>
                <w:sz w:val="16"/>
                <w:szCs w:val="16"/>
              </w:rPr>
            </w:pPr>
          </w:p>
        </w:tc>
        <w:tc>
          <w:tcPr>
            <w:tcW w:w="5246" w:type="dxa"/>
            <w:noWrap/>
            <w:vAlign w:val="center"/>
            <w:hideMark/>
          </w:tcPr>
          <w:p w14:paraId="1B03573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1 cc c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
        </w:tc>
        <w:tc>
          <w:tcPr>
            <w:tcW w:w="1096" w:type="dxa"/>
            <w:vMerge/>
            <w:noWrap/>
            <w:vAlign w:val="center"/>
            <w:hideMark/>
          </w:tcPr>
          <w:p w14:paraId="6A35EFA9" w14:textId="456DA84C" w:rsidR="009812C6" w:rsidRPr="00134FE9" w:rsidRDefault="009812C6" w:rsidP="009D2FCE">
            <w:pPr>
              <w:rPr>
                <w:rFonts w:ascii="Times New Roman" w:hAnsi="Times New Roman" w:cs="Times New Roman"/>
                <w:sz w:val="16"/>
                <w:szCs w:val="16"/>
              </w:rPr>
            </w:pPr>
          </w:p>
        </w:tc>
      </w:tr>
      <w:tr w:rsidR="0030391A" w:rsidRPr="00134FE9" w14:paraId="51479C2C" w14:textId="77777777" w:rsidTr="00C82869">
        <w:trPr>
          <w:trHeight w:val="288"/>
          <w:jc w:val="center"/>
        </w:trPr>
        <w:tc>
          <w:tcPr>
            <w:tcW w:w="390" w:type="dxa"/>
            <w:vMerge/>
            <w:vAlign w:val="center"/>
          </w:tcPr>
          <w:p w14:paraId="723DA03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B08DCFA" w14:textId="25BD8254"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E122E5A" w14:textId="447A4EF6" w:rsidR="009812C6" w:rsidRPr="00134FE9" w:rsidRDefault="009812C6" w:rsidP="00703DD8">
            <w:pPr>
              <w:rPr>
                <w:rFonts w:ascii="Times New Roman" w:hAnsi="Times New Roman" w:cs="Times New Roman"/>
                <w:sz w:val="16"/>
                <w:szCs w:val="16"/>
              </w:rPr>
            </w:pPr>
          </w:p>
        </w:tc>
        <w:tc>
          <w:tcPr>
            <w:tcW w:w="5246" w:type="dxa"/>
            <w:noWrap/>
            <w:vAlign w:val="center"/>
            <w:hideMark/>
          </w:tcPr>
          <w:p w14:paraId="6A88E9C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1 cc c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17CF173" w14:textId="665C089A" w:rsidR="009812C6" w:rsidRPr="00134FE9" w:rsidRDefault="009812C6" w:rsidP="009D2FCE">
            <w:pPr>
              <w:rPr>
                <w:rFonts w:ascii="Times New Roman" w:hAnsi="Times New Roman" w:cs="Times New Roman"/>
                <w:sz w:val="16"/>
                <w:szCs w:val="16"/>
              </w:rPr>
            </w:pPr>
          </w:p>
        </w:tc>
      </w:tr>
      <w:tr w:rsidR="0030391A" w:rsidRPr="00134FE9" w14:paraId="0B230F54" w14:textId="77777777" w:rsidTr="00C82869">
        <w:trPr>
          <w:trHeight w:val="288"/>
          <w:jc w:val="center"/>
        </w:trPr>
        <w:tc>
          <w:tcPr>
            <w:tcW w:w="390" w:type="dxa"/>
            <w:vMerge/>
            <w:vAlign w:val="center"/>
          </w:tcPr>
          <w:p w14:paraId="48C7A62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33F2431" w14:textId="41392831"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85C4E54" w14:textId="57CDC254" w:rsidR="009812C6" w:rsidRPr="00134FE9" w:rsidRDefault="009812C6" w:rsidP="00703DD8">
            <w:pPr>
              <w:rPr>
                <w:rFonts w:ascii="Times New Roman" w:hAnsi="Times New Roman" w:cs="Times New Roman"/>
                <w:sz w:val="16"/>
                <w:szCs w:val="16"/>
              </w:rPr>
            </w:pPr>
          </w:p>
        </w:tc>
        <w:tc>
          <w:tcPr>
            <w:tcW w:w="5246" w:type="dxa"/>
            <w:noWrap/>
            <w:vAlign w:val="center"/>
            <w:hideMark/>
          </w:tcPr>
          <w:p w14:paraId="3835E74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1 cc c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06F549F6" w14:textId="31170D18" w:rsidR="009812C6" w:rsidRPr="00134FE9" w:rsidRDefault="009812C6" w:rsidP="009D2FCE">
            <w:pPr>
              <w:rPr>
                <w:rFonts w:ascii="Times New Roman" w:hAnsi="Times New Roman" w:cs="Times New Roman"/>
                <w:sz w:val="16"/>
                <w:szCs w:val="16"/>
              </w:rPr>
            </w:pPr>
          </w:p>
        </w:tc>
      </w:tr>
      <w:tr w:rsidR="0030391A" w:rsidRPr="00134FE9" w14:paraId="06F1111E" w14:textId="77777777" w:rsidTr="00C82869">
        <w:trPr>
          <w:trHeight w:val="288"/>
          <w:jc w:val="center"/>
        </w:trPr>
        <w:tc>
          <w:tcPr>
            <w:tcW w:w="390" w:type="dxa"/>
            <w:vMerge/>
            <w:vAlign w:val="center"/>
          </w:tcPr>
          <w:p w14:paraId="248BD712"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B0FBC64" w14:textId="2E3E3BE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5BB2EFC" w14:textId="2E53BF65" w:rsidR="009812C6" w:rsidRPr="00134FE9" w:rsidRDefault="009812C6" w:rsidP="00703DD8">
            <w:pPr>
              <w:rPr>
                <w:rFonts w:ascii="Times New Roman" w:hAnsi="Times New Roman" w:cs="Times New Roman"/>
                <w:sz w:val="16"/>
                <w:szCs w:val="16"/>
              </w:rPr>
            </w:pPr>
          </w:p>
        </w:tc>
        <w:tc>
          <w:tcPr>
            <w:tcW w:w="5246" w:type="dxa"/>
            <w:noWrap/>
            <w:vAlign w:val="center"/>
            <w:hideMark/>
          </w:tcPr>
          <w:p w14:paraId="7906272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1 cc c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7C19DAF0" w14:textId="7ABF91A4" w:rsidR="009812C6" w:rsidRPr="00134FE9" w:rsidRDefault="009812C6" w:rsidP="009D2FCE">
            <w:pPr>
              <w:rPr>
                <w:rFonts w:ascii="Times New Roman" w:hAnsi="Times New Roman" w:cs="Times New Roman"/>
                <w:sz w:val="16"/>
                <w:szCs w:val="16"/>
              </w:rPr>
            </w:pPr>
          </w:p>
        </w:tc>
      </w:tr>
      <w:tr w:rsidR="0030391A" w:rsidRPr="00134FE9" w14:paraId="5030E044" w14:textId="77777777" w:rsidTr="00C82869">
        <w:trPr>
          <w:trHeight w:val="288"/>
          <w:jc w:val="center"/>
        </w:trPr>
        <w:tc>
          <w:tcPr>
            <w:tcW w:w="390" w:type="dxa"/>
            <w:vMerge/>
            <w:vAlign w:val="center"/>
          </w:tcPr>
          <w:p w14:paraId="12391DA7"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92A5CF9" w14:textId="23C68716"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93DBBB0" w14:textId="2472E3DF" w:rsidR="009812C6" w:rsidRPr="00134FE9" w:rsidRDefault="009812C6">
            <w:pPr>
              <w:rPr>
                <w:rFonts w:ascii="Times New Roman" w:hAnsi="Times New Roman" w:cs="Times New Roman"/>
                <w:sz w:val="16"/>
                <w:szCs w:val="16"/>
              </w:rPr>
            </w:pPr>
          </w:p>
        </w:tc>
        <w:tc>
          <w:tcPr>
            <w:tcW w:w="5246" w:type="dxa"/>
            <w:noWrap/>
            <w:vAlign w:val="center"/>
            <w:hideMark/>
          </w:tcPr>
          <w:p w14:paraId="705612B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1 cc c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311A11FD" w14:textId="0993EAD4" w:rsidR="009812C6" w:rsidRPr="00134FE9" w:rsidRDefault="009812C6" w:rsidP="009D2FCE">
            <w:pPr>
              <w:rPr>
                <w:rFonts w:ascii="Times New Roman" w:hAnsi="Times New Roman" w:cs="Times New Roman"/>
                <w:sz w:val="16"/>
                <w:szCs w:val="16"/>
              </w:rPr>
            </w:pPr>
          </w:p>
        </w:tc>
      </w:tr>
      <w:tr w:rsidR="0030391A" w:rsidRPr="00134FE9" w14:paraId="245CC13B" w14:textId="77777777" w:rsidTr="00C82869">
        <w:trPr>
          <w:trHeight w:val="288"/>
          <w:jc w:val="center"/>
        </w:trPr>
        <w:tc>
          <w:tcPr>
            <w:tcW w:w="390" w:type="dxa"/>
            <w:vMerge w:val="restart"/>
            <w:vAlign w:val="center"/>
          </w:tcPr>
          <w:p w14:paraId="2F4A411B" w14:textId="06302B46"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38</w:t>
            </w:r>
          </w:p>
        </w:tc>
        <w:tc>
          <w:tcPr>
            <w:tcW w:w="1040" w:type="dxa"/>
            <w:vMerge w:val="restart"/>
            <w:noWrap/>
            <w:vAlign w:val="center"/>
            <w:hideMark/>
          </w:tcPr>
          <w:p w14:paraId="7E1863DF" w14:textId="3164193C"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Biju&amp;Nair2014</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pp.41196","ISSN":"0021-8995","author":[{"dropping-particle":"","family":"Biju","given":"R.","non-dropping-particle":"","parse-names":false,"suffix":""},{"dropping-particle":"","family":"Nair","given":"C. P. Reghunadhan","non-dropping-particle":"","parse-names":false,"suffix":""}],"container-title":"Journal of Applied Polymer Science","id":"ITEM-1","issue":"23","issued":{"date-parts":[["2014"]]},"page":"n/a-n/a","title":"Effect of phenol end functional switching segments on the shape memory properties of epoxy-cyanate ester system","type":"article-journal","volume":"131"},"uris":["http://www.mendeley.com/documents/?uuid=a543e0f7-fb7f-4347-8f3f-6d19e1ed00e7"]}],"mendeley":{"formattedCitation":"[28]","plainTextFormattedCitation":"[28]","previouslyFormattedCitation":"&lt;sup&gt;2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8]</w:t>
            </w:r>
            <w:r w:rsidRPr="00134FE9">
              <w:rPr>
                <w:rFonts w:ascii="Times New Roman" w:hAnsi="Times New Roman" w:cs="Times New Roman"/>
                <w:sz w:val="16"/>
                <w:szCs w:val="16"/>
              </w:rPr>
              <w:fldChar w:fldCharType="end"/>
            </w:r>
          </w:p>
        </w:tc>
        <w:tc>
          <w:tcPr>
            <w:tcW w:w="1578" w:type="dxa"/>
            <w:vMerge w:val="restart"/>
            <w:noWrap/>
            <w:vAlign w:val="center"/>
            <w:hideMark/>
          </w:tcPr>
          <w:p w14:paraId="4EA079B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PPCL-38</w:t>
            </w:r>
          </w:p>
          <w:p w14:paraId="08BC53AF" w14:textId="51990E88" w:rsidR="009812C6" w:rsidRPr="00134FE9" w:rsidRDefault="009812C6" w:rsidP="00703DD8">
            <w:pPr>
              <w:rPr>
                <w:rFonts w:ascii="Times New Roman" w:hAnsi="Times New Roman" w:cs="Times New Roman"/>
                <w:sz w:val="16"/>
                <w:szCs w:val="16"/>
              </w:rPr>
            </w:pPr>
          </w:p>
        </w:tc>
        <w:tc>
          <w:tcPr>
            <w:tcW w:w="5246" w:type="dxa"/>
            <w:noWrap/>
            <w:vAlign w:val="center"/>
            <w:hideMark/>
          </w:tcPr>
          <w:p w14:paraId="3BE302D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
        </w:tc>
        <w:tc>
          <w:tcPr>
            <w:tcW w:w="1096" w:type="dxa"/>
            <w:vMerge w:val="restart"/>
            <w:noWrap/>
            <w:vAlign w:val="center"/>
            <w:hideMark/>
          </w:tcPr>
          <w:p w14:paraId="3CB2B3EA"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55</w:t>
            </w:r>
          </w:p>
          <w:p w14:paraId="0EEFE625" w14:textId="464894AB" w:rsidR="009812C6" w:rsidRPr="00134FE9" w:rsidRDefault="009812C6" w:rsidP="009D2FCE">
            <w:pPr>
              <w:rPr>
                <w:rFonts w:ascii="Times New Roman" w:hAnsi="Times New Roman" w:cs="Times New Roman"/>
                <w:sz w:val="16"/>
                <w:szCs w:val="16"/>
              </w:rPr>
            </w:pPr>
          </w:p>
        </w:tc>
      </w:tr>
      <w:tr w:rsidR="0030391A" w:rsidRPr="00134FE9" w14:paraId="022B793D" w14:textId="77777777" w:rsidTr="00C82869">
        <w:trPr>
          <w:trHeight w:val="288"/>
          <w:jc w:val="center"/>
        </w:trPr>
        <w:tc>
          <w:tcPr>
            <w:tcW w:w="390" w:type="dxa"/>
            <w:vMerge/>
            <w:vAlign w:val="center"/>
          </w:tcPr>
          <w:p w14:paraId="5FF3812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56DB938" w14:textId="4EB063DA"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2D676972" w14:textId="78F448F9" w:rsidR="009812C6" w:rsidRPr="00134FE9" w:rsidRDefault="009812C6" w:rsidP="00703DD8">
            <w:pPr>
              <w:rPr>
                <w:rFonts w:ascii="Times New Roman" w:hAnsi="Times New Roman" w:cs="Times New Roman"/>
                <w:sz w:val="16"/>
                <w:szCs w:val="16"/>
              </w:rPr>
            </w:pPr>
          </w:p>
        </w:tc>
        <w:tc>
          <w:tcPr>
            <w:tcW w:w="5246" w:type="dxa"/>
            <w:noWrap/>
            <w:vAlign w:val="center"/>
            <w:hideMark/>
          </w:tcPr>
          <w:p w14:paraId="7344F48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
        </w:tc>
        <w:tc>
          <w:tcPr>
            <w:tcW w:w="1096" w:type="dxa"/>
            <w:vMerge/>
            <w:noWrap/>
            <w:vAlign w:val="center"/>
            <w:hideMark/>
          </w:tcPr>
          <w:p w14:paraId="3766E9FE" w14:textId="77EF91A1" w:rsidR="009812C6" w:rsidRPr="00134FE9" w:rsidRDefault="009812C6" w:rsidP="009D2FCE">
            <w:pPr>
              <w:rPr>
                <w:rFonts w:ascii="Times New Roman" w:hAnsi="Times New Roman" w:cs="Times New Roman"/>
                <w:sz w:val="16"/>
                <w:szCs w:val="16"/>
              </w:rPr>
            </w:pPr>
          </w:p>
        </w:tc>
      </w:tr>
      <w:tr w:rsidR="0030391A" w:rsidRPr="00134FE9" w14:paraId="294B6AC2" w14:textId="77777777" w:rsidTr="00C82869">
        <w:trPr>
          <w:trHeight w:val="288"/>
          <w:jc w:val="center"/>
        </w:trPr>
        <w:tc>
          <w:tcPr>
            <w:tcW w:w="390" w:type="dxa"/>
            <w:vMerge/>
            <w:vAlign w:val="center"/>
          </w:tcPr>
          <w:p w14:paraId="70FEB58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8D6C2F8" w14:textId="1BADAE26"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42028B92" w14:textId="128D8464" w:rsidR="009812C6" w:rsidRPr="00134FE9" w:rsidRDefault="009812C6" w:rsidP="00703DD8">
            <w:pPr>
              <w:rPr>
                <w:rFonts w:ascii="Times New Roman" w:hAnsi="Times New Roman" w:cs="Times New Roman"/>
                <w:sz w:val="16"/>
                <w:szCs w:val="16"/>
              </w:rPr>
            </w:pPr>
          </w:p>
        </w:tc>
        <w:tc>
          <w:tcPr>
            <w:tcW w:w="5246" w:type="dxa"/>
            <w:noWrap/>
            <w:vAlign w:val="center"/>
            <w:hideMark/>
          </w:tcPr>
          <w:p w14:paraId="76B14AF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0A95A0ED" w14:textId="0DD4C3A3" w:rsidR="009812C6" w:rsidRPr="00134FE9" w:rsidRDefault="009812C6" w:rsidP="009D2FCE">
            <w:pPr>
              <w:rPr>
                <w:rFonts w:ascii="Times New Roman" w:hAnsi="Times New Roman" w:cs="Times New Roman"/>
                <w:sz w:val="16"/>
                <w:szCs w:val="16"/>
              </w:rPr>
            </w:pPr>
          </w:p>
        </w:tc>
      </w:tr>
      <w:tr w:rsidR="0030391A" w:rsidRPr="00134FE9" w14:paraId="2B98E425" w14:textId="77777777" w:rsidTr="00C82869">
        <w:trPr>
          <w:trHeight w:val="288"/>
          <w:jc w:val="center"/>
        </w:trPr>
        <w:tc>
          <w:tcPr>
            <w:tcW w:w="390" w:type="dxa"/>
            <w:vMerge/>
            <w:vAlign w:val="center"/>
          </w:tcPr>
          <w:p w14:paraId="0D5D6624"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D4B52F7" w14:textId="7685FD9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5DBABA4D" w14:textId="119FEE08" w:rsidR="009812C6" w:rsidRPr="00134FE9" w:rsidRDefault="009812C6" w:rsidP="00703DD8">
            <w:pPr>
              <w:rPr>
                <w:rFonts w:ascii="Times New Roman" w:hAnsi="Times New Roman" w:cs="Times New Roman"/>
                <w:sz w:val="16"/>
                <w:szCs w:val="16"/>
              </w:rPr>
            </w:pPr>
          </w:p>
        </w:tc>
        <w:tc>
          <w:tcPr>
            <w:tcW w:w="5246" w:type="dxa"/>
            <w:noWrap/>
            <w:vAlign w:val="center"/>
            <w:hideMark/>
          </w:tcPr>
          <w:p w14:paraId="5F89FD6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4BCA512C" w14:textId="14C6C5CE" w:rsidR="009812C6" w:rsidRPr="00134FE9" w:rsidRDefault="009812C6" w:rsidP="009D2FCE">
            <w:pPr>
              <w:rPr>
                <w:rFonts w:ascii="Times New Roman" w:hAnsi="Times New Roman" w:cs="Times New Roman"/>
                <w:sz w:val="16"/>
                <w:szCs w:val="16"/>
              </w:rPr>
            </w:pPr>
          </w:p>
        </w:tc>
      </w:tr>
      <w:tr w:rsidR="0030391A" w:rsidRPr="00134FE9" w14:paraId="184BC0B4" w14:textId="77777777" w:rsidTr="00C82869">
        <w:trPr>
          <w:trHeight w:val="288"/>
          <w:jc w:val="center"/>
        </w:trPr>
        <w:tc>
          <w:tcPr>
            <w:tcW w:w="390" w:type="dxa"/>
            <w:vMerge/>
            <w:vAlign w:val="center"/>
          </w:tcPr>
          <w:p w14:paraId="2D945F80"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3752D25" w14:textId="53242B0C"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151A5C7" w14:textId="5E470543" w:rsidR="009812C6" w:rsidRPr="00134FE9" w:rsidRDefault="009812C6" w:rsidP="00703DD8">
            <w:pPr>
              <w:rPr>
                <w:rFonts w:ascii="Times New Roman" w:hAnsi="Times New Roman" w:cs="Times New Roman"/>
                <w:sz w:val="16"/>
                <w:szCs w:val="16"/>
              </w:rPr>
            </w:pPr>
          </w:p>
        </w:tc>
        <w:tc>
          <w:tcPr>
            <w:tcW w:w="5246" w:type="dxa"/>
            <w:noWrap/>
            <w:vAlign w:val="center"/>
            <w:hideMark/>
          </w:tcPr>
          <w:p w14:paraId="1451AC1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r w:rsidRPr="00134FE9">
              <w:rPr>
                <w:rFonts w:ascii="Times New Roman" w:hAnsi="Times New Roman" w:cs="Times New Roman"/>
                <w:sz w:val="16"/>
                <w:szCs w:val="16"/>
              </w:rPr>
              <w:lastRenderedPageBreak/>
              <w:t xml:space="preserve">(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1C44D929" w14:textId="25CA25BB" w:rsidR="009812C6" w:rsidRPr="00134FE9" w:rsidRDefault="009812C6" w:rsidP="009D2FCE">
            <w:pPr>
              <w:rPr>
                <w:rFonts w:ascii="Times New Roman" w:hAnsi="Times New Roman" w:cs="Times New Roman"/>
                <w:sz w:val="16"/>
                <w:szCs w:val="16"/>
              </w:rPr>
            </w:pPr>
          </w:p>
        </w:tc>
      </w:tr>
      <w:tr w:rsidR="0030391A" w:rsidRPr="00134FE9" w14:paraId="5B5EA7D0" w14:textId="77777777" w:rsidTr="00C82869">
        <w:trPr>
          <w:trHeight w:val="288"/>
          <w:jc w:val="center"/>
        </w:trPr>
        <w:tc>
          <w:tcPr>
            <w:tcW w:w="390" w:type="dxa"/>
            <w:vMerge/>
            <w:vAlign w:val="center"/>
          </w:tcPr>
          <w:p w14:paraId="68EDB88A"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D2C85D2" w14:textId="302079CF"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20168742" w14:textId="2D5FB44D" w:rsidR="009812C6" w:rsidRPr="00134FE9" w:rsidRDefault="009812C6">
            <w:pPr>
              <w:rPr>
                <w:rFonts w:ascii="Times New Roman" w:hAnsi="Times New Roman" w:cs="Times New Roman"/>
                <w:sz w:val="16"/>
                <w:szCs w:val="16"/>
              </w:rPr>
            </w:pPr>
          </w:p>
        </w:tc>
        <w:tc>
          <w:tcPr>
            <w:tcW w:w="5246" w:type="dxa"/>
            <w:noWrap/>
            <w:vAlign w:val="center"/>
            <w:hideMark/>
          </w:tcPr>
          <w:p w14:paraId="1B4FAAC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lt; ]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5A571F75" w14:textId="7E689740" w:rsidR="009812C6" w:rsidRPr="00134FE9" w:rsidRDefault="009812C6" w:rsidP="009D2FCE">
            <w:pPr>
              <w:rPr>
                <w:rFonts w:ascii="Times New Roman" w:hAnsi="Times New Roman" w:cs="Times New Roman"/>
                <w:sz w:val="16"/>
                <w:szCs w:val="16"/>
              </w:rPr>
            </w:pPr>
          </w:p>
        </w:tc>
      </w:tr>
      <w:tr w:rsidR="0030391A" w:rsidRPr="00134FE9" w14:paraId="04664764" w14:textId="77777777" w:rsidTr="00C82869">
        <w:trPr>
          <w:trHeight w:val="288"/>
          <w:jc w:val="center"/>
        </w:trPr>
        <w:tc>
          <w:tcPr>
            <w:tcW w:w="390" w:type="dxa"/>
            <w:vMerge w:val="restart"/>
            <w:vAlign w:val="center"/>
          </w:tcPr>
          <w:p w14:paraId="1C9F9CDB" w14:textId="1D581AE8"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39</w:t>
            </w:r>
          </w:p>
        </w:tc>
        <w:tc>
          <w:tcPr>
            <w:tcW w:w="1040" w:type="dxa"/>
            <w:vMerge w:val="restart"/>
            <w:noWrap/>
            <w:vAlign w:val="center"/>
            <w:hideMark/>
          </w:tcPr>
          <w:p w14:paraId="5958CE5F" w14:textId="0E3751FD"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Biju&amp;Nair2014</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pp.41196","ISSN":"0021-8995","author":[{"dropping-particle":"","family":"Biju","given":"R.","non-dropping-particle":"","parse-names":false,"suffix":""},{"dropping-particle":"","family":"Nair","given":"C. P. Reghunadhan","non-dropping-particle":"","parse-names":false,"suffix":""}],"container-title":"Journal of Applied Polymer Science","id":"ITEM-1","issue":"23","issued":{"date-parts":[["2014"]]},"page":"n/a-n/a","title":"Effect of phenol end functional switching segments on the shape memory properties of epoxy-cyanate ester system","type":"article-journal","volume":"131"},"uris":["http://www.mendeley.com/documents/?uuid=a543e0f7-fb7f-4347-8f3f-6d19e1ed00e7"]}],"mendeley":{"formattedCitation":"[28]","plainTextFormattedCitation":"[28]","previouslyFormattedCitation":"&lt;sup&gt;2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8]</w:t>
            </w:r>
            <w:r w:rsidRPr="00134FE9">
              <w:rPr>
                <w:rFonts w:ascii="Times New Roman" w:hAnsi="Times New Roman" w:cs="Times New Roman"/>
                <w:sz w:val="16"/>
                <w:szCs w:val="16"/>
              </w:rPr>
              <w:fldChar w:fldCharType="end"/>
            </w:r>
          </w:p>
        </w:tc>
        <w:tc>
          <w:tcPr>
            <w:tcW w:w="1578" w:type="dxa"/>
            <w:vMerge w:val="restart"/>
            <w:noWrap/>
            <w:vAlign w:val="center"/>
            <w:hideMark/>
          </w:tcPr>
          <w:p w14:paraId="2A7EAC4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PPPG-38_</w:t>
            </w:r>
          </w:p>
          <w:p w14:paraId="3EF1FD5C" w14:textId="73CFFFCB" w:rsidR="009812C6" w:rsidRPr="00134FE9" w:rsidRDefault="009812C6" w:rsidP="00703DD8">
            <w:pPr>
              <w:rPr>
                <w:rFonts w:ascii="Times New Roman" w:hAnsi="Times New Roman" w:cs="Times New Roman"/>
                <w:sz w:val="16"/>
                <w:szCs w:val="16"/>
              </w:rPr>
            </w:pPr>
          </w:p>
        </w:tc>
        <w:tc>
          <w:tcPr>
            <w:tcW w:w="5246" w:type="dxa"/>
            <w:noWrap/>
            <w:vAlign w:val="center"/>
            <w:hideMark/>
          </w:tcPr>
          <w:p w14:paraId="64918D0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lt; ] O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
        </w:tc>
        <w:tc>
          <w:tcPr>
            <w:tcW w:w="1096" w:type="dxa"/>
            <w:vMerge w:val="restart"/>
            <w:noWrap/>
            <w:vAlign w:val="center"/>
            <w:hideMark/>
          </w:tcPr>
          <w:p w14:paraId="2C4FF19E"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28</w:t>
            </w:r>
          </w:p>
          <w:p w14:paraId="3EDB76B8" w14:textId="752C0E53" w:rsidR="009812C6" w:rsidRPr="00134FE9" w:rsidRDefault="009812C6" w:rsidP="009D2FCE">
            <w:pPr>
              <w:rPr>
                <w:rFonts w:ascii="Times New Roman" w:hAnsi="Times New Roman" w:cs="Times New Roman"/>
                <w:sz w:val="16"/>
                <w:szCs w:val="16"/>
              </w:rPr>
            </w:pPr>
          </w:p>
        </w:tc>
      </w:tr>
      <w:tr w:rsidR="0030391A" w:rsidRPr="00134FE9" w14:paraId="4F461D22" w14:textId="77777777" w:rsidTr="00C82869">
        <w:trPr>
          <w:trHeight w:val="288"/>
          <w:jc w:val="center"/>
        </w:trPr>
        <w:tc>
          <w:tcPr>
            <w:tcW w:w="390" w:type="dxa"/>
            <w:vMerge/>
            <w:vAlign w:val="center"/>
          </w:tcPr>
          <w:p w14:paraId="7079C77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2CD72EF" w14:textId="32513562"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EBF3015" w14:textId="0E92A2DD" w:rsidR="009812C6" w:rsidRPr="00134FE9" w:rsidRDefault="009812C6" w:rsidP="00703DD8">
            <w:pPr>
              <w:rPr>
                <w:rFonts w:ascii="Times New Roman" w:hAnsi="Times New Roman" w:cs="Times New Roman"/>
                <w:sz w:val="16"/>
                <w:szCs w:val="16"/>
              </w:rPr>
            </w:pPr>
          </w:p>
        </w:tc>
        <w:tc>
          <w:tcPr>
            <w:tcW w:w="5246" w:type="dxa"/>
            <w:noWrap/>
            <w:vAlign w:val="center"/>
            <w:hideMark/>
          </w:tcPr>
          <w:p w14:paraId="07A4A01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lt; ] O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
        </w:tc>
        <w:tc>
          <w:tcPr>
            <w:tcW w:w="1096" w:type="dxa"/>
            <w:vMerge/>
            <w:noWrap/>
            <w:vAlign w:val="center"/>
            <w:hideMark/>
          </w:tcPr>
          <w:p w14:paraId="519EAC55" w14:textId="0E2B4057" w:rsidR="009812C6" w:rsidRPr="00134FE9" w:rsidRDefault="009812C6" w:rsidP="009D2FCE">
            <w:pPr>
              <w:rPr>
                <w:rFonts w:ascii="Times New Roman" w:hAnsi="Times New Roman" w:cs="Times New Roman"/>
                <w:sz w:val="16"/>
                <w:szCs w:val="16"/>
              </w:rPr>
            </w:pPr>
          </w:p>
        </w:tc>
      </w:tr>
      <w:tr w:rsidR="0030391A" w:rsidRPr="00134FE9" w14:paraId="7790BD7E" w14:textId="77777777" w:rsidTr="00C82869">
        <w:trPr>
          <w:trHeight w:val="288"/>
          <w:jc w:val="center"/>
        </w:trPr>
        <w:tc>
          <w:tcPr>
            <w:tcW w:w="390" w:type="dxa"/>
            <w:vMerge/>
            <w:vAlign w:val="center"/>
          </w:tcPr>
          <w:p w14:paraId="1438611F"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FD87C8A" w14:textId="0AE527E6"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3F2E9625" w14:textId="028731C8" w:rsidR="009812C6" w:rsidRPr="00134FE9" w:rsidRDefault="009812C6" w:rsidP="00703DD8">
            <w:pPr>
              <w:rPr>
                <w:rFonts w:ascii="Times New Roman" w:hAnsi="Times New Roman" w:cs="Times New Roman"/>
                <w:sz w:val="16"/>
                <w:szCs w:val="16"/>
              </w:rPr>
            </w:pPr>
          </w:p>
        </w:tc>
        <w:tc>
          <w:tcPr>
            <w:tcW w:w="5246" w:type="dxa"/>
            <w:noWrap/>
            <w:vAlign w:val="center"/>
            <w:hideMark/>
          </w:tcPr>
          <w:p w14:paraId="7942E56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lt; ] O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6668F36" w14:textId="4A00E027" w:rsidR="009812C6" w:rsidRPr="00134FE9" w:rsidRDefault="009812C6" w:rsidP="009D2FCE">
            <w:pPr>
              <w:rPr>
                <w:rFonts w:ascii="Times New Roman" w:hAnsi="Times New Roman" w:cs="Times New Roman"/>
                <w:sz w:val="16"/>
                <w:szCs w:val="16"/>
              </w:rPr>
            </w:pPr>
          </w:p>
        </w:tc>
      </w:tr>
      <w:tr w:rsidR="0030391A" w:rsidRPr="00134FE9" w14:paraId="69B1DA31" w14:textId="77777777" w:rsidTr="00C82869">
        <w:trPr>
          <w:trHeight w:val="288"/>
          <w:jc w:val="center"/>
        </w:trPr>
        <w:tc>
          <w:tcPr>
            <w:tcW w:w="390" w:type="dxa"/>
            <w:vMerge/>
            <w:vAlign w:val="center"/>
          </w:tcPr>
          <w:p w14:paraId="664138F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6C2716E" w14:textId="51F2AF7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C8636BD" w14:textId="3B51DC8D" w:rsidR="009812C6" w:rsidRPr="00134FE9" w:rsidRDefault="009812C6" w:rsidP="00703DD8">
            <w:pPr>
              <w:rPr>
                <w:rFonts w:ascii="Times New Roman" w:hAnsi="Times New Roman" w:cs="Times New Roman"/>
                <w:sz w:val="16"/>
                <w:szCs w:val="16"/>
              </w:rPr>
            </w:pPr>
          </w:p>
        </w:tc>
        <w:tc>
          <w:tcPr>
            <w:tcW w:w="5246" w:type="dxa"/>
            <w:noWrap/>
            <w:vAlign w:val="center"/>
            <w:hideMark/>
          </w:tcPr>
          <w:p w14:paraId="73EEF02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lt; ] O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0814146" w14:textId="4EB60A5A" w:rsidR="009812C6" w:rsidRPr="00134FE9" w:rsidRDefault="009812C6" w:rsidP="009D2FCE">
            <w:pPr>
              <w:rPr>
                <w:rFonts w:ascii="Times New Roman" w:hAnsi="Times New Roman" w:cs="Times New Roman"/>
                <w:sz w:val="16"/>
                <w:szCs w:val="16"/>
              </w:rPr>
            </w:pPr>
          </w:p>
        </w:tc>
      </w:tr>
      <w:tr w:rsidR="0030391A" w:rsidRPr="00134FE9" w14:paraId="0760D173" w14:textId="77777777" w:rsidTr="00C82869">
        <w:trPr>
          <w:trHeight w:val="288"/>
          <w:jc w:val="center"/>
        </w:trPr>
        <w:tc>
          <w:tcPr>
            <w:tcW w:w="390" w:type="dxa"/>
            <w:vMerge/>
            <w:vAlign w:val="center"/>
          </w:tcPr>
          <w:p w14:paraId="26EC45D8"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670C79BE" w14:textId="6F3387C3"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4A75619" w14:textId="3DD510D8" w:rsidR="009812C6" w:rsidRPr="00134FE9" w:rsidRDefault="009812C6" w:rsidP="00703DD8">
            <w:pPr>
              <w:rPr>
                <w:rFonts w:ascii="Times New Roman" w:hAnsi="Times New Roman" w:cs="Times New Roman"/>
                <w:sz w:val="16"/>
                <w:szCs w:val="16"/>
              </w:rPr>
            </w:pPr>
          </w:p>
        </w:tc>
        <w:tc>
          <w:tcPr>
            <w:tcW w:w="5246" w:type="dxa"/>
            <w:noWrap/>
            <w:vAlign w:val="center"/>
            <w:hideMark/>
          </w:tcPr>
          <w:p w14:paraId="029EE26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lt; ] O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245FB99F" w14:textId="25BDD524" w:rsidR="009812C6" w:rsidRPr="00134FE9" w:rsidRDefault="009812C6" w:rsidP="009D2FCE">
            <w:pPr>
              <w:rPr>
                <w:rFonts w:ascii="Times New Roman" w:hAnsi="Times New Roman" w:cs="Times New Roman"/>
                <w:sz w:val="16"/>
                <w:szCs w:val="16"/>
              </w:rPr>
            </w:pPr>
          </w:p>
        </w:tc>
      </w:tr>
      <w:tr w:rsidR="0030391A" w:rsidRPr="00134FE9" w14:paraId="268B425C" w14:textId="77777777" w:rsidTr="00C82869">
        <w:trPr>
          <w:trHeight w:val="288"/>
          <w:jc w:val="center"/>
        </w:trPr>
        <w:tc>
          <w:tcPr>
            <w:tcW w:w="390" w:type="dxa"/>
            <w:vMerge/>
            <w:vAlign w:val="center"/>
          </w:tcPr>
          <w:p w14:paraId="2563E5C2"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84FD43D" w14:textId="514028A3"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98DE920" w14:textId="0DBC0AD0" w:rsidR="009812C6" w:rsidRPr="00134FE9" w:rsidRDefault="009812C6">
            <w:pPr>
              <w:rPr>
                <w:rFonts w:ascii="Times New Roman" w:hAnsi="Times New Roman" w:cs="Times New Roman"/>
                <w:sz w:val="16"/>
                <w:szCs w:val="16"/>
              </w:rPr>
            </w:pPr>
          </w:p>
        </w:tc>
        <w:tc>
          <w:tcPr>
            <w:tcW w:w="5246" w:type="dxa"/>
            <w:noWrap/>
            <w:vAlign w:val="center"/>
            <w:hideMark/>
          </w:tcPr>
          <w:p w14:paraId="7435369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lt; ] O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gt; ] C ( = O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387CCB2D" w14:textId="3D4CA0E0" w:rsidR="009812C6" w:rsidRPr="00134FE9" w:rsidRDefault="009812C6" w:rsidP="009D2FCE">
            <w:pPr>
              <w:rPr>
                <w:rFonts w:ascii="Times New Roman" w:hAnsi="Times New Roman" w:cs="Times New Roman"/>
                <w:sz w:val="16"/>
                <w:szCs w:val="16"/>
              </w:rPr>
            </w:pPr>
          </w:p>
        </w:tc>
      </w:tr>
      <w:tr w:rsidR="0030391A" w:rsidRPr="00134FE9" w14:paraId="33F64487" w14:textId="77777777" w:rsidTr="00C82869">
        <w:trPr>
          <w:trHeight w:val="288"/>
          <w:jc w:val="center"/>
        </w:trPr>
        <w:tc>
          <w:tcPr>
            <w:tcW w:w="390" w:type="dxa"/>
            <w:vMerge w:val="restart"/>
            <w:vAlign w:val="center"/>
          </w:tcPr>
          <w:p w14:paraId="27D8C9BD" w14:textId="749DFD3E"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40</w:t>
            </w:r>
          </w:p>
        </w:tc>
        <w:tc>
          <w:tcPr>
            <w:tcW w:w="1040" w:type="dxa"/>
            <w:vMerge w:val="restart"/>
            <w:noWrap/>
            <w:vAlign w:val="center"/>
            <w:hideMark/>
          </w:tcPr>
          <w:p w14:paraId="477D8210" w14:textId="2E415001"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Sunitha</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matlet.2013.02.080","ISSN":"0167577X","abstract":"Phenolic cross linked-epoxy resin based shape memory thermoset was realized through 'click' chemistry. Towards this, propargylated novolac and bisphenol A (bis azido hydroxy propyl) ether were synthesized and characterized by FTIR and proton NMR. The functionalized resins were co-cured by click reaction between alkyne and azide group under catalyzed and uncatalysed conditions to form triazole networks. The cure reaction centered around 130 °C decreased to 74 °C on catalysis by Cu2l2. The triazole coupled phenolic-epoxy thermoset displayed shape memory properties with high foldability, shape fixity of 99% and shape recovery of 90% at a low transition temperature of 73 °C. The cross-linked matrix was thermally stable upto 250 °C under nitrogen. © 2013 Elsevier B.V. All rights reserved.","author":[{"dropping-particle":"","family":"Sunitha","given":"K.","non-dropping-particle":"","parse-names":false,"suffix":""},{"dropping-particle":"","family":"Santhosh Kumar","given":"K. S.","non-dropping-particle":"","parse-names":false,"suffix":""},{"dropping-particle":"","family":"Mathew","given":"Dona","non-dropping-particle":"","parse-names":false,"suffix":""},{"dropping-particle":"","family":"Reghunadhan Nair","given":"C. P.","non-dropping-particle":"","parse-names":false,"suffix":""}],"container-title":"Materials Letters","id":"ITEM-1","issued":{"date-parts":[["2013"]]},"page":"101-104","publisher":"Elsevier","title":"Shape Memory Polymers (SMPs) derived from phenolic cross-linked epoxy resin via click chemistry","type":"article-journal","volume":"99"},"uris":["http://www.mendeley.com/documents/?uuid=ca8715de-adf4-4d82-ad8a-f29a6bbf57a0"]}],"mendeley":{"formattedCitation":"[29]","plainTextFormattedCitation":"[29]","previouslyFormattedCitation":"&lt;sup&gt;29&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29]</w:t>
            </w:r>
            <w:r w:rsidRPr="00134FE9">
              <w:rPr>
                <w:rFonts w:ascii="Times New Roman" w:hAnsi="Times New Roman" w:cs="Times New Roman"/>
                <w:sz w:val="16"/>
                <w:szCs w:val="16"/>
              </w:rPr>
              <w:fldChar w:fldCharType="end"/>
            </w:r>
          </w:p>
        </w:tc>
        <w:tc>
          <w:tcPr>
            <w:tcW w:w="1578" w:type="dxa"/>
            <w:vMerge w:val="restart"/>
            <w:noWrap/>
            <w:vAlign w:val="center"/>
            <w:hideMark/>
          </w:tcPr>
          <w:p w14:paraId="34F373F5" w14:textId="621B80A1" w:rsidR="009812C6" w:rsidRPr="00134FE9" w:rsidRDefault="004626EF" w:rsidP="00703DD8">
            <w:pPr>
              <w:rPr>
                <w:rFonts w:ascii="Times New Roman" w:hAnsi="Times New Roman" w:cs="Times New Roman"/>
                <w:sz w:val="16"/>
                <w:szCs w:val="16"/>
              </w:rPr>
            </w:pPr>
            <w:r w:rsidRPr="004626EF">
              <w:rPr>
                <w:rFonts w:ascii="Times New Roman" w:hAnsi="Times New Roman" w:cs="Times New Roman"/>
                <w:sz w:val="16"/>
                <w:szCs w:val="16"/>
              </w:rPr>
              <w:t>BA–PN</w:t>
            </w:r>
          </w:p>
        </w:tc>
        <w:tc>
          <w:tcPr>
            <w:tcW w:w="5246" w:type="dxa"/>
            <w:noWrap/>
            <w:vAlign w:val="center"/>
            <w:hideMark/>
          </w:tcPr>
          <w:p w14:paraId="7AB4572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 C &lt; ) C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gt; &gt; ) n </w:t>
            </w:r>
            <w:proofErr w:type="spellStart"/>
            <w:r w:rsidRPr="00134FE9">
              <w:rPr>
                <w:rFonts w:ascii="Times New Roman" w:hAnsi="Times New Roman" w:cs="Times New Roman"/>
                <w:sz w:val="16"/>
                <w:szCs w:val="16"/>
              </w:rPr>
              <w:t>n</w:t>
            </w:r>
            <w:proofErr w:type="spellEnd"/>
            <w:r w:rsidRPr="00134FE9">
              <w:rPr>
                <w:rFonts w:ascii="Times New Roman" w:hAnsi="Times New Roman" w:cs="Times New Roman"/>
                <w:sz w:val="16"/>
                <w:szCs w:val="16"/>
              </w:rPr>
              <w:t xml:space="preserve"> 1 ,   &lt; &lt; O c 1 c ( C &lt; &lt;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gt; &gt; &gt; }</w:t>
            </w:r>
          </w:p>
        </w:tc>
        <w:tc>
          <w:tcPr>
            <w:tcW w:w="1096" w:type="dxa"/>
            <w:vMerge w:val="restart"/>
            <w:noWrap/>
            <w:vAlign w:val="center"/>
            <w:hideMark/>
          </w:tcPr>
          <w:p w14:paraId="672AF0BF"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37</w:t>
            </w:r>
          </w:p>
          <w:p w14:paraId="7380EC4D" w14:textId="21FF6D9F" w:rsidR="009812C6" w:rsidRPr="00134FE9" w:rsidRDefault="009812C6" w:rsidP="009D2FCE">
            <w:pPr>
              <w:rPr>
                <w:rFonts w:ascii="Times New Roman" w:hAnsi="Times New Roman" w:cs="Times New Roman"/>
                <w:sz w:val="16"/>
                <w:szCs w:val="16"/>
              </w:rPr>
            </w:pPr>
          </w:p>
        </w:tc>
      </w:tr>
      <w:tr w:rsidR="0030391A" w:rsidRPr="00134FE9" w14:paraId="41511018" w14:textId="77777777" w:rsidTr="00C82869">
        <w:trPr>
          <w:trHeight w:val="288"/>
          <w:jc w:val="center"/>
        </w:trPr>
        <w:tc>
          <w:tcPr>
            <w:tcW w:w="390" w:type="dxa"/>
            <w:vMerge/>
            <w:vAlign w:val="center"/>
          </w:tcPr>
          <w:p w14:paraId="603DE3E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9AFC0F1" w14:textId="42C02450"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3689A57C" w14:textId="682B9A0D" w:rsidR="009812C6" w:rsidRPr="00134FE9" w:rsidRDefault="009812C6" w:rsidP="00703DD8">
            <w:pPr>
              <w:rPr>
                <w:rFonts w:ascii="Times New Roman" w:hAnsi="Times New Roman" w:cs="Times New Roman"/>
                <w:sz w:val="16"/>
                <w:szCs w:val="16"/>
              </w:rPr>
            </w:pPr>
          </w:p>
        </w:tc>
        <w:tc>
          <w:tcPr>
            <w:tcW w:w="5246" w:type="dxa"/>
            <w:noWrap/>
            <w:vAlign w:val="center"/>
            <w:hideMark/>
          </w:tcPr>
          <w:p w14:paraId="599E47E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C &lt; ) C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gt; &gt; ) n </w:t>
            </w:r>
            <w:proofErr w:type="spellStart"/>
            <w:r w:rsidRPr="00134FE9">
              <w:rPr>
                <w:rFonts w:ascii="Times New Roman" w:hAnsi="Times New Roman" w:cs="Times New Roman"/>
                <w:sz w:val="16"/>
                <w:szCs w:val="16"/>
              </w:rPr>
              <w:t>n</w:t>
            </w:r>
            <w:proofErr w:type="spellEnd"/>
            <w:r w:rsidRPr="00134FE9">
              <w:rPr>
                <w:rFonts w:ascii="Times New Roman" w:hAnsi="Times New Roman" w:cs="Times New Roman"/>
                <w:sz w:val="16"/>
                <w:szCs w:val="16"/>
              </w:rPr>
              <w:t xml:space="preserve"> 1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lt; O c 1 c ( C &lt; &lt;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gt; &gt; &gt; }</w:t>
            </w:r>
          </w:p>
        </w:tc>
        <w:tc>
          <w:tcPr>
            <w:tcW w:w="1096" w:type="dxa"/>
            <w:vMerge/>
            <w:noWrap/>
            <w:vAlign w:val="center"/>
            <w:hideMark/>
          </w:tcPr>
          <w:p w14:paraId="28398286" w14:textId="69D9E4C9" w:rsidR="009812C6" w:rsidRPr="00134FE9" w:rsidRDefault="009812C6" w:rsidP="009D2FCE">
            <w:pPr>
              <w:rPr>
                <w:rFonts w:ascii="Times New Roman" w:hAnsi="Times New Roman" w:cs="Times New Roman"/>
                <w:sz w:val="16"/>
                <w:szCs w:val="16"/>
              </w:rPr>
            </w:pPr>
          </w:p>
        </w:tc>
      </w:tr>
      <w:tr w:rsidR="0030391A" w:rsidRPr="00134FE9" w14:paraId="0C72B074" w14:textId="77777777" w:rsidTr="00C82869">
        <w:trPr>
          <w:trHeight w:val="288"/>
          <w:jc w:val="center"/>
        </w:trPr>
        <w:tc>
          <w:tcPr>
            <w:tcW w:w="390" w:type="dxa"/>
            <w:vMerge/>
            <w:vAlign w:val="center"/>
          </w:tcPr>
          <w:p w14:paraId="52A30F6A"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DE33226" w14:textId="415E1D9E"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007B5F1" w14:textId="129003B3" w:rsidR="009812C6" w:rsidRPr="00134FE9" w:rsidRDefault="009812C6" w:rsidP="00703DD8">
            <w:pPr>
              <w:rPr>
                <w:rFonts w:ascii="Times New Roman" w:hAnsi="Times New Roman" w:cs="Times New Roman"/>
                <w:sz w:val="16"/>
                <w:szCs w:val="16"/>
              </w:rPr>
            </w:pPr>
          </w:p>
        </w:tc>
        <w:tc>
          <w:tcPr>
            <w:tcW w:w="5246" w:type="dxa"/>
            <w:noWrap/>
            <w:vAlign w:val="center"/>
            <w:hideMark/>
          </w:tcPr>
          <w:p w14:paraId="72DBCC1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lt; O c 1 c ( C &lt; &lt;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gt; &gt; &gt;,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 C &lt; ) C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gt; &gt; ) n </w:t>
            </w:r>
            <w:proofErr w:type="spellStart"/>
            <w:r w:rsidRPr="00134FE9">
              <w:rPr>
                <w:rFonts w:ascii="Times New Roman" w:hAnsi="Times New Roman" w:cs="Times New Roman"/>
                <w:sz w:val="16"/>
                <w:szCs w:val="16"/>
              </w:rPr>
              <w:t>n</w:t>
            </w:r>
            <w:proofErr w:type="spellEnd"/>
            <w:r w:rsidRPr="00134FE9">
              <w:rPr>
                <w:rFonts w:ascii="Times New Roman" w:hAnsi="Times New Roman" w:cs="Times New Roman"/>
                <w:sz w:val="16"/>
                <w:szCs w:val="16"/>
              </w:rPr>
              <w:t xml:space="preserve"> 1 }</w:t>
            </w:r>
          </w:p>
        </w:tc>
        <w:tc>
          <w:tcPr>
            <w:tcW w:w="1096" w:type="dxa"/>
            <w:vMerge/>
            <w:noWrap/>
            <w:vAlign w:val="center"/>
            <w:hideMark/>
          </w:tcPr>
          <w:p w14:paraId="7531A422" w14:textId="576F6415" w:rsidR="009812C6" w:rsidRPr="00134FE9" w:rsidRDefault="009812C6" w:rsidP="009D2FCE">
            <w:pPr>
              <w:rPr>
                <w:rFonts w:ascii="Times New Roman" w:hAnsi="Times New Roman" w:cs="Times New Roman"/>
                <w:sz w:val="16"/>
                <w:szCs w:val="16"/>
              </w:rPr>
            </w:pPr>
          </w:p>
        </w:tc>
      </w:tr>
      <w:tr w:rsidR="0030391A" w:rsidRPr="00134FE9" w14:paraId="2C286AF9" w14:textId="77777777" w:rsidTr="00C82869">
        <w:trPr>
          <w:trHeight w:val="288"/>
          <w:jc w:val="center"/>
        </w:trPr>
        <w:tc>
          <w:tcPr>
            <w:tcW w:w="390" w:type="dxa"/>
            <w:vMerge/>
            <w:vAlign w:val="center"/>
          </w:tcPr>
          <w:p w14:paraId="2C55C8F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6E80E9C" w14:textId="54932741"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2F85408D" w14:textId="7D54AED1" w:rsidR="009812C6" w:rsidRPr="00134FE9" w:rsidRDefault="009812C6" w:rsidP="00703DD8">
            <w:pPr>
              <w:rPr>
                <w:rFonts w:ascii="Times New Roman" w:hAnsi="Times New Roman" w:cs="Times New Roman"/>
                <w:sz w:val="16"/>
                <w:szCs w:val="16"/>
              </w:rPr>
            </w:pPr>
          </w:p>
        </w:tc>
        <w:tc>
          <w:tcPr>
            <w:tcW w:w="5246" w:type="dxa"/>
            <w:noWrap/>
            <w:vAlign w:val="center"/>
            <w:hideMark/>
          </w:tcPr>
          <w:p w14:paraId="260A3EC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lt; O c 1 c ( C &lt; &lt;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gt; &gt; &gt; , O C ( C &lt; ) C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gt; &gt; ) n </w:t>
            </w:r>
            <w:proofErr w:type="spellStart"/>
            <w:r w:rsidRPr="00134FE9">
              <w:rPr>
                <w:rFonts w:ascii="Times New Roman" w:hAnsi="Times New Roman" w:cs="Times New Roman"/>
                <w:sz w:val="16"/>
                <w:szCs w:val="16"/>
              </w:rPr>
              <w:t>n</w:t>
            </w:r>
            <w:proofErr w:type="spellEnd"/>
            <w:r w:rsidRPr="00134FE9">
              <w:rPr>
                <w:rFonts w:ascii="Times New Roman" w:hAnsi="Times New Roman" w:cs="Times New Roman"/>
                <w:sz w:val="16"/>
                <w:szCs w:val="16"/>
              </w:rPr>
              <w:t xml:space="preserve"> 1 }</w:t>
            </w:r>
          </w:p>
        </w:tc>
        <w:tc>
          <w:tcPr>
            <w:tcW w:w="1096" w:type="dxa"/>
            <w:vMerge/>
            <w:noWrap/>
            <w:vAlign w:val="center"/>
            <w:hideMark/>
          </w:tcPr>
          <w:p w14:paraId="72186004" w14:textId="155B824F" w:rsidR="009812C6" w:rsidRPr="00134FE9" w:rsidRDefault="009812C6" w:rsidP="009D2FCE">
            <w:pPr>
              <w:rPr>
                <w:rFonts w:ascii="Times New Roman" w:hAnsi="Times New Roman" w:cs="Times New Roman"/>
                <w:sz w:val="16"/>
                <w:szCs w:val="16"/>
              </w:rPr>
            </w:pPr>
          </w:p>
        </w:tc>
      </w:tr>
      <w:tr w:rsidR="0030391A" w:rsidRPr="00134FE9" w14:paraId="68B1AA3E" w14:textId="77777777" w:rsidTr="00C82869">
        <w:trPr>
          <w:trHeight w:val="288"/>
          <w:jc w:val="center"/>
        </w:trPr>
        <w:tc>
          <w:tcPr>
            <w:tcW w:w="390" w:type="dxa"/>
            <w:vMerge/>
            <w:vAlign w:val="center"/>
          </w:tcPr>
          <w:p w14:paraId="4833DA7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59C8D21" w14:textId="720BC28F"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1DEE716" w14:textId="0B6FD602" w:rsidR="009812C6" w:rsidRPr="00134FE9" w:rsidRDefault="009812C6" w:rsidP="00703DD8">
            <w:pPr>
              <w:rPr>
                <w:rFonts w:ascii="Times New Roman" w:hAnsi="Times New Roman" w:cs="Times New Roman"/>
                <w:sz w:val="16"/>
                <w:szCs w:val="16"/>
              </w:rPr>
            </w:pPr>
          </w:p>
        </w:tc>
        <w:tc>
          <w:tcPr>
            <w:tcW w:w="5246" w:type="dxa"/>
            <w:noWrap/>
            <w:vAlign w:val="center"/>
            <w:hideMark/>
          </w:tcPr>
          <w:p w14:paraId="5F53DE0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C &lt; ) C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gt; &gt; ) n </w:t>
            </w:r>
            <w:proofErr w:type="spellStart"/>
            <w:r w:rsidRPr="00134FE9">
              <w:rPr>
                <w:rFonts w:ascii="Times New Roman" w:hAnsi="Times New Roman" w:cs="Times New Roman"/>
                <w:sz w:val="16"/>
                <w:szCs w:val="16"/>
              </w:rPr>
              <w:t>n</w:t>
            </w:r>
            <w:proofErr w:type="spellEnd"/>
            <w:r w:rsidRPr="00134FE9">
              <w:rPr>
                <w:rFonts w:ascii="Times New Roman" w:hAnsi="Times New Roman" w:cs="Times New Roman"/>
                <w:sz w:val="16"/>
                <w:szCs w:val="16"/>
              </w:rPr>
              <w:t xml:space="preserve"> 1 , &lt; &lt; O c 1 c ( C &lt; &lt;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gt; &gt; &gt;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F79A4BD" w14:textId="1B1B359D" w:rsidR="009812C6" w:rsidRPr="00134FE9" w:rsidRDefault="009812C6" w:rsidP="009D2FCE">
            <w:pPr>
              <w:rPr>
                <w:rFonts w:ascii="Times New Roman" w:hAnsi="Times New Roman" w:cs="Times New Roman"/>
                <w:sz w:val="16"/>
                <w:szCs w:val="16"/>
              </w:rPr>
            </w:pPr>
          </w:p>
        </w:tc>
      </w:tr>
      <w:tr w:rsidR="0030391A" w:rsidRPr="00134FE9" w14:paraId="2F180497" w14:textId="77777777" w:rsidTr="00C82869">
        <w:trPr>
          <w:trHeight w:val="288"/>
          <w:jc w:val="center"/>
        </w:trPr>
        <w:tc>
          <w:tcPr>
            <w:tcW w:w="390" w:type="dxa"/>
            <w:vMerge/>
            <w:vAlign w:val="center"/>
          </w:tcPr>
          <w:p w14:paraId="7CBDEC80"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02DD0696" w14:textId="084FE983"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45257D8" w14:textId="5D5DDEDB" w:rsidR="009812C6" w:rsidRPr="00134FE9" w:rsidRDefault="009812C6">
            <w:pPr>
              <w:rPr>
                <w:rFonts w:ascii="Times New Roman" w:hAnsi="Times New Roman" w:cs="Times New Roman"/>
                <w:sz w:val="16"/>
                <w:szCs w:val="16"/>
              </w:rPr>
            </w:pPr>
          </w:p>
        </w:tc>
        <w:tc>
          <w:tcPr>
            <w:tcW w:w="5246" w:type="dxa"/>
            <w:noWrap/>
            <w:vAlign w:val="center"/>
            <w:hideMark/>
          </w:tcPr>
          <w:p w14:paraId="1600F1E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lt; &lt; O c 1 c ( C &lt; &lt;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gt; &gt; &gt; , O C ( C &lt; ) C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gt; &gt; ) n </w:t>
            </w:r>
            <w:proofErr w:type="spellStart"/>
            <w:r w:rsidRPr="00134FE9">
              <w:rPr>
                <w:rFonts w:ascii="Times New Roman" w:hAnsi="Times New Roman" w:cs="Times New Roman"/>
                <w:sz w:val="16"/>
                <w:szCs w:val="16"/>
              </w:rPr>
              <w:t>n</w:t>
            </w:r>
            <w:proofErr w:type="spellEnd"/>
            <w:r w:rsidRPr="00134FE9">
              <w:rPr>
                <w:rFonts w:ascii="Times New Roman" w:hAnsi="Times New Roman" w:cs="Times New Roman"/>
                <w:sz w:val="16"/>
                <w:szCs w:val="16"/>
              </w:rPr>
              <w:t xml:space="preserve"> 1 , &lt;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M e ] ) ( [ M e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D4C319C" w14:textId="6899D58E" w:rsidR="009812C6" w:rsidRPr="00134FE9" w:rsidRDefault="009812C6" w:rsidP="009D2FCE">
            <w:pPr>
              <w:rPr>
                <w:rFonts w:ascii="Times New Roman" w:hAnsi="Times New Roman" w:cs="Times New Roman"/>
                <w:sz w:val="16"/>
                <w:szCs w:val="16"/>
              </w:rPr>
            </w:pPr>
          </w:p>
        </w:tc>
      </w:tr>
      <w:tr w:rsidR="0030391A" w:rsidRPr="00134FE9" w14:paraId="7294EBEE" w14:textId="77777777" w:rsidTr="00C82869">
        <w:trPr>
          <w:trHeight w:val="288"/>
          <w:jc w:val="center"/>
        </w:trPr>
        <w:tc>
          <w:tcPr>
            <w:tcW w:w="390" w:type="dxa"/>
            <w:vMerge w:val="restart"/>
            <w:vAlign w:val="center"/>
          </w:tcPr>
          <w:p w14:paraId="78829315" w14:textId="79C785C8"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41</w:t>
            </w:r>
          </w:p>
        </w:tc>
        <w:tc>
          <w:tcPr>
            <w:tcW w:w="1040" w:type="dxa"/>
            <w:vMerge w:val="restart"/>
            <w:noWrap/>
            <w:vAlign w:val="center"/>
            <w:hideMark/>
          </w:tcPr>
          <w:p w14:paraId="15097572" w14:textId="5B03043F"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Liu</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0</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msea.2009.12.014","ISSN":"09215093","abstract":"A series of shape memory epoxy resins (SMEPs) were prepared by epoxy and varying content of aromatic amine curing agent, for the purpose of application on space deployable structures. The thermal and mechanical properties of SMEPs were investigated by DSC, DMA and tensile test. Shape memory properties were also studied by an unusual method we called fold-deploy shape memory test. The effects of cross-linking density, recovery temperature and consecutive cycles on the shape memory properties were revealed through systematic variation of these factors. The results showed this series of SMEPs had high shape retention ratio (more than 99.5%) and shape recovery ratio (around 100%). Their Tg varied from 44.7 °C to 145.3 °C, users could choose as individual requirement. © 2009 Elsevier B.V. All rights reserved.","author":[{"dropping-particle":"","family":"Liu","given":"Yuyan","non-dropping-particle":"","parse-names":false,"suffix":""},{"dropping-particle":"","family":"Han","given":"Chunmiao","non-dropping-particle":"","parse-names":false,"suffix":""},{"dropping-particle":"","family":"Tan","given":"Huifeng","non-dropping-particle":"","parse-names":false,"suffix":""},{"dropping-particle":"","family":"Du","given":"Xingwen","non-dropping-particle":"","parse-names":false,"suffix":""}],"container-title":"Materials Science and Engineering A","id":"ITEM-1","issue":"10-11","issued":{"date-parts":[["2010"]]},"page":"2510-2514","publisher":"Elsevier B.V.","title":"Thermal, mechanical and shape memory properties of shape memory epoxy resin","type":"article-journal","volume":"527"},"uris":["http://www.mendeley.com/documents/?uuid=41449536-fa4c-42f8-9779-8b3063ff1b90"]}],"mendeley":{"formattedCitation":"[30]","plainTextFormattedCitation":"[30]","previouslyFormattedCitation":"&lt;sup&gt;30&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0]</w:t>
            </w:r>
            <w:r w:rsidRPr="00134FE9">
              <w:rPr>
                <w:rFonts w:ascii="Times New Roman" w:hAnsi="Times New Roman" w:cs="Times New Roman"/>
                <w:sz w:val="16"/>
                <w:szCs w:val="16"/>
              </w:rPr>
              <w:fldChar w:fldCharType="end"/>
            </w:r>
          </w:p>
          <w:p w14:paraId="4774E34E" w14:textId="0F574697"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6A4107FE" w14:textId="622DAAA1" w:rsidR="009812C6" w:rsidRPr="00134FE9" w:rsidRDefault="004626EF" w:rsidP="00703DD8">
            <w:pPr>
              <w:rPr>
                <w:rFonts w:ascii="Times New Roman" w:hAnsi="Times New Roman" w:cs="Times New Roman"/>
                <w:sz w:val="16"/>
                <w:szCs w:val="16"/>
              </w:rPr>
            </w:pPr>
            <w:r>
              <w:rPr>
                <w:rFonts w:ascii="Times New Roman" w:hAnsi="Times New Roman" w:cs="Times New Roman"/>
                <w:sz w:val="16"/>
                <w:szCs w:val="16"/>
              </w:rPr>
              <w:t>EP-60</w:t>
            </w:r>
          </w:p>
        </w:tc>
        <w:tc>
          <w:tcPr>
            <w:tcW w:w="5246" w:type="dxa"/>
            <w:noWrap/>
            <w:vAlign w:val="center"/>
            <w:hideMark/>
          </w:tcPr>
          <w:p w14:paraId="5BDC814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401A23E1"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74.84</w:t>
            </w:r>
          </w:p>
          <w:p w14:paraId="35575642" w14:textId="69F7F37E" w:rsidR="009812C6" w:rsidRPr="00134FE9" w:rsidRDefault="009812C6" w:rsidP="009D2FCE">
            <w:pPr>
              <w:rPr>
                <w:rFonts w:ascii="Times New Roman" w:hAnsi="Times New Roman" w:cs="Times New Roman"/>
                <w:sz w:val="16"/>
                <w:szCs w:val="16"/>
              </w:rPr>
            </w:pPr>
          </w:p>
        </w:tc>
      </w:tr>
      <w:tr w:rsidR="0030391A" w:rsidRPr="00134FE9" w14:paraId="2533897A" w14:textId="77777777" w:rsidTr="00C82869">
        <w:trPr>
          <w:trHeight w:val="288"/>
          <w:jc w:val="center"/>
        </w:trPr>
        <w:tc>
          <w:tcPr>
            <w:tcW w:w="390" w:type="dxa"/>
            <w:vMerge/>
            <w:vAlign w:val="center"/>
          </w:tcPr>
          <w:p w14:paraId="083871AF"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562BEE04" w14:textId="4451911A" w:rsidR="009812C6" w:rsidRPr="00134FE9" w:rsidRDefault="009812C6">
            <w:pPr>
              <w:rPr>
                <w:rFonts w:ascii="Times New Roman" w:hAnsi="Times New Roman" w:cs="Times New Roman"/>
                <w:sz w:val="16"/>
                <w:szCs w:val="16"/>
              </w:rPr>
            </w:pPr>
          </w:p>
        </w:tc>
        <w:tc>
          <w:tcPr>
            <w:tcW w:w="1578" w:type="dxa"/>
            <w:vMerge/>
            <w:noWrap/>
            <w:vAlign w:val="center"/>
            <w:hideMark/>
          </w:tcPr>
          <w:p w14:paraId="6E56E04C" w14:textId="168455E0" w:rsidR="009812C6" w:rsidRPr="00134FE9" w:rsidRDefault="009812C6">
            <w:pPr>
              <w:rPr>
                <w:rFonts w:ascii="Times New Roman" w:hAnsi="Times New Roman" w:cs="Times New Roman"/>
                <w:sz w:val="16"/>
                <w:szCs w:val="16"/>
              </w:rPr>
            </w:pPr>
          </w:p>
        </w:tc>
        <w:tc>
          <w:tcPr>
            <w:tcW w:w="5246" w:type="dxa"/>
            <w:noWrap/>
            <w:vAlign w:val="center"/>
            <w:hideMark/>
          </w:tcPr>
          <w:p w14:paraId="15E7C37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77417507" w14:textId="24AA9B72" w:rsidR="009812C6" w:rsidRPr="00134FE9" w:rsidRDefault="009812C6" w:rsidP="009D2FCE">
            <w:pPr>
              <w:rPr>
                <w:rFonts w:ascii="Times New Roman" w:hAnsi="Times New Roman" w:cs="Times New Roman"/>
                <w:sz w:val="16"/>
                <w:szCs w:val="16"/>
              </w:rPr>
            </w:pPr>
          </w:p>
        </w:tc>
      </w:tr>
      <w:tr w:rsidR="0030391A" w:rsidRPr="00134FE9" w14:paraId="6F7D3BE6" w14:textId="77777777" w:rsidTr="00C82869">
        <w:trPr>
          <w:trHeight w:val="288"/>
          <w:jc w:val="center"/>
        </w:trPr>
        <w:tc>
          <w:tcPr>
            <w:tcW w:w="390" w:type="dxa"/>
            <w:vMerge w:val="restart"/>
            <w:vAlign w:val="center"/>
          </w:tcPr>
          <w:p w14:paraId="2D583F52" w14:textId="6FF01AD4"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42</w:t>
            </w:r>
          </w:p>
        </w:tc>
        <w:tc>
          <w:tcPr>
            <w:tcW w:w="1040" w:type="dxa"/>
            <w:vMerge w:val="restart"/>
            <w:noWrap/>
            <w:vAlign w:val="center"/>
            <w:hideMark/>
          </w:tcPr>
          <w:p w14:paraId="177C2456" w14:textId="7F62E9ED"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Tanpitaksit</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3144/expresspolymlett.2015.77","ISSN":"1788618X","abstract":"An ability of bisphenol-A/aniline based benzoxazine resin (BA-a) to simultaneously acts as a curing agent and a stable or rigid network segment for shape memory epoxy, i.e. a two component system, is demonstrated. This significantly simplifies a formulation of present shape memory epoxy systems, i.e. a three or four component system. A suitable content of BA-a in the aliphatic epoxy (NGDE)/polybenzoxazine (PBA-a) samples for good shape memory performance is in a range of 30 to 50 mol%. The storage modulus of the obtained NGDE/PBA-a shape memory polymers (SMPs) was increased from 3.57 GPa for 30 mol% BA-a content to 4.50 GPa for 50 mol% BA-a content. Glass transition temperature of the sample was also substantially increased with increasing BA-a fraction, i.e. from 51°C to 140°C. Flexural modulus and strength at room temperature of the samples at 50 mol% BA-a were found to be as high as 3.97 GPa and 132 MPa compared to the maximum values of 2.54 GPa and 100 MPa of SMP based on cyanate ester-epoxy. All samples exhibited a high value of shape fixity close to 100%. A presence of the BA-a in the samples also imparted a greater recovery stress ranging from 0.25 to 1.59 MPa. Consequently, the obtained NGDE/PBA-a copolymers are highly attractive for shape memory materials to be used in a broader range of applications particularly at elevated temperature and a higher recovery stress value.","author":[{"dropping-particle":"","family":"Tanpitaksit","given":"T.","non-dropping-particle":"","parse-names":false,"suffix":""},{"dropping-particle":"","family":"Jubsilp","given":"C.","non-dropping-particle":"","parse-names":false,"suffix":""},{"dropping-particle":"","family":"Rimdusit","given":"S.","non-dropping-particle":"","parse-names":false,"suffix":""}],"container-title":"Express Polymer Letters","id":"ITEM-1","issue":"9","issued":{"date-parts":[["2015"]]},"page":"824-837","title":"Effects of benzoxazine resin on property enhancement of shape memory epoxy: A dual function of benzoxazine resin as a curing agent and a stable network segment","type":"article-journal","volume":"9"},"uris":["http://www.mendeley.com/documents/?uuid=367ecdeb-185d-4881-ab89-9e6b78d46479"]}],"mendeley":{"formattedCitation":"[31]","plainTextFormattedCitation":"[31]","previouslyFormattedCitation":"&lt;sup&gt;3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1]</w:t>
            </w:r>
            <w:r w:rsidRPr="00134FE9">
              <w:rPr>
                <w:rFonts w:ascii="Times New Roman" w:hAnsi="Times New Roman" w:cs="Times New Roman"/>
                <w:sz w:val="16"/>
                <w:szCs w:val="16"/>
              </w:rPr>
              <w:fldChar w:fldCharType="end"/>
            </w:r>
          </w:p>
          <w:p w14:paraId="452DD194" w14:textId="646B696F"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09CE06D1" w14:textId="79AAE6B2" w:rsidR="009812C6" w:rsidRPr="00134FE9" w:rsidRDefault="004626EF" w:rsidP="00703DD8">
            <w:pPr>
              <w:rPr>
                <w:rFonts w:ascii="Times New Roman" w:hAnsi="Times New Roman" w:cs="Times New Roman"/>
                <w:sz w:val="16"/>
                <w:szCs w:val="16"/>
              </w:rPr>
            </w:pPr>
            <w:r w:rsidRPr="004626EF">
              <w:rPr>
                <w:rFonts w:ascii="Times New Roman" w:hAnsi="Times New Roman" w:cs="Times New Roman"/>
                <w:sz w:val="16"/>
                <w:szCs w:val="16"/>
              </w:rPr>
              <w:t>benzoxazine resin</w:t>
            </w:r>
          </w:p>
        </w:tc>
        <w:tc>
          <w:tcPr>
            <w:tcW w:w="5246" w:type="dxa"/>
            <w:noWrap/>
            <w:vAlign w:val="center"/>
            <w:hideMark/>
          </w:tcPr>
          <w:p w14:paraId="3FE8308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w:t>
            </w:r>
          </w:p>
        </w:tc>
        <w:tc>
          <w:tcPr>
            <w:tcW w:w="1096" w:type="dxa"/>
            <w:vMerge w:val="restart"/>
            <w:noWrap/>
            <w:vAlign w:val="center"/>
            <w:hideMark/>
          </w:tcPr>
          <w:p w14:paraId="62AED9DD"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41</w:t>
            </w:r>
          </w:p>
          <w:p w14:paraId="499B8D01" w14:textId="3D82F454" w:rsidR="009812C6" w:rsidRPr="00134FE9" w:rsidRDefault="009812C6" w:rsidP="009D2FCE">
            <w:pPr>
              <w:rPr>
                <w:rFonts w:ascii="Times New Roman" w:hAnsi="Times New Roman" w:cs="Times New Roman"/>
                <w:sz w:val="16"/>
                <w:szCs w:val="16"/>
              </w:rPr>
            </w:pPr>
          </w:p>
        </w:tc>
      </w:tr>
      <w:tr w:rsidR="0030391A" w:rsidRPr="00134FE9" w14:paraId="549E232F" w14:textId="77777777" w:rsidTr="00C82869">
        <w:trPr>
          <w:trHeight w:val="288"/>
          <w:jc w:val="center"/>
        </w:trPr>
        <w:tc>
          <w:tcPr>
            <w:tcW w:w="390" w:type="dxa"/>
            <w:vMerge/>
            <w:vAlign w:val="center"/>
          </w:tcPr>
          <w:p w14:paraId="6CD587BB"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326FCCE8" w14:textId="2D81EFB4" w:rsidR="009812C6" w:rsidRPr="00134FE9" w:rsidRDefault="009812C6">
            <w:pPr>
              <w:rPr>
                <w:rFonts w:ascii="Times New Roman" w:hAnsi="Times New Roman" w:cs="Times New Roman"/>
                <w:sz w:val="16"/>
                <w:szCs w:val="16"/>
              </w:rPr>
            </w:pPr>
          </w:p>
        </w:tc>
        <w:tc>
          <w:tcPr>
            <w:tcW w:w="1578" w:type="dxa"/>
            <w:vMerge/>
            <w:noWrap/>
            <w:vAlign w:val="center"/>
            <w:hideMark/>
          </w:tcPr>
          <w:p w14:paraId="0614BEEB" w14:textId="33BCC618" w:rsidR="009812C6" w:rsidRPr="00134FE9" w:rsidRDefault="009812C6">
            <w:pPr>
              <w:rPr>
                <w:rFonts w:ascii="Times New Roman" w:hAnsi="Times New Roman" w:cs="Times New Roman"/>
                <w:sz w:val="16"/>
                <w:szCs w:val="16"/>
              </w:rPr>
            </w:pPr>
          </w:p>
        </w:tc>
        <w:tc>
          <w:tcPr>
            <w:tcW w:w="5246" w:type="dxa"/>
            <w:noWrap/>
            <w:vAlign w:val="center"/>
            <w:hideMark/>
          </w:tcPr>
          <w:p w14:paraId="64ED00A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733F0B37" w14:textId="72953F6B" w:rsidR="009812C6" w:rsidRPr="00134FE9" w:rsidRDefault="009812C6" w:rsidP="009D2FCE">
            <w:pPr>
              <w:rPr>
                <w:rFonts w:ascii="Times New Roman" w:hAnsi="Times New Roman" w:cs="Times New Roman"/>
                <w:sz w:val="16"/>
                <w:szCs w:val="16"/>
              </w:rPr>
            </w:pPr>
          </w:p>
        </w:tc>
      </w:tr>
      <w:tr w:rsidR="0030391A" w:rsidRPr="00134FE9" w14:paraId="4B1E6CFB" w14:textId="77777777" w:rsidTr="00C82869">
        <w:trPr>
          <w:trHeight w:val="288"/>
          <w:jc w:val="center"/>
        </w:trPr>
        <w:tc>
          <w:tcPr>
            <w:tcW w:w="390" w:type="dxa"/>
            <w:vMerge w:val="restart"/>
            <w:vAlign w:val="center"/>
          </w:tcPr>
          <w:p w14:paraId="606046C5" w14:textId="4F0B1984"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43</w:t>
            </w:r>
          </w:p>
        </w:tc>
        <w:tc>
          <w:tcPr>
            <w:tcW w:w="1040" w:type="dxa"/>
            <w:vMerge w:val="restart"/>
            <w:noWrap/>
            <w:vAlign w:val="center"/>
            <w:hideMark/>
          </w:tcPr>
          <w:p w14:paraId="167DC9A0" w14:textId="0CB15D05"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Leonardi</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eurpolymj.2010.12.009","ISSN":"00143057","abstract":"Epoxies are an important family of shape memory polymers (SMP) due to their excellent stability and thermo-mechanical endurance and the high values of shape fixity and shape recovery. Actuators based on these materials can be designed for large tensile elongations (e.g., 75% or higher) or large recovered stresses (e.g., 3 MPa or higher). However, meeting these requirements simultaneously is a difficult task because changes in the crosslink density affect both variables in opposite ways. We show that an SMP based on an epoxy network with both chemical and physical crosslinks could be strained up to 75% in four repeated shape memory cycles with tensile stresses close to 3 MPa. Shape fixity and shape recovery values were close to 98% and 96%, respectively, for everyone of the cycles, without any significant change between the first and subsequent cycles. © 2011 Elsevier Ltd. All rights reserved.","author":[{"dropping-particle":"","family":"Leonardi","given":"Agustina B.","non-dropping-particle":"","parse-names":false,"suffix":""},{"dropping-particle":"","family":"Fasce","given":"Laura A.","non-dropping-particle":"","parse-names":false,"suffix":""},{"dropping-particle":"","family":"Zucchi","given":"Ileana A.","non-dropping-particle":"","parse-names":false,"suffix":""},{"dropping-particle":"","family":"Hoppe","given":"Cristina E.","non-dropping-particle":"","parse-names":false,"suffix":""},{"dropping-particle":"","family":"Soulé","given":"Ezequiel R.","non-dropping-particle":"","parse-names":false,"suffix":""},{"dropping-particle":"","family":"Pérez","given":"Claudio J.","non-dropping-particle":"","parse-names":false,"suffix":""},{"dropping-particle":"","family":"Williams","given":"Roberto J.J.","non-dropping-particle":"","parse-names":false,"suffix":""}],"container-title":"European Polymer Journal","id":"ITEM-1","issue":"3","issued":{"date-parts":[["2011"]]},"page":"362-369","publisher":"Elsevier Ltd","title":"Shape memory epoxies based on networks with chemical and physical crosslinks","type":"article-journal","volume":"47"},"uris":["http://www.mendeley.com/documents/?uuid=a798117b-5d8c-411b-8812-1cc164e3b8d8"]}],"mendeley":{"formattedCitation":"[32]","plainTextFormattedCitation":"[32]","previouslyFormattedCitation":"&lt;sup&gt;32&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2]</w:t>
            </w:r>
            <w:r w:rsidRPr="00134FE9">
              <w:rPr>
                <w:rFonts w:ascii="Times New Roman" w:hAnsi="Times New Roman" w:cs="Times New Roman"/>
                <w:sz w:val="16"/>
                <w:szCs w:val="16"/>
              </w:rPr>
              <w:fldChar w:fldCharType="end"/>
            </w:r>
          </w:p>
          <w:p w14:paraId="51B8929F" w14:textId="139CF9B0" w:rsidR="009812C6" w:rsidRPr="00134FE9" w:rsidRDefault="009812C6" w:rsidP="00703DD8">
            <w:pPr>
              <w:rPr>
                <w:rFonts w:ascii="Times New Roman" w:hAnsi="Times New Roman" w:cs="Times New Roman"/>
                <w:sz w:val="16"/>
                <w:szCs w:val="16"/>
              </w:rPr>
            </w:pPr>
          </w:p>
        </w:tc>
        <w:tc>
          <w:tcPr>
            <w:tcW w:w="1578" w:type="dxa"/>
            <w:vMerge w:val="restart"/>
            <w:noWrap/>
            <w:vAlign w:val="center"/>
            <w:hideMark/>
          </w:tcPr>
          <w:p w14:paraId="30DDC1B8" w14:textId="1155F577" w:rsidR="009812C6" w:rsidRPr="00134FE9" w:rsidRDefault="004626EF" w:rsidP="00703DD8">
            <w:pPr>
              <w:rPr>
                <w:rFonts w:ascii="Times New Roman" w:hAnsi="Times New Roman" w:cs="Times New Roman"/>
                <w:sz w:val="16"/>
                <w:szCs w:val="16"/>
              </w:rPr>
            </w:pPr>
            <w:r>
              <w:rPr>
                <w:rFonts w:ascii="Times New Roman" w:hAnsi="Times New Roman" w:cs="Times New Roman"/>
                <w:sz w:val="16"/>
                <w:szCs w:val="16"/>
              </w:rPr>
              <w:t>DGEBA/DA/MXDA</w:t>
            </w:r>
          </w:p>
        </w:tc>
        <w:tc>
          <w:tcPr>
            <w:tcW w:w="5246" w:type="dxa"/>
            <w:noWrap/>
            <w:vAlign w:val="center"/>
            <w:hideMark/>
          </w:tcPr>
          <w:p w14:paraId="465D6F28"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N ( &gt;  ) &gt; ) c 1 } </w:t>
            </w:r>
          </w:p>
        </w:tc>
        <w:tc>
          <w:tcPr>
            <w:tcW w:w="1096" w:type="dxa"/>
            <w:vMerge w:val="restart"/>
            <w:noWrap/>
            <w:vAlign w:val="center"/>
            <w:hideMark/>
          </w:tcPr>
          <w:p w14:paraId="41131BA8"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55.6</w:t>
            </w:r>
          </w:p>
          <w:p w14:paraId="097E3E08" w14:textId="648669FD" w:rsidR="009812C6" w:rsidRPr="00134FE9" w:rsidRDefault="009812C6" w:rsidP="009D2FCE">
            <w:pPr>
              <w:rPr>
                <w:rFonts w:ascii="Times New Roman" w:hAnsi="Times New Roman" w:cs="Times New Roman"/>
                <w:sz w:val="16"/>
                <w:szCs w:val="16"/>
              </w:rPr>
            </w:pPr>
          </w:p>
        </w:tc>
      </w:tr>
      <w:tr w:rsidR="0030391A" w:rsidRPr="00134FE9" w14:paraId="0FEC68A4" w14:textId="77777777" w:rsidTr="00C82869">
        <w:trPr>
          <w:trHeight w:val="288"/>
          <w:jc w:val="center"/>
        </w:trPr>
        <w:tc>
          <w:tcPr>
            <w:tcW w:w="390" w:type="dxa"/>
            <w:vMerge/>
            <w:vAlign w:val="center"/>
          </w:tcPr>
          <w:p w14:paraId="4212C493"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6947BC3D" w14:textId="6887F018"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000D4EF3" w14:textId="0A953592" w:rsidR="009812C6" w:rsidRPr="00134FE9" w:rsidRDefault="009812C6" w:rsidP="00703DD8">
            <w:pPr>
              <w:rPr>
                <w:rFonts w:ascii="Times New Roman" w:hAnsi="Times New Roman" w:cs="Times New Roman"/>
                <w:sz w:val="16"/>
                <w:szCs w:val="16"/>
              </w:rPr>
            </w:pPr>
          </w:p>
        </w:tc>
        <w:tc>
          <w:tcPr>
            <w:tcW w:w="5246" w:type="dxa"/>
            <w:noWrap/>
            <w:vAlign w:val="center"/>
            <w:hideMark/>
          </w:tcPr>
          <w:p w14:paraId="199A6B2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N ( &gt;  ) &gt; ) c 1 } </w:t>
            </w:r>
          </w:p>
        </w:tc>
        <w:tc>
          <w:tcPr>
            <w:tcW w:w="1096" w:type="dxa"/>
            <w:vMerge/>
            <w:noWrap/>
            <w:vAlign w:val="center"/>
            <w:hideMark/>
          </w:tcPr>
          <w:p w14:paraId="540CF3A8" w14:textId="7FB7966F" w:rsidR="009812C6" w:rsidRPr="00134FE9" w:rsidRDefault="009812C6" w:rsidP="009D2FCE">
            <w:pPr>
              <w:rPr>
                <w:rFonts w:ascii="Times New Roman" w:hAnsi="Times New Roman" w:cs="Times New Roman"/>
                <w:sz w:val="16"/>
                <w:szCs w:val="16"/>
              </w:rPr>
            </w:pPr>
          </w:p>
        </w:tc>
      </w:tr>
      <w:tr w:rsidR="0030391A" w:rsidRPr="00134FE9" w14:paraId="2634E2D5" w14:textId="77777777" w:rsidTr="00C82869">
        <w:trPr>
          <w:trHeight w:val="288"/>
          <w:jc w:val="center"/>
        </w:trPr>
        <w:tc>
          <w:tcPr>
            <w:tcW w:w="390" w:type="dxa"/>
            <w:vMerge/>
            <w:vAlign w:val="center"/>
          </w:tcPr>
          <w:p w14:paraId="1D0A8C84"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7B771F76" w14:textId="650C1EE8"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23FEE170" w14:textId="577D8776" w:rsidR="009812C6" w:rsidRPr="00134FE9" w:rsidRDefault="009812C6" w:rsidP="00703DD8">
            <w:pPr>
              <w:rPr>
                <w:rFonts w:ascii="Times New Roman" w:hAnsi="Times New Roman" w:cs="Times New Roman"/>
                <w:sz w:val="16"/>
                <w:szCs w:val="16"/>
              </w:rPr>
            </w:pPr>
          </w:p>
        </w:tc>
        <w:tc>
          <w:tcPr>
            <w:tcW w:w="5246" w:type="dxa"/>
            <w:noWrap/>
            <w:vAlign w:val="center"/>
            <w:hideMark/>
          </w:tcPr>
          <w:p w14:paraId="041B4B0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w:t>
            </w:r>
          </w:p>
        </w:tc>
        <w:tc>
          <w:tcPr>
            <w:tcW w:w="1096" w:type="dxa"/>
            <w:vMerge/>
            <w:noWrap/>
            <w:vAlign w:val="center"/>
            <w:hideMark/>
          </w:tcPr>
          <w:p w14:paraId="2618F327" w14:textId="301F7B8E" w:rsidR="009812C6" w:rsidRPr="00134FE9" w:rsidRDefault="009812C6" w:rsidP="009D2FCE">
            <w:pPr>
              <w:rPr>
                <w:rFonts w:ascii="Times New Roman" w:hAnsi="Times New Roman" w:cs="Times New Roman"/>
                <w:sz w:val="16"/>
                <w:szCs w:val="16"/>
              </w:rPr>
            </w:pPr>
          </w:p>
        </w:tc>
      </w:tr>
      <w:tr w:rsidR="0030391A" w:rsidRPr="00134FE9" w14:paraId="2E6297A0" w14:textId="77777777" w:rsidTr="00C82869">
        <w:trPr>
          <w:trHeight w:val="288"/>
          <w:jc w:val="center"/>
        </w:trPr>
        <w:tc>
          <w:tcPr>
            <w:tcW w:w="390" w:type="dxa"/>
            <w:vMerge/>
            <w:vAlign w:val="center"/>
          </w:tcPr>
          <w:p w14:paraId="53907FF8"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55EEB9AE" w14:textId="38BD5C73"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425619CF" w14:textId="5C08C3B6" w:rsidR="009812C6" w:rsidRPr="00134FE9" w:rsidRDefault="009812C6" w:rsidP="00703DD8">
            <w:pPr>
              <w:rPr>
                <w:rFonts w:ascii="Times New Roman" w:hAnsi="Times New Roman" w:cs="Times New Roman"/>
                <w:sz w:val="16"/>
                <w:szCs w:val="16"/>
              </w:rPr>
            </w:pPr>
          </w:p>
        </w:tc>
        <w:tc>
          <w:tcPr>
            <w:tcW w:w="5246" w:type="dxa"/>
            <w:noWrap/>
            <w:vAlign w:val="center"/>
            <w:hideMark/>
          </w:tcPr>
          <w:p w14:paraId="7C28EC9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w:t>
            </w:r>
          </w:p>
        </w:tc>
        <w:tc>
          <w:tcPr>
            <w:tcW w:w="1096" w:type="dxa"/>
            <w:vMerge/>
            <w:noWrap/>
            <w:vAlign w:val="center"/>
            <w:hideMark/>
          </w:tcPr>
          <w:p w14:paraId="490A621C" w14:textId="2DC5E97D" w:rsidR="009812C6" w:rsidRPr="00134FE9" w:rsidRDefault="009812C6" w:rsidP="009D2FCE">
            <w:pPr>
              <w:rPr>
                <w:rFonts w:ascii="Times New Roman" w:hAnsi="Times New Roman" w:cs="Times New Roman"/>
                <w:sz w:val="16"/>
                <w:szCs w:val="16"/>
              </w:rPr>
            </w:pPr>
          </w:p>
        </w:tc>
      </w:tr>
      <w:tr w:rsidR="0030391A" w:rsidRPr="00134FE9" w14:paraId="0CF1ABC0" w14:textId="77777777" w:rsidTr="00C82869">
        <w:trPr>
          <w:trHeight w:val="288"/>
          <w:jc w:val="center"/>
        </w:trPr>
        <w:tc>
          <w:tcPr>
            <w:tcW w:w="390" w:type="dxa"/>
            <w:vMerge/>
            <w:vAlign w:val="center"/>
          </w:tcPr>
          <w:p w14:paraId="72D0DE55" w14:textId="77777777" w:rsidR="009812C6" w:rsidRPr="00134FE9" w:rsidRDefault="009812C6" w:rsidP="00703DD8">
            <w:pPr>
              <w:rPr>
                <w:rFonts w:ascii="Times New Roman" w:hAnsi="Times New Roman" w:cs="Times New Roman"/>
                <w:sz w:val="16"/>
                <w:szCs w:val="16"/>
              </w:rPr>
            </w:pPr>
          </w:p>
        </w:tc>
        <w:tc>
          <w:tcPr>
            <w:tcW w:w="1040" w:type="dxa"/>
            <w:vMerge/>
            <w:noWrap/>
            <w:vAlign w:val="center"/>
            <w:hideMark/>
          </w:tcPr>
          <w:p w14:paraId="175FAB98" w14:textId="698A1EEA" w:rsidR="009812C6" w:rsidRPr="00134FE9" w:rsidRDefault="009812C6" w:rsidP="00703DD8">
            <w:pPr>
              <w:rPr>
                <w:rFonts w:ascii="Times New Roman" w:hAnsi="Times New Roman" w:cs="Times New Roman"/>
                <w:sz w:val="16"/>
                <w:szCs w:val="16"/>
              </w:rPr>
            </w:pPr>
          </w:p>
        </w:tc>
        <w:tc>
          <w:tcPr>
            <w:tcW w:w="1578" w:type="dxa"/>
            <w:vMerge/>
            <w:noWrap/>
            <w:vAlign w:val="center"/>
            <w:hideMark/>
          </w:tcPr>
          <w:p w14:paraId="4C46B139" w14:textId="3AA882CC" w:rsidR="009812C6" w:rsidRPr="00134FE9" w:rsidRDefault="009812C6" w:rsidP="00703DD8">
            <w:pPr>
              <w:rPr>
                <w:rFonts w:ascii="Times New Roman" w:hAnsi="Times New Roman" w:cs="Times New Roman"/>
                <w:sz w:val="16"/>
                <w:szCs w:val="16"/>
              </w:rPr>
            </w:pPr>
          </w:p>
        </w:tc>
        <w:tc>
          <w:tcPr>
            <w:tcW w:w="5246" w:type="dxa"/>
            <w:noWrap/>
            <w:vAlign w:val="center"/>
            <w:hideMark/>
          </w:tcPr>
          <w:p w14:paraId="4F09AABA"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w:t>
            </w:r>
          </w:p>
        </w:tc>
        <w:tc>
          <w:tcPr>
            <w:tcW w:w="1096" w:type="dxa"/>
            <w:vMerge/>
            <w:noWrap/>
            <w:vAlign w:val="center"/>
            <w:hideMark/>
          </w:tcPr>
          <w:p w14:paraId="40E7854D" w14:textId="330943F8" w:rsidR="009812C6" w:rsidRPr="00134FE9" w:rsidRDefault="009812C6" w:rsidP="009D2FCE">
            <w:pPr>
              <w:rPr>
                <w:rFonts w:ascii="Times New Roman" w:hAnsi="Times New Roman" w:cs="Times New Roman"/>
                <w:sz w:val="16"/>
                <w:szCs w:val="16"/>
              </w:rPr>
            </w:pPr>
          </w:p>
        </w:tc>
      </w:tr>
      <w:tr w:rsidR="0030391A" w:rsidRPr="00134FE9" w14:paraId="56F379E3" w14:textId="77777777" w:rsidTr="00C82869">
        <w:trPr>
          <w:trHeight w:val="288"/>
          <w:jc w:val="center"/>
        </w:trPr>
        <w:tc>
          <w:tcPr>
            <w:tcW w:w="390" w:type="dxa"/>
            <w:vMerge/>
            <w:vAlign w:val="center"/>
          </w:tcPr>
          <w:p w14:paraId="3E6230B9"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2E5690E2" w14:textId="51EE4F39" w:rsidR="009812C6" w:rsidRPr="00134FE9" w:rsidRDefault="009812C6">
            <w:pPr>
              <w:rPr>
                <w:rFonts w:ascii="Times New Roman" w:hAnsi="Times New Roman" w:cs="Times New Roman"/>
                <w:sz w:val="16"/>
                <w:szCs w:val="16"/>
              </w:rPr>
            </w:pPr>
          </w:p>
        </w:tc>
        <w:tc>
          <w:tcPr>
            <w:tcW w:w="1578" w:type="dxa"/>
            <w:vMerge/>
            <w:noWrap/>
            <w:vAlign w:val="center"/>
            <w:hideMark/>
          </w:tcPr>
          <w:p w14:paraId="4A01076A" w14:textId="548C0465" w:rsidR="009812C6" w:rsidRPr="00134FE9" w:rsidRDefault="009812C6">
            <w:pPr>
              <w:rPr>
                <w:rFonts w:ascii="Times New Roman" w:hAnsi="Times New Roman" w:cs="Times New Roman"/>
                <w:sz w:val="16"/>
                <w:szCs w:val="16"/>
              </w:rPr>
            </w:pPr>
          </w:p>
        </w:tc>
        <w:tc>
          <w:tcPr>
            <w:tcW w:w="5246" w:type="dxa"/>
            <w:noWrap/>
            <w:vAlign w:val="center"/>
            <w:hideMark/>
          </w:tcPr>
          <w:p w14:paraId="24865B2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w:t>
            </w:r>
          </w:p>
        </w:tc>
        <w:tc>
          <w:tcPr>
            <w:tcW w:w="1096" w:type="dxa"/>
            <w:vMerge/>
            <w:noWrap/>
            <w:vAlign w:val="center"/>
            <w:hideMark/>
          </w:tcPr>
          <w:p w14:paraId="5162D0DC" w14:textId="00BC718B" w:rsidR="009812C6" w:rsidRPr="00134FE9" w:rsidRDefault="009812C6" w:rsidP="009D2FCE">
            <w:pPr>
              <w:rPr>
                <w:rFonts w:ascii="Times New Roman" w:hAnsi="Times New Roman" w:cs="Times New Roman"/>
                <w:sz w:val="16"/>
                <w:szCs w:val="16"/>
              </w:rPr>
            </w:pPr>
          </w:p>
        </w:tc>
      </w:tr>
      <w:tr w:rsidR="0030391A" w:rsidRPr="00134FE9" w14:paraId="1EA2D269" w14:textId="77777777" w:rsidTr="00C82869">
        <w:trPr>
          <w:trHeight w:val="288"/>
          <w:jc w:val="center"/>
        </w:trPr>
        <w:tc>
          <w:tcPr>
            <w:tcW w:w="390" w:type="dxa"/>
            <w:vMerge w:val="restart"/>
            <w:vAlign w:val="center"/>
          </w:tcPr>
          <w:p w14:paraId="461A610F" w14:textId="2DF6B4D8"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44</w:t>
            </w:r>
          </w:p>
        </w:tc>
        <w:tc>
          <w:tcPr>
            <w:tcW w:w="1040" w:type="dxa"/>
            <w:vMerge w:val="restart"/>
            <w:noWrap/>
            <w:vAlign w:val="center"/>
            <w:hideMark/>
          </w:tcPr>
          <w:p w14:paraId="340C63A5" w14:textId="3BC659F6"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Song</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1</w:t>
            </w:r>
          </w:p>
          <w:p w14:paraId="5597DDDE" w14:textId="79E4491F" w:rsidR="009812C6" w:rsidRPr="00134FE9" w:rsidRDefault="009812C6" w:rsidP="00A80667">
            <w:pPr>
              <w:rPr>
                <w:rFonts w:ascii="Times New Roman" w:hAnsi="Times New Roman" w:cs="Times New Roman"/>
                <w:sz w:val="16"/>
                <w:szCs w:val="16"/>
              </w:rPr>
            </w:pP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msea.2011.08.049","ISSN":"09215093","abstract":"Shape memory polymers (SMPs) and their composites are a class of novel smart materials. In order to achieve adjustable thermomechanical and shape memory properties, a series of shape memory epoxy systems were synthesized by varying the types of curing agents and their contents. Thermal frozen/recovery tests, differential scanning calorimetry (DSC) and dynamic mechanical analysis (DMA) were performed to investigate shape memory behaviors and thermomechanical properties of fabricated specimens. The results show that thermomechanical properties and critical shape transition temperature of shape memory epoxy systems can be adjusted by changing types and contents of curing agents, but all specimens fabricated in this study exhibit ideal shape memory effects. © 2011 Elsevier B.V.","author":[{"dropping-particle":"","family":"Song","given":"W. B.","non-dropping-particle":"","parse-names":false,"suffix":""},{"dropping-particle":"","family":"Wang","given":"L. Y.","non-dropping-particle":"","parse-names":false,"suffix":""},{"dropping-particle":"","family":"Wang","given":"Z. D.","non-dropping-particle":"","parse-names":false,"suffix":""}],"container-title":"Materials Science and Engineering A","id":"ITEM-1","issue":"1","issued":{"date-parts":[["2011"]]},"page":"29-34","publisher":"Elsevier B.V.","title":"Synthesis and thermomechanical research of shape memory epoxy systems","type":"article-journal","volume":"529"},"uris":["http://www.mendeley.com/documents/?uuid=23653344-73bd-4c15-b04f-16d708498400"]}],"mendeley":{"formattedCitation":"[33]","plainTextFormattedCitation":"[33]","previouslyFormattedCitation":"&lt;sup&gt;3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3]</w:t>
            </w:r>
            <w:r w:rsidRPr="00134FE9">
              <w:rPr>
                <w:rFonts w:ascii="Times New Roman" w:hAnsi="Times New Roman" w:cs="Times New Roman"/>
                <w:sz w:val="16"/>
                <w:szCs w:val="16"/>
              </w:rPr>
              <w:fldChar w:fldCharType="end"/>
            </w:r>
          </w:p>
        </w:tc>
        <w:tc>
          <w:tcPr>
            <w:tcW w:w="1578" w:type="dxa"/>
            <w:vMerge w:val="restart"/>
            <w:noWrap/>
            <w:vAlign w:val="center"/>
            <w:hideMark/>
          </w:tcPr>
          <w:p w14:paraId="6F6694A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6</w:t>
            </w:r>
          </w:p>
          <w:p w14:paraId="3E2776C6" w14:textId="0BE93273" w:rsidR="009812C6" w:rsidRPr="00134FE9" w:rsidRDefault="009812C6" w:rsidP="00A80667">
            <w:pPr>
              <w:rPr>
                <w:rFonts w:ascii="Times New Roman" w:hAnsi="Times New Roman" w:cs="Times New Roman"/>
                <w:sz w:val="16"/>
                <w:szCs w:val="16"/>
              </w:rPr>
            </w:pPr>
          </w:p>
        </w:tc>
        <w:tc>
          <w:tcPr>
            <w:tcW w:w="5246" w:type="dxa"/>
            <w:noWrap/>
            <w:vAlign w:val="center"/>
            <w:hideMark/>
          </w:tcPr>
          <w:p w14:paraId="0B045DB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w:t>
            </w:r>
          </w:p>
        </w:tc>
        <w:tc>
          <w:tcPr>
            <w:tcW w:w="1096" w:type="dxa"/>
            <w:vMerge w:val="restart"/>
            <w:noWrap/>
            <w:vAlign w:val="center"/>
            <w:hideMark/>
          </w:tcPr>
          <w:p w14:paraId="5D29F087"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01</w:t>
            </w:r>
          </w:p>
          <w:p w14:paraId="418B78B7" w14:textId="56ADF3D3" w:rsidR="009812C6" w:rsidRPr="00134FE9" w:rsidRDefault="009812C6" w:rsidP="009D2FCE">
            <w:pPr>
              <w:rPr>
                <w:rFonts w:ascii="Times New Roman" w:hAnsi="Times New Roman" w:cs="Times New Roman"/>
                <w:sz w:val="16"/>
                <w:szCs w:val="16"/>
              </w:rPr>
            </w:pPr>
          </w:p>
        </w:tc>
      </w:tr>
      <w:tr w:rsidR="0030391A" w:rsidRPr="00134FE9" w14:paraId="4BA070CB" w14:textId="77777777" w:rsidTr="00C82869">
        <w:trPr>
          <w:trHeight w:val="288"/>
          <w:jc w:val="center"/>
        </w:trPr>
        <w:tc>
          <w:tcPr>
            <w:tcW w:w="390" w:type="dxa"/>
            <w:vMerge/>
            <w:vAlign w:val="center"/>
          </w:tcPr>
          <w:p w14:paraId="107D87FB" w14:textId="77777777" w:rsidR="009812C6" w:rsidRPr="00134FE9" w:rsidRDefault="009812C6" w:rsidP="00A80667">
            <w:pPr>
              <w:rPr>
                <w:rFonts w:ascii="Times New Roman" w:hAnsi="Times New Roman" w:cs="Times New Roman"/>
                <w:sz w:val="16"/>
                <w:szCs w:val="16"/>
              </w:rPr>
            </w:pPr>
          </w:p>
        </w:tc>
        <w:tc>
          <w:tcPr>
            <w:tcW w:w="1040" w:type="dxa"/>
            <w:vMerge/>
            <w:noWrap/>
            <w:vAlign w:val="center"/>
            <w:hideMark/>
          </w:tcPr>
          <w:p w14:paraId="676EB606" w14:textId="7D0A5576" w:rsidR="009812C6" w:rsidRPr="00134FE9" w:rsidRDefault="009812C6" w:rsidP="00A80667">
            <w:pPr>
              <w:rPr>
                <w:rFonts w:ascii="Times New Roman" w:hAnsi="Times New Roman" w:cs="Times New Roman"/>
                <w:sz w:val="16"/>
                <w:szCs w:val="16"/>
              </w:rPr>
            </w:pPr>
          </w:p>
        </w:tc>
        <w:tc>
          <w:tcPr>
            <w:tcW w:w="1578" w:type="dxa"/>
            <w:vMerge/>
            <w:noWrap/>
            <w:vAlign w:val="center"/>
            <w:hideMark/>
          </w:tcPr>
          <w:p w14:paraId="1D49E0A5" w14:textId="41943FF6" w:rsidR="009812C6" w:rsidRPr="00134FE9" w:rsidRDefault="009812C6" w:rsidP="00A80667">
            <w:pPr>
              <w:rPr>
                <w:rFonts w:ascii="Times New Roman" w:hAnsi="Times New Roman" w:cs="Times New Roman"/>
                <w:sz w:val="16"/>
                <w:szCs w:val="16"/>
              </w:rPr>
            </w:pPr>
          </w:p>
        </w:tc>
        <w:tc>
          <w:tcPr>
            <w:tcW w:w="5246" w:type="dxa"/>
            <w:noWrap/>
            <w:vAlign w:val="center"/>
            <w:hideMark/>
          </w:tcPr>
          <w:p w14:paraId="363BD2F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w:t>
            </w:r>
          </w:p>
        </w:tc>
        <w:tc>
          <w:tcPr>
            <w:tcW w:w="1096" w:type="dxa"/>
            <w:vMerge/>
            <w:noWrap/>
            <w:vAlign w:val="center"/>
            <w:hideMark/>
          </w:tcPr>
          <w:p w14:paraId="301909F9" w14:textId="034A8701" w:rsidR="009812C6" w:rsidRPr="00134FE9" w:rsidRDefault="009812C6" w:rsidP="009D2FCE">
            <w:pPr>
              <w:rPr>
                <w:rFonts w:ascii="Times New Roman" w:hAnsi="Times New Roman" w:cs="Times New Roman"/>
                <w:sz w:val="16"/>
                <w:szCs w:val="16"/>
              </w:rPr>
            </w:pPr>
          </w:p>
        </w:tc>
      </w:tr>
      <w:tr w:rsidR="0030391A" w:rsidRPr="00134FE9" w14:paraId="4C44087E" w14:textId="77777777" w:rsidTr="00C82869">
        <w:trPr>
          <w:trHeight w:val="288"/>
          <w:jc w:val="center"/>
        </w:trPr>
        <w:tc>
          <w:tcPr>
            <w:tcW w:w="390" w:type="dxa"/>
            <w:vMerge/>
            <w:vAlign w:val="center"/>
          </w:tcPr>
          <w:p w14:paraId="4D8428AF" w14:textId="77777777" w:rsidR="009812C6" w:rsidRPr="00134FE9" w:rsidRDefault="009812C6" w:rsidP="00A80667">
            <w:pPr>
              <w:rPr>
                <w:rFonts w:ascii="Times New Roman" w:hAnsi="Times New Roman" w:cs="Times New Roman"/>
                <w:sz w:val="16"/>
                <w:szCs w:val="16"/>
              </w:rPr>
            </w:pPr>
          </w:p>
        </w:tc>
        <w:tc>
          <w:tcPr>
            <w:tcW w:w="1040" w:type="dxa"/>
            <w:vMerge/>
            <w:noWrap/>
            <w:vAlign w:val="center"/>
            <w:hideMark/>
          </w:tcPr>
          <w:p w14:paraId="651405B1" w14:textId="3AD66241" w:rsidR="009812C6" w:rsidRPr="00134FE9" w:rsidRDefault="009812C6" w:rsidP="00A80667">
            <w:pPr>
              <w:rPr>
                <w:rFonts w:ascii="Times New Roman" w:hAnsi="Times New Roman" w:cs="Times New Roman"/>
                <w:sz w:val="16"/>
                <w:szCs w:val="16"/>
              </w:rPr>
            </w:pPr>
          </w:p>
        </w:tc>
        <w:tc>
          <w:tcPr>
            <w:tcW w:w="1578" w:type="dxa"/>
            <w:vMerge/>
            <w:noWrap/>
            <w:vAlign w:val="center"/>
            <w:hideMark/>
          </w:tcPr>
          <w:p w14:paraId="4C2B515C" w14:textId="624777AC" w:rsidR="009812C6" w:rsidRPr="00134FE9" w:rsidRDefault="009812C6" w:rsidP="00A80667">
            <w:pPr>
              <w:rPr>
                <w:rFonts w:ascii="Times New Roman" w:hAnsi="Times New Roman" w:cs="Times New Roman"/>
                <w:sz w:val="16"/>
                <w:szCs w:val="16"/>
              </w:rPr>
            </w:pPr>
          </w:p>
        </w:tc>
        <w:tc>
          <w:tcPr>
            <w:tcW w:w="5246" w:type="dxa"/>
            <w:noWrap/>
            <w:vAlign w:val="center"/>
            <w:hideMark/>
          </w:tcPr>
          <w:p w14:paraId="34DD0C2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F279320" w14:textId="6EC2C2E8" w:rsidR="009812C6" w:rsidRPr="00134FE9" w:rsidRDefault="009812C6" w:rsidP="009D2FCE">
            <w:pPr>
              <w:rPr>
                <w:rFonts w:ascii="Times New Roman" w:hAnsi="Times New Roman" w:cs="Times New Roman"/>
                <w:sz w:val="16"/>
                <w:szCs w:val="16"/>
              </w:rPr>
            </w:pPr>
          </w:p>
        </w:tc>
      </w:tr>
      <w:tr w:rsidR="0030391A" w:rsidRPr="00134FE9" w14:paraId="24390922" w14:textId="77777777" w:rsidTr="00C82869">
        <w:trPr>
          <w:trHeight w:val="288"/>
          <w:jc w:val="center"/>
        </w:trPr>
        <w:tc>
          <w:tcPr>
            <w:tcW w:w="390" w:type="dxa"/>
            <w:vMerge/>
            <w:vAlign w:val="center"/>
          </w:tcPr>
          <w:p w14:paraId="0E7F9FBF" w14:textId="77777777" w:rsidR="009812C6" w:rsidRPr="00134FE9" w:rsidRDefault="009812C6" w:rsidP="00A80667">
            <w:pPr>
              <w:rPr>
                <w:rFonts w:ascii="Times New Roman" w:hAnsi="Times New Roman" w:cs="Times New Roman"/>
                <w:sz w:val="16"/>
                <w:szCs w:val="16"/>
              </w:rPr>
            </w:pPr>
          </w:p>
        </w:tc>
        <w:tc>
          <w:tcPr>
            <w:tcW w:w="1040" w:type="dxa"/>
            <w:vMerge/>
            <w:noWrap/>
            <w:vAlign w:val="center"/>
            <w:hideMark/>
          </w:tcPr>
          <w:p w14:paraId="6906A9C1" w14:textId="6219AFF1" w:rsidR="009812C6" w:rsidRPr="00134FE9" w:rsidRDefault="009812C6" w:rsidP="00A80667">
            <w:pPr>
              <w:rPr>
                <w:rFonts w:ascii="Times New Roman" w:hAnsi="Times New Roman" w:cs="Times New Roman"/>
                <w:sz w:val="16"/>
                <w:szCs w:val="16"/>
              </w:rPr>
            </w:pPr>
          </w:p>
        </w:tc>
        <w:tc>
          <w:tcPr>
            <w:tcW w:w="1578" w:type="dxa"/>
            <w:vMerge/>
            <w:noWrap/>
            <w:vAlign w:val="center"/>
            <w:hideMark/>
          </w:tcPr>
          <w:p w14:paraId="3FAB451A" w14:textId="523733CC" w:rsidR="009812C6" w:rsidRPr="00134FE9" w:rsidRDefault="009812C6" w:rsidP="00A80667">
            <w:pPr>
              <w:rPr>
                <w:rFonts w:ascii="Times New Roman" w:hAnsi="Times New Roman" w:cs="Times New Roman"/>
                <w:sz w:val="16"/>
                <w:szCs w:val="16"/>
              </w:rPr>
            </w:pPr>
          </w:p>
        </w:tc>
        <w:tc>
          <w:tcPr>
            <w:tcW w:w="5246" w:type="dxa"/>
            <w:noWrap/>
            <w:vAlign w:val="center"/>
            <w:hideMark/>
          </w:tcPr>
          <w:p w14:paraId="2886D72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7F9C64B" w14:textId="62F6B8C9" w:rsidR="009812C6" w:rsidRPr="00134FE9" w:rsidRDefault="009812C6" w:rsidP="009D2FCE">
            <w:pPr>
              <w:rPr>
                <w:rFonts w:ascii="Times New Roman" w:hAnsi="Times New Roman" w:cs="Times New Roman"/>
                <w:sz w:val="16"/>
                <w:szCs w:val="16"/>
              </w:rPr>
            </w:pPr>
          </w:p>
        </w:tc>
      </w:tr>
      <w:tr w:rsidR="0030391A" w:rsidRPr="00134FE9" w14:paraId="1667EF53" w14:textId="77777777" w:rsidTr="00C82869">
        <w:trPr>
          <w:trHeight w:val="288"/>
          <w:jc w:val="center"/>
        </w:trPr>
        <w:tc>
          <w:tcPr>
            <w:tcW w:w="390" w:type="dxa"/>
            <w:vMerge/>
            <w:vAlign w:val="center"/>
          </w:tcPr>
          <w:p w14:paraId="5A23EC3A" w14:textId="77777777" w:rsidR="009812C6" w:rsidRPr="00134FE9" w:rsidRDefault="009812C6" w:rsidP="00A80667">
            <w:pPr>
              <w:rPr>
                <w:rFonts w:ascii="Times New Roman" w:hAnsi="Times New Roman" w:cs="Times New Roman"/>
                <w:sz w:val="16"/>
                <w:szCs w:val="16"/>
              </w:rPr>
            </w:pPr>
          </w:p>
        </w:tc>
        <w:tc>
          <w:tcPr>
            <w:tcW w:w="1040" w:type="dxa"/>
            <w:vMerge/>
            <w:noWrap/>
            <w:vAlign w:val="center"/>
            <w:hideMark/>
          </w:tcPr>
          <w:p w14:paraId="3B2027AE" w14:textId="51202B24" w:rsidR="009812C6" w:rsidRPr="00134FE9" w:rsidRDefault="009812C6" w:rsidP="00A80667">
            <w:pPr>
              <w:rPr>
                <w:rFonts w:ascii="Times New Roman" w:hAnsi="Times New Roman" w:cs="Times New Roman"/>
                <w:sz w:val="16"/>
                <w:szCs w:val="16"/>
              </w:rPr>
            </w:pPr>
          </w:p>
        </w:tc>
        <w:tc>
          <w:tcPr>
            <w:tcW w:w="1578" w:type="dxa"/>
            <w:vMerge/>
            <w:noWrap/>
            <w:vAlign w:val="center"/>
            <w:hideMark/>
          </w:tcPr>
          <w:p w14:paraId="5B9F1F3E" w14:textId="37CB2BEB" w:rsidR="009812C6" w:rsidRPr="00134FE9" w:rsidRDefault="009812C6" w:rsidP="00A80667">
            <w:pPr>
              <w:rPr>
                <w:rFonts w:ascii="Times New Roman" w:hAnsi="Times New Roman" w:cs="Times New Roman"/>
                <w:sz w:val="16"/>
                <w:szCs w:val="16"/>
              </w:rPr>
            </w:pPr>
          </w:p>
        </w:tc>
        <w:tc>
          <w:tcPr>
            <w:tcW w:w="5246" w:type="dxa"/>
            <w:noWrap/>
            <w:vAlign w:val="center"/>
            <w:hideMark/>
          </w:tcPr>
          <w:p w14:paraId="027E6FF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479ABD96" w14:textId="1D791D33" w:rsidR="009812C6" w:rsidRPr="00134FE9" w:rsidRDefault="009812C6" w:rsidP="009D2FCE">
            <w:pPr>
              <w:rPr>
                <w:rFonts w:ascii="Times New Roman" w:hAnsi="Times New Roman" w:cs="Times New Roman"/>
                <w:sz w:val="16"/>
                <w:szCs w:val="16"/>
              </w:rPr>
            </w:pPr>
          </w:p>
        </w:tc>
      </w:tr>
      <w:tr w:rsidR="0030391A" w:rsidRPr="00134FE9" w14:paraId="4EA14F79" w14:textId="77777777" w:rsidTr="00C82869">
        <w:trPr>
          <w:trHeight w:val="288"/>
          <w:jc w:val="center"/>
        </w:trPr>
        <w:tc>
          <w:tcPr>
            <w:tcW w:w="390" w:type="dxa"/>
            <w:vMerge/>
            <w:vAlign w:val="center"/>
          </w:tcPr>
          <w:p w14:paraId="06B24A82" w14:textId="77777777" w:rsidR="009812C6" w:rsidRPr="00134FE9" w:rsidRDefault="009812C6">
            <w:pPr>
              <w:rPr>
                <w:rFonts w:ascii="Times New Roman" w:hAnsi="Times New Roman" w:cs="Times New Roman"/>
                <w:sz w:val="16"/>
                <w:szCs w:val="16"/>
              </w:rPr>
            </w:pPr>
          </w:p>
        </w:tc>
        <w:tc>
          <w:tcPr>
            <w:tcW w:w="1040" w:type="dxa"/>
            <w:vMerge/>
            <w:noWrap/>
            <w:vAlign w:val="center"/>
            <w:hideMark/>
          </w:tcPr>
          <w:p w14:paraId="2C5506BD" w14:textId="2F2A5958" w:rsidR="009812C6" w:rsidRPr="00134FE9" w:rsidRDefault="009812C6">
            <w:pPr>
              <w:rPr>
                <w:rFonts w:ascii="Times New Roman" w:hAnsi="Times New Roman" w:cs="Times New Roman"/>
                <w:sz w:val="16"/>
                <w:szCs w:val="16"/>
              </w:rPr>
            </w:pPr>
          </w:p>
        </w:tc>
        <w:tc>
          <w:tcPr>
            <w:tcW w:w="1578" w:type="dxa"/>
            <w:vMerge/>
            <w:noWrap/>
            <w:vAlign w:val="center"/>
            <w:hideMark/>
          </w:tcPr>
          <w:p w14:paraId="54F0545B" w14:textId="48F9DBC0" w:rsidR="009812C6" w:rsidRPr="00134FE9" w:rsidRDefault="009812C6">
            <w:pPr>
              <w:rPr>
                <w:rFonts w:ascii="Times New Roman" w:hAnsi="Times New Roman" w:cs="Times New Roman"/>
                <w:sz w:val="16"/>
                <w:szCs w:val="16"/>
              </w:rPr>
            </w:pPr>
          </w:p>
        </w:tc>
        <w:tc>
          <w:tcPr>
            <w:tcW w:w="5246" w:type="dxa"/>
            <w:noWrap/>
            <w:vAlign w:val="center"/>
            <w:hideMark/>
          </w:tcPr>
          <w:p w14:paraId="22E0FCC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gt;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C4E3057" w14:textId="51DB5E55" w:rsidR="009812C6" w:rsidRPr="00134FE9" w:rsidRDefault="009812C6" w:rsidP="009D2FCE">
            <w:pPr>
              <w:rPr>
                <w:rFonts w:ascii="Times New Roman" w:hAnsi="Times New Roman" w:cs="Times New Roman"/>
                <w:sz w:val="16"/>
                <w:szCs w:val="16"/>
              </w:rPr>
            </w:pPr>
          </w:p>
        </w:tc>
      </w:tr>
      <w:tr w:rsidR="0030391A" w:rsidRPr="00134FE9" w14:paraId="4E4E1380" w14:textId="77777777" w:rsidTr="00C82869">
        <w:trPr>
          <w:trHeight w:val="288"/>
          <w:jc w:val="center"/>
        </w:trPr>
        <w:tc>
          <w:tcPr>
            <w:tcW w:w="390" w:type="dxa"/>
            <w:vAlign w:val="center"/>
          </w:tcPr>
          <w:p w14:paraId="52C6B808" w14:textId="31EF881A"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45</w:t>
            </w:r>
          </w:p>
        </w:tc>
        <w:tc>
          <w:tcPr>
            <w:tcW w:w="1040" w:type="dxa"/>
            <w:noWrap/>
            <w:vAlign w:val="center"/>
            <w:hideMark/>
          </w:tcPr>
          <w:p w14:paraId="1D72B4F1" w14:textId="4F5DDE63"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noWrap/>
            <w:vAlign w:val="center"/>
            <w:hideMark/>
          </w:tcPr>
          <w:p w14:paraId="54944F2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DGEBA</w:t>
            </w:r>
          </w:p>
        </w:tc>
        <w:tc>
          <w:tcPr>
            <w:tcW w:w="5246" w:type="dxa"/>
            <w:noWrap/>
            <w:vAlign w:val="center"/>
            <w:hideMark/>
          </w:tcPr>
          <w:p w14:paraId="58AE521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noWrap/>
            <w:vAlign w:val="center"/>
            <w:hideMark/>
          </w:tcPr>
          <w:p w14:paraId="328FB636"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70</w:t>
            </w:r>
          </w:p>
        </w:tc>
      </w:tr>
      <w:tr w:rsidR="0030391A" w:rsidRPr="00134FE9" w14:paraId="2B124D45" w14:textId="77777777" w:rsidTr="00C82869">
        <w:trPr>
          <w:trHeight w:val="288"/>
          <w:jc w:val="center"/>
        </w:trPr>
        <w:tc>
          <w:tcPr>
            <w:tcW w:w="390" w:type="dxa"/>
            <w:vMerge w:val="restart"/>
            <w:vAlign w:val="center"/>
          </w:tcPr>
          <w:p w14:paraId="01350D2A" w14:textId="32221F5A"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46</w:t>
            </w:r>
          </w:p>
        </w:tc>
        <w:tc>
          <w:tcPr>
            <w:tcW w:w="1040" w:type="dxa"/>
            <w:vMerge w:val="restart"/>
            <w:noWrap/>
            <w:vAlign w:val="center"/>
            <w:hideMark/>
          </w:tcPr>
          <w:p w14:paraId="244F0632" w14:textId="59C9F0ED" w:rsidR="009812C6" w:rsidRPr="00134FE9" w:rsidRDefault="009812C6">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vMerge w:val="restart"/>
            <w:noWrap/>
            <w:vAlign w:val="center"/>
            <w:hideMark/>
          </w:tcPr>
          <w:p w14:paraId="70A2BD07"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DGEBA/BOX/ETEB</w:t>
            </w:r>
          </w:p>
          <w:p w14:paraId="06AD66D6" w14:textId="38EB9E1B" w:rsidR="009812C6" w:rsidRPr="00134FE9" w:rsidRDefault="009812C6" w:rsidP="00A80667">
            <w:pPr>
              <w:rPr>
                <w:rFonts w:ascii="Times New Roman" w:hAnsi="Times New Roman" w:cs="Times New Roman"/>
                <w:sz w:val="16"/>
                <w:szCs w:val="16"/>
              </w:rPr>
            </w:pPr>
          </w:p>
        </w:tc>
        <w:tc>
          <w:tcPr>
            <w:tcW w:w="5246" w:type="dxa"/>
            <w:noWrap/>
            <w:vAlign w:val="center"/>
            <w:hideMark/>
          </w:tcPr>
          <w:p w14:paraId="454EDBD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val="restart"/>
            <w:noWrap/>
            <w:vAlign w:val="center"/>
            <w:hideMark/>
          </w:tcPr>
          <w:p w14:paraId="42AF0448"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56</w:t>
            </w:r>
          </w:p>
          <w:p w14:paraId="7D546E24" w14:textId="15B072FB" w:rsidR="009812C6" w:rsidRPr="00134FE9" w:rsidRDefault="009812C6" w:rsidP="009D2FCE">
            <w:pPr>
              <w:rPr>
                <w:rFonts w:ascii="Times New Roman" w:hAnsi="Times New Roman" w:cs="Times New Roman"/>
                <w:sz w:val="16"/>
                <w:szCs w:val="16"/>
              </w:rPr>
            </w:pPr>
          </w:p>
        </w:tc>
      </w:tr>
      <w:tr w:rsidR="0030391A" w:rsidRPr="00134FE9" w14:paraId="052D4AF1" w14:textId="77777777" w:rsidTr="00C82869">
        <w:trPr>
          <w:trHeight w:val="288"/>
          <w:jc w:val="center"/>
        </w:trPr>
        <w:tc>
          <w:tcPr>
            <w:tcW w:w="390" w:type="dxa"/>
            <w:vMerge/>
            <w:vAlign w:val="center"/>
          </w:tcPr>
          <w:p w14:paraId="12EF59E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82B2302" w14:textId="6B46B735"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29EB06DA" w14:textId="672424C0" w:rsidR="009812C6" w:rsidRPr="00134FE9" w:rsidRDefault="009812C6" w:rsidP="00A80667">
            <w:pPr>
              <w:rPr>
                <w:rFonts w:ascii="Times New Roman" w:hAnsi="Times New Roman" w:cs="Times New Roman"/>
                <w:sz w:val="16"/>
                <w:szCs w:val="16"/>
              </w:rPr>
            </w:pPr>
          </w:p>
        </w:tc>
        <w:tc>
          <w:tcPr>
            <w:tcW w:w="5246" w:type="dxa"/>
            <w:noWrap/>
            <w:vAlign w:val="center"/>
            <w:hideMark/>
          </w:tcPr>
          <w:p w14:paraId="3872AE3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22933A38" w14:textId="3DDF82F0" w:rsidR="009812C6" w:rsidRPr="00134FE9" w:rsidRDefault="009812C6" w:rsidP="009D2FCE">
            <w:pPr>
              <w:rPr>
                <w:rFonts w:ascii="Times New Roman" w:hAnsi="Times New Roman" w:cs="Times New Roman"/>
                <w:sz w:val="16"/>
                <w:szCs w:val="16"/>
              </w:rPr>
            </w:pPr>
          </w:p>
        </w:tc>
      </w:tr>
      <w:tr w:rsidR="0030391A" w:rsidRPr="00134FE9" w14:paraId="123328CF" w14:textId="77777777" w:rsidTr="00C82869">
        <w:trPr>
          <w:trHeight w:val="288"/>
          <w:jc w:val="center"/>
        </w:trPr>
        <w:tc>
          <w:tcPr>
            <w:tcW w:w="390" w:type="dxa"/>
            <w:vMerge/>
            <w:vAlign w:val="center"/>
          </w:tcPr>
          <w:p w14:paraId="58B50CC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35A0B5CD" w14:textId="0357C1DE"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16B406D" w14:textId="3FCF71EC" w:rsidR="009812C6" w:rsidRPr="00134FE9" w:rsidRDefault="009812C6" w:rsidP="00A80667">
            <w:pPr>
              <w:rPr>
                <w:rFonts w:ascii="Times New Roman" w:hAnsi="Times New Roman" w:cs="Times New Roman"/>
                <w:sz w:val="16"/>
                <w:szCs w:val="16"/>
              </w:rPr>
            </w:pPr>
          </w:p>
        </w:tc>
        <w:tc>
          <w:tcPr>
            <w:tcW w:w="5246" w:type="dxa"/>
            <w:noWrap/>
            <w:vAlign w:val="center"/>
            <w:hideMark/>
          </w:tcPr>
          <w:p w14:paraId="3A93965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4AFACA64" w14:textId="74129B1C" w:rsidR="009812C6" w:rsidRPr="00134FE9" w:rsidRDefault="009812C6" w:rsidP="009D2FCE">
            <w:pPr>
              <w:rPr>
                <w:rFonts w:ascii="Times New Roman" w:hAnsi="Times New Roman" w:cs="Times New Roman"/>
                <w:sz w:val="16"/>
                <w:szCs w:val="16"/>
              </w:rPr>
            </w:pPr>
          </w:p>
        </w:tc>
      </w:tr>
      <w:tr w:rsidR="0030391A" w:rsidRPr="00134FE9" w14:paraId="725CF4FD" w14:textId="77777777" w:rsidTr="00C82869">
        <w:trPr>
          <w:trHeight w:val="288"/>
          <w:jc w:val="center"/>
        </w:trPr>
        <w:tc>
          <w:tcPr>
            <w:tcW w:w="390" w:type="dxa"/>
            <w:vMerge/>
            <w:vAlign w:val="center"/>
          </w:tcPr>
          <w:p w14:paraId="3EF2D923"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FB155CE" w14:textId="34B92CA7"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1359A0C" w14:textId="0683245F" w:rsidR="009812C6" w:rsidRPr="00134FE9" w:rsidRDefault="009812C6" w:rsidP="00A80667">
            <w:pPr>
              <w:rPr>
                <w:rFonts w:ascii="Times New Roman" w:hAnsi="Times New Roman" w:cs="Times New Roman"/>
                <w:sz w:val="16"/>
                <w:szCs w:val="16"/>
              </w:rPr>
            </w:pPr>
          </w:p>
        </w:tc>
        <w:tc>
          <w:tcPr>
            <w:tcW w:w="5246" w:type="dxa"/>
            <w:noWrap/>
            <w:vAlign w:val="center"/>
            <w:hideMark/>
          </w:tcPr>
          <w:p w14:paraId="6063B2D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6BD20028" w14:textId="61C4FE8D" w:rsidR="009812C6" w:rsidRPr="00134FE9" w:rsidRDefault="009812C6" w:rsidP="009D2FCE">
            <w:pPr>
              <w:rPr>
                <w:rFonts w:ascii="Times New Roman" w:hAnsi="Times New Roman" w:cs="Times New Roman"/>
                <w:sz w:val="16"/>
                <w:szCs w:val="16"/>
              </w:rPr>
            </w:pPr>
          </w:p>
        </w:tc>
      </w:tr>
      <w:tr w:rsidR="0030391A" w:rsidRPr="00134FE9" w14:paraId="1C9370AE" w14:textId="77777777" w:rsidTr="00C82869">
        <w:trPr>
          <w:trHeight w:val="288"/>
          <w:jc w:val="center"/>
        </w:trPr>
        <w:tc>
          <w:tcPr>
            <w:tcW w:w="390" w:type="dxa"/>
            <w:vMerge/>
            <w:vAlign w:val="center"/>
          </w:tcPr>
          <w:p w14:paraId="3BED0BD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732F94DA" w14:textId="0580DEB9"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36E74A6" w14:textId="113DFDA7" w:rsidR="009812C6" w:rsidRPr="00134FE9" w:rsidRDefault="009812C6" w:rsidP="00A80667">
            <w:pPr>
              <w:rPr>
                <w:rFonts w:ascii="Times New Roman" w:hAnsi="Times New Roman" w:cs="Times New Roman"/>
                <w:sz w:val="16"/>
                <w:szCs w:val="16"/>
              </w:rPr>
            </w:pPr>
          </w:p>
        </w:tc>
        <w:tc>
          <w:tcPr>
            <w:tcW w:w="5246" w:type="dxa"/>
            <w:noWrap/>
            <w:vAlign w:val="center"/>
            <w:hideMark/>
          </w:tcPr>
          <w:p w14:paraId="3F7DA4C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C C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5226262D" w14:textId="012C3123" w:rsidR="009812C6" w:rsidRPr="00134FE9" w:rsidRDefault="009812C6" w:rsidP="009D2FCE">
            <w:pPr>
              <w:rPr>
                <w:rFonts w:ascii="Times New Roman" w:hAnsi="Times New Roman" w:cs="Times New Roman"/>
                <w:sz w:val="16"/>
                <w:szCs w:val="16"/>
              </w:rPr>
            </w:pPr>
          </w:p>
        </w:tc>
      </w:tr>
      <w:tr w:rsidR="0030391A" w:rsidRPr="00134FE9" w14:paraId="4D696658" w14:textId="77777777" w:rsidTr="00C82869">
        <w:trPr>
          <w:trHeight w:val="288"/>
          <w:jc w:val="center"/>
        </w:trPr>
        <w:tc>
          <w:tcPr>
            <w:tcW w:w="390" w:type="dxa"/>
            <w:vMerge/>
            <w:vAlign w:val="center"/>
          </w:tcPr>
          <w:p w14:paraId="124CC73B"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F567F01" w14:textId="0FED0105"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4532142" w14:textId="4E610D0F" w:rsidR="009812C6" w:rsidRPr="00134FE9" w:rsidRDefault="009812C6">
            <w:pPr>
              <w:rPr>
                <w:rFonts w:ascii="Times New Roman" w:hAnsi="Times New Roman" w:cs="Times New Roman"/>
                <w:sz w:val="16"/>
                <w:szCs w:val="16"/>
              </w:rPr>
            </w:pPr>
          </w:p>
        </w:tc>
        <w:tc>
          <w:tcPr>
            <w:tcW w:w="5246" w:type="dxa"/>
            <w:noWrap/>
            <w:vAlign w:val="center"/>
            <w:hideMark/>
          </w:tcPr>
          <w:p w14:paraId="542F96E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40BDD38C" w14:textId="6145F91D" w:rsidR="009812C6" w:rsidRPr="00134FE9" w:rsidRDefault="009812C6" w:rsidP="009D2FCE">
            <w:pPr>
              <w:rPr>
                <w:rFonts w:ascii="Times New Roman" w:hAnsi="Times New Roman" w:cs="Times New Roman"/>
                <w:sz w:val="16"/>
                <w:szCs w:val="16"/>
              </w:rPr>
            </w:pPr>
          </w:p>
        </w:tc>
      </w:tr>
      <w:tr w:rsidR="0030391A" w:rsidRPr="00134FE9" w14:paraId="6BAC8876" w14:textId="77777777" w:rsidTr="00C82869">
        <w:trPr>
          <w:trHeight w:val="288"/>
          <w:jc w:val="center"/>
        </w:trPr>
        <w:tc>
          <w:tcPr>
            <w:tcW w:w="390" w:type="dxa"/>
            <w:vMerge w:val="restart"/>
            <w:vAlign w:val="center"/>
          </w:tcPr>
          <w:p w14:paraId="299869FE" w14:textId="37BEE75B"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47</w:t>
            </w:r>
          </w:p>
        </w:tc>
        <w:tc>
          <w:tcPr>
            <w:tcW w:w="1040" w:type="dxa"/>
            <w:vMerge w:val="restart"/>
            <w:noWrap/>
            <w:vAlign w:val="center"/>
            <w:hideMark/>
          </w:tcPr>
          <w:p w14:paraId="5F88188E" w14:textId="762A1C16"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vMerge w:val="restart"/>
            <w:noWrap/>
            <w:vAlign w:val="center"/>
            <w:hideMark/>
          </w:tcPr>
          <w:p w14:paraId="3C029F2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DGEBA/BOX</w:t>
            </w:r>
          </w:p>
          <w:p w14:paraId="0322F095" w14:textId="3C4C6CBF" w:rsidR="009812C6" w:rsidRPr="00134FE9" w:rsidRDefault="009812C6" w:rsidP="00A80667">
            <w:pPr>
              <w:rPr>
                <w:rFonts w:ascii="Times New Roman" w:hAnsi="Times New Roman" w:cs="Times New Roman"/>
                <w:sz w:val="16"/>
                <w:szCs w:val="16"/>
              </w:rPr>
            </w:pPr>
          </w:p>
        </w:tc>
        <w:tc>
          <w:tcPr>
            <w:tcW w:w="5246" w:type="dxa"/>
            <w:noWrap/>
            <w:vAlign w:val="center"/>
            <w:hideMark/>
          </w:tcPr>
          <w:p w14:paraId="6E74344E"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c3ccccc3)c4}</w:t>
            </w:r>
          </w:p>
        </w:tc>
        <w:tc>
          <w:tcPr>
            <w:tcW w:w="1096" w:type="dxa"/>
            <w:vMerge w:val="restart"/>
            <w:noWrap/>
            <w:vAlign w:val="center"/>
            <w:hideMark/>
          </w:tcPr>
          <w:p w14:paraId="147E81DA"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65</w:t>
            </w:r>
          </w:p>
          <w:p w14:paraId="7B078CAB" w14:textId="78849421" w:rsidR="009812C6" w:rsidRPr="00134FE9" w:rsidRDefault="009812C6" w:rsidP="009D2FCE">
            <w:pPr>
              <w:rPr>
                <w:rFonts w:ascii="Times New Roman" w:hAnsi="Times New Roman" w:cs="Times New Roman"/>
                <w:sz w:val="16"/>
                <w:szCs w:val="16"/>
              </w:rPr>
            </w:pPr>
          </w:p>
        </w:tc>
      </w:tr>
      <w:tr w:rsidR="0030391A" w:rsidRPr="00134FE9" w14:paraId="25658043" w14:textId="77777777" w:rsidTr="00C82869">
        <w:trPr>
          <w:trHeight w:val="288"/>
          <w:jc w:val="center"/>
        </w:trPr>
        <w:tc>
          <w:tcPr>
            <w:tcW w:w="390" w:type="dxa"/>
            <w:vMerge/>
            <w:vAlign w:val="center"/>
          </w:tcPr>
          <w:p w14:paraId="0DB2BD49"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54FBF8F3" w14:textId="5726FC87"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618A5346" w14:textId="452BCA74" w:rsidR="009812C6" w:rsidRPr="00134FE9" w:rsidRDefault="009812C6">
            <w:pPr>
              <w:rPr>
                <w:rFonts w:ascii="Times New Roman" w:hAnsi="Times New Roman" w:cs="Times New Roman"/>
                <w:sz w:val="16"/>
                <w:szCs w:val="16"/>
              </w:rPr>
            </w:pPr>
          </w:p>
        </w:tc>
        <w:tc>
          <w:tcPr>
            <w:tcW w:w="5246" w:type="dxa"/>
            <w:noWrap/>
            <w:vAlign w:val="center"/>
            <w:hideMark/>
          </w:tcPr>
          <w:p w14:paraId="12A98BD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w:t>
            </w:r>
            <w:r w:rsidRPr="00134FE9">
              <w:rPr>
                <w:rFonts w:ascii="Times New Roman" w:hAnsi="Times New Roman" w:cs="Times New Roman"/>
                <w:sz w:val="16"/>
                <w:szCs w:val="16"/>
              </w:rPr>
              <w:lastRenderedPageBreak/>
              <w:t xml:space="preserve">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0D663755" w14:textId="5E4191AD" w:rsidR="009812C6" w:rsidRPr="00134FE9" w:rsidRDefault="009812C6" w:rsidP="009D2FCE">
            <w:pPr>
              <w:rPr>
                <w:rFonts w:ascii="Times New Roman" w:hAnsi="Times New Roman" w:cs="Times New Roman"/>
                <w:sz w:val="16"/>
                <w:szCs w:val="16"/>
              </w:rPr>
            </w:pPr>
          </w:p>
        </w:tc>
      </w:tr>
      <w:tr w:rsidR="0030391A" w:rsidRPr="00134FE9" w14:paraId="71641725" w14:textId="77777777" w:rsidTr="00C82869">
        <w:trPr>
          <w:trHeight w:val="288"/>
          <w:jc w:val="center"/>
        </w:trPr>
        <w:tc>
          <w:tcPr>
            <w:tcW w:w="390" w:type="dxa"/>
            <w:vAlign w:val="center"/>
          </w:tcPr>
          <w:p w14:paraId="2CB87CE2" w14:textId="6E600E59"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48</w:t>
            </w:r>
          </w:p>
        </w:tc>
        <w:tc>
          <w:tcPr>
            <w:tcW w:w="1040" w:type="dxa"/>
            <w:noWrap/>
            <w:vAlign w:val="center"/>
            <w:hideMark/>
          </w:tcPr>
          <w:p w14:paraId="41F64FA6" w14:textId="533E5C90"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noWrap/>
            <w:vAlign w:val="center"/>
            <w:hideMark/>
          </w:tcPr>
          <w:p w14:paraId="215A6DD2"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TGPAP-Ref</w:t>
            </w:r>
          </w:p>
        </w:tc>
        <w:tc>
          <w:tcPr>
            <w:tcW w:w="5246" w:type="dxa"/>
            <w:noWrap/>
            <w:vAlign w:val="center"/>
            <w:hideMark/>
          </w:tcPr>
          <w:p w14:paraId="2533D4F4" w14:textId="77777777" w:rsidR="009812C6" w:rsidRPr="00134FE9" w:rsidRDefault="009812C6">
            <w:pPr>
              <w:rPr>
                <w:rFonts w:ascii="Times New Roman" w:hAnsi="Times New Roman" w:cs="Times New Roman"/>
                <w:sz w:val="16"/>
                <w:szCs w:val="16"/>
              </w:rPr>
            </w:pPr>
            <w:proofErr w:type="gramStart"/>
            <w:r w:rsidRPr="00134FE9">
              <w:rPr>
                <w:rFonts w:ascii="Times New Roman" w:hAnsi="Times New Roman" w:cs="Times New Roman"/>
                <w:sz w:val="16"/>
                <w:szCs w:val="16"/>
              </w:rPr>
              <w:t>{ O</w:t>
            </w:r>
            <w:proofErr w:type="gramEnd"/>
            <w:r w:rsidRPr="00134FE9">
              <w:rPr>
                <w:rFonts w:ascii="Times New Roman" w:hAnsi="Times New Roman" w:cs="Times New Roman"/>
                <w:sz w:val="16"/>
                <w:szCs w:val="16"/>
              </w:rPr>
              <w:t xml:space="preserve"> C ( C $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w:t>
            </w:r>
          </w:p>
        </w:tc>
        <w:tc>
          <w:tcPr>
            <w:tcW w:w="1096" w:type="dxa"/>
            <w:noWrap/>
            <w:vAlign w:val="center"/>
            <w:hideMark/>
          </w:tcPr>
          <w:p w14:paraId="507D48F1"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210</w:t>
            </w:r>
          </w:p>
        </w:tc>
      </w:tr>
      <w:tr w:rsidR="0030391A" w:rsidRPr="00134FE9" w14:paraId="7C21B4DF" w14:textId="77777777" w:rsidTr="00C82869">
        <w:trPr>
          <w:trHeight w:val="288"/>
          <w:jc w:val="center"/>
        </w:trPr>
        <w:tc>
          <w:tcPr>
            <w:tcW w:w="390" w:type="dxa"/>
            <w:vMerge w:val="restart"/>
            <w:vAlign w:val="center"/>
          </w:tcPr>
          <w:p w14:paraId="3B436E0E" w14:textId="492D6261"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49</w:t>
            </w:r>
          </w:p>
        </w:tc>
        <w:tc>
          <w:tcPr>
            <w:tcW w:w="1040" w:type="dxa"/>
            <w:vMerge w:val="restart"/>
            <w:noWrap/>
            <w:vAlign w:val="center"/>
            <w:hideMark/>
          </w:tcPr>
          <w:p w14:paraId="27D8DF3A" w14:textId="0F23392A"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vMerge w:val="restart"/>
            <w:noWrap/>
            <w:vAlign w:val="center"/>
            <w:hideMark/>
          </w:tcPr>
          <w:p w14:paraId="55558E3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TGPAP/BOX</w:t>
            </w:r>
          </w:p>
          <w:p w14:paraId="45F8866B" w14:textId="1F12ED95" w:rsidR="009812C6" w:rsidRPr="00134FE9" w:rsidRDefault="009812C6" w:rsidP="00A80667">
            <w:pPr>
              <w:rPr>
                <w:rFonts w:ascii="Times New Roman" w:hAnsi="Times New Roman" w:cs="Times New Roman"/>
                <w:sz w:val="16"/>
                <w:szCs w:val="16"/>
              </w:rPr>
            </w:pPr>
          </w:p>
        </w:tc>
        <w:tc>
          <w:tcPr>
            <w:tcW w:w="5246" w:type="dxa"/>
            <w:noWrap/>
            <w:vAlign w:val="center"/>
            <w:hideMark/>
          </w:tcPr>
          <w:p w14:paraId="6A49823F"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O C ( C &lt;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w:t>
            </w:r>
          </w:p>
        </w:tc>
        <w:tc>
          <w:tcPr>
            <w:tcW w:w="1096" w:type="dxa"/>
            <w:vMerge w:val="restart"/>
            <w:noWrap/>
            <w:vAlign w:val="center"/>
            <w:hideMark/>
          </w:tcPr>
          <w:p w14:paraId="46D3827D"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75</w:t>
            </w:r>
          </w:p>
          <w:p w14:paraId="2116A0C0" w14:textId="39ED5FC2" w:rsidR="009812C6" w:rsidRPr="00134FE9" w:rsidRDefault="009812C6" w:rsidP="009D2FCE">
            <w:pPr>
              <w:rPr>
                <w:rFonts w:ascii="Times New Roman" w:hAnsi="Times New Roman" w:cs="Times New Roman"/>
                <w:sz w:val="16"/>
                <w:szCs w:val="16"/>
              </w:rPr>
            </w:pPr>
          </w:p>
        </w:tc>
      </w:tr>
      <w:tr w:rsidR="0030391A" w:rsidRPr="00134FE9" w14:paraId="331C3F62" w14:textId="77777777" w:rsidTr="00C82869">
        <w:trPr>
          <w:trHeight w:val="288"/>
          <w:jc w:val="center"/>
        </w:trPr>
        <w:tc>
          <w:tcPr>
            <w:tcW w:w="390" w:type="dxa"/>
            <w:vMerge/>
            <w:vAlign w:val="center"/>
          </w:tcPr>
          <w:p w14:paraId="0A1ED8DC"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3424C806" w14:textId="24E1EBC6"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21A4F26" w14:textId="651AEF27" w:rsidR="009812C6" w:rsidRPr="00134FE9" w:rsidRDefault="009812C6">
            <w:pPr>
              <w:rPr>
                <w:rFonts w:ascii="Times New Roman" w:hAnsi="Times New Roman" w:cs="Times New Roman"/>
                <w:sz w:val="16"/>
                <w:szCs w:val="16"/>
              </w:rPr>
            </w:pPr>
          </w:p>
        </w:tc>
        <w:tc>
          <w:tcPr>
            <w:tcW w:w="5246" w:type="dxa"/>
            <w:noWrap/>
            <w:vAlign w:val="center"/>
            <w:hideMark/>
          </w:tcPr>
          <w:p w14:paraId="465B046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C &lt;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2CC5961A" w14:textId="450AB521" w:rsidR="009812C6" w:rsidRPr="00134FE9" w:rsidRDefault="009812C6" w:rsidP="009D2FCE">
            <w:pPr>
              <w:rPr>
                <w:rFonts w:ascii="Times New Roman" w:hAnsi="Times New Roman" w:cs="Times New Roman"/>
                <w:sz w:val="16"/>
                <w:szCs w:val="16"/>
              </w:rPr>
            </w:pPr>
          </w:p>
        </w:tc>
      </w:tr>
      <w:tr w:rsidR="0030391A" w:rsidRPr="00134FE9" w14:paraId="074F9EF9" w14:textId="77777777" w:rsidTr="00C82869">
        <w:trPr>
          <w:trHeight w:val="288"/>
          <w:jc w:val="center"/>
        </w:trPr>
        <w:tc>
          <w:tcPr>
            <w:tcW w:w="390" w:type="dxa"/>
            <w:vMerge w:val="restart"/>
            <w:vAlign w:val="center"/>
          </w:tcPr>
          <w:p w14:paraId="213AD7F0" w14:textId="1F03D105"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50</w:t>
            </w:r>
          </w:p>
        </w:tc>
        <w:tc>
          <w:tcPr>
            <w:tcW w:w="1040" w:type="dxa"/>
            <w:vMerge w:val="restart"/>
            <w:noWrap/>
            <w:vAlign w:val="center"/>
            <w:hideMark/>
          </w:tcPr>
          <w:p w14:paraId="5DB86792" w14:textId="14DC7E8A"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vMerge w:val="restart"/>
            <w:noWrap/>
            <w:vAlign w:val="center"/>
            <w:hideMark/>
          </w:tcPr>
          <w:p w14:paraId="05D7FB85"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TGPAP/BOX/ETB</w:t>
            </w:r>
          </w:p>
          <w:p w14:paraId="066A2522" w14:textId="5A86FBE2" w:rsidR="009812C6" w:rsidRPr="00134FE9" w:rsidRDefault="009812C6" w:rsidP="00A80667">
            <w:pPr>
              <w:rPr>
                <w:rFonts w:ascii="Times New Roman" w:hAnsi="Times New Roman" w:cs="Times New Roman"/>
                <w:sz w:val="16"/>
                <w:szCs w:val="16"/>
              </w:rPr>
            </w:pPr>
          </w:p>
        </w:tc>
        <w:tc>
          <w:tcPr>
            <w:tcW w:w="5246" w:type="dxa"/>
            <w:noWrap/>
            <w:vAlign w:val="center"/>
            <w:hideMark/>
          </w:tcPr>
          <w:p w14:paraId="311F3BB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O C ( C &lt;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val="restart"/>
            <w:noWrap/>
            <w:vAlign w:val="center"/>
            <w:hideMark/>
          </w:tcPr>
          <w:p w14:paraId="3F4F7DE6"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63</w:t>
            </w:r>
          </w:p>
          <w:p w14:paraId="164244A1" w14:textId="0779EDD6" w:rsidR="009812C6" w:rsidRPr="00134FE9" w:rsidRDefault="009812C6" w:rsidP="009D2FCE">
            <w:pPr>
              <w:rPr>
                <w:rFonts w:ascii="Times New Roman" w:hAnsi="Times New Roman" w:cs="Times New Roman"/>
                <w:sz w:val="16"/>
                <w:szCs w:val="16"/>
              </w:rPr>
            </w:pPr>
          </w:p>
        </w:tc>
      </w:tr>
      <w:tr w:rsidR="0030391A" w:rsidRPr="00134FE9" w14:paraId="7D5A74F2" w14:textId="77777777" w:rsidTr="00C82869">
        <w:trPr>
          <w:trHeight w:val="288"/>
          <w:jc w:val="center"/>
        </w:trPr>
        <w:tc>
          <w:tcPr>
            <w:tcW w:w="390" w:type="dxa"/>
            <w:vMerge/>
            <w:vAlign w:val="center"/>
          </w:tcPr>
          <w:p w14:paraId="26D292D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49258B4" w14:textId="697ACB35"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4D61A53E" w14:textId="6BE9DD34" w:rsidR="009812C6" w:rsidRPr="00134FE9" w:rsidRDefault="009812C6" w:rsidP="00A80667">
            <w:pPr>
              <w:rPr>
                <w:rFonts w:ascii="Times New Roman" w:hAnsi="Times New Roman" w:cs="Times New Roman"/>
                <w:sz w:val="16"/>
                <w:szCs w:val="16"/>
              </w:rPr>
            </w:pPr>
          </w:p>
        </w:tc>
        <w:tc>
          <w:tcPr>
            <w:tcW w:w="5246" w:type="dxa"/>
            <w:noWrap/>
            <w:vAlign w:val="center"/>
            <w:hideMark/>
          </w:tcPr>
          <w:p w14:paraId="360D09AD"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C &lt;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2D38F6A2" w14:textId="4ADA99EA" w:rsidR="009812C6" w:rsidRPr="00134FE9" w:rsidRDefault="009812C6" w:rsidP="009D2FCE">
            <w:pPr>
              <w:rPr>
                <w:rFonts w:ascii="Times New Roman" w:hAnsi="Times New Roman" w:cs="Times New Roman"/>
                <w:sz w:val="16"/>
                <w:szCs w:val="16"/>
              </w:rPr>
            </w:pPr>
          </w:p>
        </w:tc>
      </w:tr>
      <w:tr w:rsidR="0030391A" w:rsidRPr="00134FE9" w14:paraId="288D4108" w14:textId="77777777" w:rsidTr="00C82869">
        <w:trPr>
          <w:trHeight w:val="288"/>
          <w:jc w:val="center"/>
        </w:trPr>
        <w:tc>
          <w:tcPr>
            <w:tcW w:w="390" w:type="dxa"/>
            <w:vMerge/>
            <w:vAlign w:val="center"/>
          </w:tcPr>
          <w:p w14:paraId="272D16ED"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12456ECA" w14:textId="7758DD42"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0CB7ED10" w14:textId="6311FF14" w:rsidR="009812C6" w:rsidRPr="00134FE9" w:rsidRDefault="009812C6" w:rsidP="00A80667">
            <w:pPr>
              <w:rPr>
                <w:rFonts w:ascii="Times New Roman" w:hAnsi="Times New Roman" w:cs="Times New Roman"/>
                <w:sz w:val="16"/>
                <w:szCs w:val="16"/>
              </w:rPr>
            </w:pPr>
          </w:p>
        </w:tc>
        <w:tc>
          <w:tcPr>
            <w:tcW w:w="5246" w:type="dxa"/>
            <w:noWrap/>
            <w:vAlign w:val="center"/>
            <w:hideMark/>
          </w:tcPr>
          <w:p w14:paraId="070E42B4"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O C ( C &lt;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w:t>
            </w:r>
          </w:p>
        </w:tc>
        <w:tc>
          <w:tcPr>
            <w:tcW w:w="1096" w:type="dxa"/>
            <w:vMerge/>
            <w:noWrap/>
            <w:vAlign w:val="center"/>
            <w:hideMark/>
          </w:tcPr>
          <w:p w14:paraId="4921963B" w14:textId="2A0A067B" w:rsidR="009812C6" w:rsidRPr="00134FE9" w:rsidRDefault="009812C6" w:rsidP="009D2FCE">
            <w:pPr>
              <w:rPr>
                <w:rFonts w:ascii="Times New Roman" w:hAnsi="Times New Roman" w:cs="Times New Roman"/>
                <w:sz w:val="16"/>
                <w:szCs w:val="16"/>
              </w:rPr>
            </w:pPr>
          </w:p>
        </w:tc>
      </w:tr>
      <w:tr w:rsidR="0030391A" w:rsidRPr="00134FE9" w14:paraId="050811A4" w14:textId="77777777" w:rsidTr="00C82869">
        <w:trPr>
          <w:trHeight w:val="288"/>
          <w:jc w:val="center"/>
        </w:trPr>
        <w:tc>
          <w:tcPr>
            <w:tcW w:w="390" w:type="dxa"/>
            <w:vMerge/>
            <w:vAlign w:val="center"/>
          </w:tcPr>
          <w:p w14:paraId="1E4EE235"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4E04A373" w14:textId="07D555F2"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22FF60ED" w14:textId="1A6D4364" w:rsidR="009812C6" w:rsidRPr="00134FE9" w:rsidRDefault="009812C6" w:rsidP="00A80667">
            <w:pPr>
              <w:rPr>
                <w:rFonts w:ascii="Times New Roman" w:hAnsi="Times New Roman" w:cs="Times New Roman"/>
                <w:sz w:val="16"/>
                <w:szCs w:val="16"/>
              </w:rPr>
            </w:pPr>
          </w:p>
        </w:tc>
        <w:tc>
          <w:tcPr>
            <w:tcW w:w="5246" w:type="dxa"/>
            <w:noWrap/>
            <w:vAlign w:val="center"/>
            <w:hideMark/>
          </w:tcPr>
          <w:p w14:paraId="3A361806"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C ( C &lt;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w:t>
            </w:r>
          </w:p>
        </w:tc>
        <w:tc>
          <w:tcPr>
            <w:tcW w:w="1096" w:type="dxa"/>
            <w:vMerge/>
            <w:noWrap/>
            <w:vAlign w:val="center"/>
            <w:hideMark/>
          </w:tcPr>
          <w:p w14:paraId="4844734C" w14:textId="27D3EFBA" w:rsidR="009812C6" w:rsidRPr="00134FE9" w:rsidRDefault="009812C6" w:rsidP="009D2FCE">
            <w:pPr>
              <w:rPr>
                <w:rFonts w:ascii="Times New Roman" w:hAnsi="Times New Roman" w:cs="Times New Roman"/>
                <w:sz w:val="16"/>
                <w:szCs w:val="16"/>
              </w:rPr>
            </w:pPr>
          </w:p>
        </w:tc>
      </w:tr>
      <w:tr w:rsidR="0030391A" w:rsidRPr="00134FE9" w14:paraId="68848700" w14:textId="77777777" w:rsidTr="00C82869">
        <w:trPr>
          <w:trHeight w:val="288"/>
          <w:jc w:val="center"/>
        </w:trPr>
        <w:tc>
          <w:tcPr>
            <w:tcW w:w="390" w:type="dxa"/>
            <w:vMerge/>
            <w:vAlign w:val="center"/>
          </w:tcPr>
          <w:p w14:paraId="2C227711"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21996AB1" w14:textId="5348D50F"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159EBEED" w14:textId="4CA12DB9" w:rsidR="009812C6" w:rsidRPr="00134FE9" w:rsidRDefault="009812C6" w:rsidP="00A80667">
            <w:pPr>
              <w:rPr>
                <w:rFonts w:ascii="Times New Roman" w:hAnsi="Times New Roman" w:cs="Times New Roman"/>
                <w:sz w:val="16"/>
                <w:szCs w:val="16"/>
              </w:rPr>
            </w:pPr>
          </w:p>
        </w:tc>
        <w:tc>
          <w:tcPr>
            <w:tcW w:w="5246" w:type="dxa"/>
            <w:noWrap/>
            <w:vAlign w:val="center"/>
            <w:hideMark/>
          </w:tcPr>
          <w:p w14:paraId="060F4D89"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C &lt;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141E4688" w14:textId="5DCDDA32" w:rsidR="009812C6" w:rsidRPr="00134FE9" w:rsidRDefault="009812C6" w:rsidP="009D2FCE">
            <w:pPr>
              <w:rPr>
                <w:rFonts w:ascii="Times New Roman" w:hAnsi="Times New Roman" w:cs="Times New Roman"/>
                <w:sz w:val="16"/>
                <w:szCs w:val="16"/>
              </w:rPr>
            </w:pPr>
          </w:p>
        </w:tc>
      </w:tr>
      <w:tr w:rsidR="0030391A" w:rsidRPr="00134FE9" w14:paraId="55BE57F5" w14:textId="77777777" w:rsidTr="00C82869">
        <w:trPr>
          <w:trHeight w:val="288"/>
          <w:jc w:val="center"/>
        </w:trPr>
        <w:tc>
          <w:tcPr>
            <w:tcW w:w="390" w:type="dxa"/>
            <w:vMerge/>
            <w:vAlign w:val="center"/>
          </w:tcPr>
          <w:p w14:paraId="1A9169AE" w14:textId="77777777" w:rsidR="009812C6" w:rsidRPr="00134FE9" w:rsidRDefault="009812C6" w:rsidP="009D2FCE">
            <w:pPr>
              <w:rPr>
                <w:rFonts w:ascii="Times New Roman" w:hAnsi="Times New Roman" w:cs="Times New Roman"/>
                <w:sz w:val="16"/>
                <w:szCs w:val="16"/>
              </w:rPr>
            </w:pPr>
          </w:p>
        </w:tc>
        <w:tc>
          <w:tcPr>
            <w:tcW w:w="1040" w:type="dxa"/>
            <w:vMerge/>
            <w:noWrap/>
            <w:vAlign w:val="center"/>
            <w:hideMark/>
          </w:tcPr>
          <w:p w14:paraId="3F3C02A9" w14:textId="413EA01E" w:rsidR="009812C6" w:rsidRPr="00134FE9" w:rsidRDefault="009812C6" w:rsidP="009D2FCE">
            <w:pPr>
              <w:rPr>
                <w:rFonts w:ascii="Times New Roman" w:hAnsi="Times New Roman" w:cs="Times New Roman"/>
                <w:sz w:val="16"/>
                <w:szCs w:val="16"/>
              </w:rPr>
            </w:pPr>
          </w:p>
        </w:tc>
        <w:tc>
          <w:tcPr>
            <w:tcW w:w="1578" w:type="dxa"/>
            <w:vMerge/>
            <w:noWrap/>
            <w:vAlign w:val="center"/>
            <w:hideMark/>
          </w:tcPr>
          <w:p w14:paraId="7C3EEA4D" w14:textId="2E1904ED" w:rsidR="009812C6" w:rsidRPr="00134FE9" w:rsidRDefault="009812C6">
            <w:pPr>
              <w:rPr>
                <w:rFonts w:ascii="Times New Roman" w:hAnsi="Times New Roman" w:cs="Times New Roman"/>
                <w:sz w:val="16"/>
                <w:szCs w:val="16"/>
              </w:rPr>
            </w:pPr>
          </w:p>
        </w:tc>
        <w:tc>
          <w:tcPr>
            <w:tcW w:w="5246" w:type="dxa"/>
            <w:noWrap/>
            <w:vAlign w:val="center"/>
            <w:hideMark/>
          </w:tcPr>
          <w:p w14:paraId="14AF952B"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 O C ( C &lt; ) C O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2EFA5C94" w14:textId="0A500D24" w:rsidR="009812C6" w:rsidRPr="00134FE9" w:rsidRDefault="009812C6" w:rsidP="009D2FCE">
            <w:pPr>
              <w:rPr>
                <w:rFonts w:ascii="Times New Roman" w:hAnsi="Times New Roman" w:cs="Times New Roman"/>
                <w:sz w:val="16"/>
                <w:szCs w:val="16"/>
              </w:rPr>
            </w:pPr>
          </w:p>
        </w:tc>
      </w:tr>
      <w:tr w:rsidR="0030391A" w:rsidRPr="00134FE9" w14:paraId="31F8D752" w14:textId="77777777" w:rsidTr="00C82869">
        <w:trPr>
          <w:trHeight w:val="288"/>
          <w:jc w:val="center"/>
        </w:trPr>
        <w:tc>
          <w:tcPr>
            <w:tcW w:w="390" w:type="dxa"/>
            <w:vAlign w:val="center"/>
          </w:tcPr>
          <w:p w14:paraId="48E9BE3F" w14:textId="0A4D186B"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51</w:t>
            </w:r>
          </w:p>
        </w:tc>
        <w:tc>
          <w:tcPr>
            <w:tcW w:w="1040" w:type="dxa"/>
            <w:noWrap/>
            <w:vAlign w:val="center"/>
            <w:hideMark/>
          </w:tcPr>
          <w:p w14:paraId="024122B5" w14:textId="730204AA"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noWrap/>
            <w:vAlign w:val="center"/>
            <w:hideMark/>
          </w:tcPr>
          <w:p w14:paraId="17DD1EEC"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TGDDM</w:t>
            </w:r>
          </w:p>
        </w:tc>
        <w:tc>
          <w:tcPr>
            <w:tcW w:w="5246" w:type="dxa"/>
            <w:noWrap/>
            <w:vAlign w:val="center"/>
            <w:hideMark/>
          </w:tcPr>
          <w:p w14:paraId="18F7FAD0"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O C ( C $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w:t>
            </w:r>
          </w:p>
        </w:tc>
        <w:tc>
          <w:tcPr>
            <w:tcW w:w="1096" w:type="dxa"/>
            <w:noWrap/>
            <w:vAlign w:val="center"/>
            <w:hideMark/>
          </w:tcPr>
          <w:p w14:paraId="7C5DB515"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210</w:t>
            </w:r>
          </w:p>
        </w:tc>
      </w:tr>
      <w:tr w:rsidR="0030391A" w:rsidRPr="00134FE9" w14:paraId="5963FA90" w14:textId="77777777" w:rsidTr="00C82869">
        <w:trPr>
          <w:trHeight w:val="288"/>
          <w:jc w:val="center"/>
        </w:trPr>
        <w:tc>
          <w:tcPr>
            <w:tcW w:w="390" w:type="dxa"/>
            <w:vMerge w:val="restart"/>
            <w:vAlign w:val="center"/>
          </w:tcPr>
          <w:p w14:paraId="5282D2D4" w14:textId="18766466" w:rsidR="00E81D25" w:rsidRPr="00134FE9" w:rsidRDefault="00E81D25" w:rsidP="009D2FCE">
            <w:pPr>
              <w:rPr>
                <w:rFonts w:ascii="Times New Roman" w:hAnsi="Times New Roman" w:cs="Times New Roman"/>
                <w:sz w:val="16"/>
                <w:szCs w:val="16"/>
              </w:rPr>
            </w:pPr>
            <w:r w:rsidRPr="00134FE9">
              <w:rPr>
                <w:rFonts w:ascii="Times New Roman" w:hAnsi="Times New Roman" w:cs="Times New Roman"/>
                <w:sz w:val="16"/>
                <w:szCs w:val="16"/>
              </w:rPr>
              <w:t>52</w:t>
            </w:r>
          </w:p>
        </w:tc>
        <w:tc>
          <w:tcPr>
            <w:tcW w:w="1040" w:type="dxa"/>
            <w:vMerge w:val="restart"/>
            <w:noWrap/>
            <w:vAlign w:val="center"/>
            <w:hideMark/>
          </w:tcPr>
          <w:p w14:paraId="326945D3" w14:textId="02FEBA5D" w:rsidR="00E81D25" w:rsidRPr="00134FE9" w:rsidRDefault="00E81D25"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vMerge w:val="restart"/>
            <w:noWrap/>
            <w:vAlign w:val="center"/>
            <w:hideMark/>
          </w:tcPr>
          <w:p w14:paraId="1360060B"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TGDDM/BOX</w:t>
            </w:r>
          </w:p>
          <w:p w14:paraId="0BA86BC0" w14:textId="65D48FDD" w:rsidR="00E81D25" w:rsidRPr="00134FE9" w:rsidRDefault="00E81D25" w:rsidP="00A80667">
            <w:pPr>
              <w:rPr>
                <w:rFonts w:ascii="Times New Roman" w:hAnsi="Times New Roman" w:cs="Times New Roman"/>
                <w:sz w:val="16"/>
                <w:szCs w:val="16"/>
              </w:rPr>
            </w:pPr>
            <w:r w:rsidRPr="00134FE9">
              <w:rPr>
                <w:rFonts w:ascii="Times New Roman" w:hAnsi="Times New Roman" w:cs="Times New Roman"/>
                <w:sz w:val="16"/>
                <w:szCs w:val="16"/>
              </w:rPr>
              <w:t>TGDDM/BOX</w:t>
            </w:r>
          </w:p>
        </w:tc>
        <w:tc>
          <w:tcPr>
            <w:tcW w:w="5246" w:type="dxa"/>
            <w:noWrap/>
            <w:vAlign w:val="center"/>
            <w:hideMark/>
          </w:tcPr>
          <w:p w14:paraId="573A4BC9"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O C ( C &lt;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val="restart"/>
            <w:noWrap/>
            <w:vAlign w:val="center"/>
            <w:hideMark/>
          </w:tcPr>
          <w:p w14:paraId="33B798E1" w14:textId="77777777" w:rsidR="00E81D25" w:rsidRPr="00134FE9" w:rsidRDefault="00E81D25" w:rsidP="009D2FCE">
            <w:pPr>
              <w:rPr>
                <w:rFonts w:ascii="Times New Roman" w:hAnsi="Times New Roman" w:cs="Times New Roman"/>
                <w:sz w:val="16"/>
                <w:szCs w:val="16"/>
              </w:rPr>
            </w:pPr>
            <w:r w:rsidRPr="00134FE9">
              <w:rPr>
                <w:rFonts w:ascii="Times New Roman" w:hAnsi="Times New Roman" w:cs="Times New Roman"/>
                <w:sz w:val="16"/>
                <w:szCs w:val="16"/>
              </w:rPr>
              <w:t>196</w:t>
            </w:r>
          </w:p>
          <w:p w14:paraId="727A5035" w14:textId="2570C801" w:rsidR="00E81D25" w:rsidRPr="00134FE9" w:rsidRDefault="00E81D25" w:rsidP="009D2FCE">
            <w:pPr>
              <w:rPr>
                <w:rFonts w:ascii="Times New Roman" w:hAnsi="Times New Roman" w:cs="Times New Roman"/>
                <w:sz w:val="16"/>
                <w:szCs w:val="16"/>
              </w:rPr>
            </w:pPr>
            <w:r w:rsidRPr="00134FE9">
              <w:rPr>
                <w:rFonts w:ascii="Times New Roman" w:hAnsi="Times New Roman" w:cs="Times New Roman"/>
                <w:sz w:val="16"/>
                <w:szCs w:val="16"/>
              </w:rPr>
              <w:t>196</w:t>
            </w:r>
          </w:p>
        </w:tc>
      </w:tr>
      <w:tr w:rsidR="0030391A" w:rsidRPr="00134FE9" w14:paraId="20F6DA15" w14:textId="77777777" w:rsidTr="00C82869">
        <w:trPr>
          <w:trHeight w:val="288"/>
          <w:jc w:val="center"/>
        </w:trPr>
        <w:tc>
          <w:tcPr>
            <w:tcW w:w="390" w:type="dxa"/>
            <w:vMerge/>
            <w:vAlign w:val="center"/>
          </w:tcPr>
          <w:p w14:paraId="290783A9"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6B904325" w14:textId="7FDEFFC7"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186CE4AB" w14:textId="6B75703F" w:rsidR="00E81D25" w:rsidRPr="00134FE9" w:rsidRDefault="00E81D25">
            <w:pPr>
              <w:rPr>
                <w:rFonts w:ascii="Times New Roman" w:hAnsi="Times New Roman" w:cs="Times New Roman"/>
                <w:sz w:val="16"/>
                <w:szCs w:val="16"/>
              </w:rPr>
            </w:pPr>
          </w:p>
        </w:tc>
        <w:tc>
          <w:tcPr>
            <w:tcW w:w="5246" w:type="dxa"/>
            <w:noWrap/>
            <w:vAlign w:val="center"/>
            <w:hideMark/>
          </w:tcPr>
          <w:p w14:paraId="248D4246"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O C ( C &lt;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A343C36" w14:textId="3E8948B8" w:rsidR="00E81D25" w:rsidRPr="00134FE9" w:rsidRDefault="00E81D25" w:rsidP="009D2FCE">
            <w:pPr>
              <w:rPr>
                <w:rFonts w:ascii="Times New Roman" w:hAnsi="Times New Roman" w:cs="Times New Roman"/>
                <w:sz w:val="16"/>
                <w:szCs w:val="16"/>
              </w:rPr>
            </w:pPr>
          </w:p>
        </w:tc>
      </w:tr>
      <w:tr w:rsidR="0030391A" w:rsidRPr="00134FE9" w14:paraId="18091C96" w14:textId="77777777" w:rsidTr="00C82869">
        <w:trPr>
          <w:trHeight w:val="288"/>
          <w:jc w:val="center"/>
        </w:trPr>
        <w:tc>
          <w:tcPr>
            <w:tcW w:w="390" w:type="dxa"/>
            <w:vMerge w:val="restart"/>
            <w:vAlign w:val="center"/>
          </w:tcPr>
          <w:p w14:paraId="1D2BBDED" w14:textId="2CEBFF7E" w:rsidR="00E81D25" w:rsidRPr="00134FE9" w:rsidRDefault="00E81D25" w:rsidP="009D2FCE">
            <w:pPr>
              <w:rPr>
                <w:rFonts w:ascii="Times New Roman" w:hAnsi="Times New Roman" w:cs="Times New Roman"/>
                <w:sz w:val="16"/>
                <w:szCs w:val="16"/>
              </w:rPr>
            </w:pPr>
            <w:r w:rsidRPr="00134FE9">
              <w:rPr>
                <w:rFonts w:ascii="Times New Roman" w:hAnsi="Times New Roman" w:cs="Times New Roman"/>
                <w:sz w:val="16"/>
                <w:szCs w:val="16"/>
              </w:rPr>
              <w:t>53</w:t>
            </w:r>
          </w:p>
        </w:tc>
        <w:tc>
          <w:tcPr>
            <w:tcW w:w="1040" w:type="dxa"/>
            <w:vMerge w:val="restart"/>
            <w:noWrap/>
            <w:vAlign w:val="center"/>
            <w:hideMark/>
          </w:tcPr>
          <w:p w14:paraId="391911C6" w14:textId="2023089F" w:rsidR="00E81D25" w:rsidRPr="00134FE9" w:rsidRDefault="00E81D25"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vMerge w:val="restart"/>
            <w:noWrap/>
            <w:vAlign w:val="center"/>
            <w:hideMark/>
          </w:tcPr>
          <w:p w14:paraId="07005AE1"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TGDDM/BOX/ETBN</w:t>
            </w:r>
          </w:p>
          <w:p w14:paraId="11CBB0F9" w14:textId="4A09FA36" w:rsidR="00E81D25" w:rsidRPr="00134FE9" w:rsidRDefault="00E81D25" w:rsidP="00A80667">
            <w:pPr>
              <w:rPr>
                <w:rFonts w:ascii="Times New Roman" w:hAnsi="Times New Roman" w:cs="Times New Roman"/>
                <w:sz w:val="16"/>
                <w:szCs w:val="16"/>
              </w:rPr>
            </w:pPr>
          </w:p>
        </w:tc>
        <w:tc>
          <w:tcPr>
            <w:tcW w:w="5246" w:type="dxa"/>
            <w:noWrap/>
            <w:vAlign w:val="center"/>
            <w:hideMark/>
          </w:tcPr>
          <w:p w14:paraId="4E510457"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O C ( C &lt;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val="restart"/>
            <w:noWrap/>
            <w:vAlign w:val="center"/>
            <w:hideMark/>
          </w:tcPr>
          <w:p w14:paraId="4E576DFA" w14:textId="77777777" w:rsidR="00E81D25" w:rsidRPr="00134FE9" w:rsidRDefault="00E81D25" w:rsidP="009D2FCE">
            <w:pPr>
              <w:rPr>
                <w:rFonts w:ascii="Times New Roman" w:hAnsi="Times New Roman" w:cs="Times New Roman"/>
                <w:sz w:val="16"/>
                <w:szCs w:val="16"/>
              </w:rPr>
            </w:pPr>
            <w:r w:rsidRPr="00134FE9">
              <w:rPr>
                <w:rFonts w:ascii="Times New Roman" w:hAnsi="Times New Roman" w:cs="Times New Roman"/>
                <w:sz w:val="16"/>
                <w:szCs w:val="16"/>
              </w:rPr>
              <w:t>187</w:t>
            </w:r>
          </w:p>
          <w:p w14:paraId="15206D2D" w14:textId="00C4D375" w:rsidR="00E81D25" w:rsidRPr="00134FE9" w:rsidRDefault="00E81D25" w:rsidP="009D2FCE">
            <w:pPr>
              <w:rPr>
                <w:rFonts w:ascii="Times New Roman" w:hAnsi="Times New Roman" w:cs="Times New Roman"/>
                <w:sz w:val="16"/>
                <w:szCs w:val="16"/>
              </w:rPr>
            </w:pPr>
          </w:p>
        </w:tc>
      </w:tr>
      <w:tr w:rsidR="0030391A" w:rsidRPr="00134FE9" w14:paraId="36C3DF2C" w14:textId="77777777" w:rsidTr="00C82869">
        <w:trPr>
          <w:trHeight w:val="288"/>
          <w:jc w:val="center"/>
        </w:trPr>
        <w:tc>
          <w:tcPr>
            <w:tcW w:w="390" w:type="dxa"/>
            <w:vMerge/>
            <w:vAlign w:val="center"/>
          </w:tcPr>
          <w:p w14:paraId="5BD0551F"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309A53AD" w14:textId="3221F568"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2B88DBA1" w14:textId="1F5124E0" w:rsidR="00E81D25" w:rsidRPr="00134FE9" w:rsidRDefault="00E81D25" w:rsidP="00A80667">
            <w:pPr>
              <w:rPr>
                <w:rFonts w:ascii="Times New Roman" w:hAnsi="Times New Roman" w:cs="Times New Roman"/>
                <w:sz w:val="16"/>
                <w:szCs w:val="16"/>
              </w:rPr>
            </w:pPr>
          </w:p>
        </w:tc>
        <w:tc>
          <w:tcPr>
            <w:tcW w:w="5246" w:type="dxa"/>
            <w:noWrap/>
            <w:vAlign w:val="center"/>
            <w:hideMark/>
          </w:tcPr>
          <w:p w14:paraId="3C5E89C7"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O C ( C &lt;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11D86C6A" w14:textId="6BE1BE89" w:rsidR="00E81D25" w:rsidRPr="00134FE9" w:rsidRDefault="00E81D25" w:rsidP="009D2FCE">
            <w:pPr>
              <w:rPr>
                <w:rFonts w:ascii="Times New Roman" w:hAnsi="Times New Roman" w:cs="Times New Roman"/>
                <w:sz w:val="16"/>
                <w:szCs w:val="16"/>
              </w:rPr>
            </w:pPr>
          </w:p>
        </w:tc>
      </w:tr>
      <w:tr w:rsidR="0030391A" w:rsidRPr="00134FE9" w14:paraId="5A706AD5" w14:textId="77777777" w:rsidTr="00C82869">
        <w:trPr>
          <w:trHeight w:val="288"/>
          <w:jc w:val="center"/>
        </w:trPr>
        <w:tc>
          <w:tcPr>
            <w:tcW w:w="390" w:type="dxa"/>
            <w:vMerge/>
            <w:vAlign w:val="center"/>
          </w:tcPr>
          <w:p w14:paraId="5A518ED7"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13556B76" w14:textId="625E64E5"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4F08447D" w14:textId="3F8168BC" w:rsidR="00E81D25" w:rsidRPr="00134FE9" w:rsidRDefault="00E81D25" w:rsidP="00A80667">
            <w:pPr>
              <w:rPr>
                <w:rFonts w:ascii="Times New Roman" w:hAnsi="Times New Roman" w:cs="Times New Roman"/>
                <w:sz w:val="16"/>
                <w:szCs w:val="16"/>
              </w:rPr>
            </w:pPr>
          </w:p>
        </w:tc>
        <w:tc>
          <w:tcPr>
            <w:tcW w:w="5246" w:type="dxa"/>
            <w:noWrap/>
            <w:vAlign w:val="center"/>
            <w:hideMark/>
          </w:tcPr>
          <w:p w14:paraId="0B385936"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C ( C &lt;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0BC33261" w14:textId="3965D63B" w:rsidR="00E81D25" w:rsidRPr="00134FE9" w:rsidRDefault="00E81D25" w:rsidP="009D2FCE">
            <w:pPr>
              <w:rPr>
                <w:rFonts w:ascii="Times New Roman" w:hAnsi="Times New Roman" w:cs="Times New Roman"/>
                <w:sz w:val="16"/>
                <w:szCs w:val="16"/>
              </w:rPr>
            </w:pPr>
          </w:p>
        </w:tc>
      </w:tr>
      <w:tr w:rsidR="0030391A" w:rsidRPr="00134FE9" w14:paraId="7833D046" w14:textId="77777777" w:rsidTr="00C82869">
        <w:trPr>
          <w:trHeight w:val="288"/>
          <w:jc w:val="center"/>
        </w:trPr>
        <w:tc>
          <w:tcPr>
            <w:tcW w:w="390" w:type="dxa"/>
            <w:vMerge/>
            <w:vAlign w:val="center"/>
          </w:tcPr>
          <w:p w14:paraId="3D9B7916"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25BF650B" w14:textId="05E1AC4B"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3A940D8B" w14:textId="51903967" w:rsidR="00E81D25" w:rsidRPr="00134FE9" w:rsidRDefault="00E81D25" w:rsidP="00A80667">
            <w:pPr>
              <w:rPr>
                <w:rFonts w:ascii="Times New Roman" w:hAnsi="Times New Roman" w:cs="Times New Roman"/>
                <w:sz w:val="16"/>
                <w:szCs w:val="16"/>
              </w:rPr>
            </w:pPr>
          </w:p>
        </w:tc>
        <w:tc>
          <w:tcPr>
            <w:tcW w:w="5246" w:type="dxa"/>
            <w:noWrap/>
            <w:vAlign w:val="center"/>
            <w:hideMark/>
          </w:tcPr>
          <w:p w14:paraId="5CD87053"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O C ( C &lt;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w:t>
            </w:r>
            <w:r w:rsidRPr="00134FE9">
              <w:rPr>
                <w:rFonts w:ascii="Times New Roman" w:hAnsi="Times New Roman" w:cs="Times New Roman"/>
                <w:sz w:val="16"/>
                <w:szCs w:val="16"/>
              </w:rPr>
              <w:lastRenderedPageBreak/>
              <w:t xml:space="preserve">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765A1064" w14:textId="5A22AF76" w:rsidR="00E81D25" w:rsidRPr="00134FE9" w:rsidRDefault="00E81D25" w:rsidP="009D2FCE">
            <w:pPr>
              <w:rPr>
                <w:rFonts w:ascii="Times New Roman" w:hAnsi="Times New Roman" w:cs="Times New Roman"/>
                <w:sz w:val="16"/>
                <w:szCs w:val="16"/>
              </w:rPr>
            </w:pPr>
          </w:p>
        </w:tc>
      </w:tr>
      <w:tr w:rsidR="0030391A" w:rsidRPr="00134FE9" w14:paraId="5820D1B2" w14:textId="77777777" w:rsidTr="00C82869">
        <w:trPr>
          <w:trHeight w:val="288"/>
          <w:jc w:val="center"/>
        </w:trPr>
        <w:tc>
          <w:tcPr>
            <w:tcW w:w="390" w:type="dxa"/>
            <w:vMerge/>
            <w:vAlign w:val="center"/>
          </w:tcPr>
          <w:p w14:paraId="428ABF16"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76CA08AF" w14:textId="1081118B"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3FBC1A22" w14:textId="310EBEF3" w:rsidR="00E81D25" w:rsidRPr="00134FE9" w:rsidRDefault="00E81D25" w:rsidP="00A80667">
            <w:pPr>
              <w:rPr>
                <w:rFonts w:ascii="Times New Roman" w:hAnsi="Times New Roman" w:cs="Times New Roman"/>
                <w:sz w:val="16"/>
                <w:szCs w:val="16"/>
              </w:rPr>
            </w:pPr>
          </w:p>
        </w:tc>
        <w:tc>
          <w:tcPr>
            <w:tcW w:w="5246" w:type="dxa"/>
            <w:noWrap/>
            <w:vAlign w:val="center"/>
            <w:hideMark/>
          </w:tcPr>
          <w:p w14:paraId="2E436E3B"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O C ( C &lt;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6BE8AC24" w14:textId="787D2682" w:rsidR="00E81D25" w:rsidRPr="00134FE9" w:rsidRDefault="00E81D25" w:rsidP="009D2FCE">
            <w:pPr>
              <w:rPr>
                <w:rFonts w:ascii="Times New Roman" w:hAnsi="Times New Roman" w:cs="Times New Roman"/>
                <w:sz w:val="16"/>
                <w:szCs w:val="16"/>
              </w:rPr>
            </w:pPr>
          </w:p>
        </w:tc>
      </w:tr>
      <w:tr w:rsidR="0030391A" w:rsidRPr="00134FE9" w14:paraId="1044B346" w14:textId="77777777" w:rsidTr="00C82869">
        <w:trPr>
          <w:trHeight w:val="288"/>
          <w:jc w:val="center"/>
        </w:trPr>
        <w:tc>
          <w:tcPr>
            <w:tcW w:w="390" w:type="dxa"/>
            <w:vMerge/>
            <w:vAlign w:val="center"/>
          </w:tcPr>
          <w:p w14:paraId="0641509F"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7E1973CD" w14:textId="5FD194AB"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317C6D05" w14:textId="256E9276" w:rsidR="00E81D25" w:rsidRPr="00134FE9" w:rsidRDefault="00E81D25">
            <w:pPr>
              <w:rPr>
                <w:rFonts w:ascii="Times New Roman" w:hAnsi="Times New Roman" w:cs="Times New Roman"/>
                <w:sz w:val="16"/>
                <w:szCs w:val="16"/>
              </w:rPr>
            </w:pPr>
          </w:p>
        </w:tc>
        <w:tc>
          <w:tcPr>
            <w:tcW w:w="5246" w:type="dxa"/>
            <w:noWrap/>
            <w:vAlign w:val="center"/>
            <w:hideMark/>
          </w:tcPr>
          <w:p w14:paraId="0D6F21E0"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g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O C ( C &lt; ) C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B7345AB" w14:textId="32EDDB12" w:rsidR="00E81D25" w:rsidRPr="00134FE9" w:rsidRDefault="00E81D25" w:rsidP="009D2FCE">
            <w:pPr>
              <w:rPr>
                <w:rFonts w:ascii="Times New Roman" w:hAnsi="Times New Roman" w:cs="Times New Roman"/>
                <w:sz w:val="16"/>
                <w:szCs w:val="16"/>
              </w:rPr>
            </w:pPr>
          </w:p>
        </w:tc>
      </w:tr>
      <w:tr w:rsidR="0030391A" w:rsidRPr="00134FE9" w14:paraId="599D95A6" w14:textId="77777777" w:rsidTr="00C82869">
        <w:trPr>
          <w:trHeight w:val="288"/>
          <w:jc w:val="center"/>
        </w:trPr>
        <w:tc>
          <w:tcPr>
            <w:tcW w:w="390" w:type="dxa"/>
            <w:vAlign w:val="center"/>
          </w:tcPr>
          <w:p w14:paraId="34D3CFCC" w14:textId="68107759" w:rsidR="009812C6" w:rsidRPr="00134FE9" w:rsidRDefault="00E81D25" w:rsidP="009D2FCE">
            <w:pPr>
              <w:rPr>
                <w:rFonts w:ascii="Times New Roman" w:hAnsi="Times New Roman" w:cs="Times New Roman"/>
                <w:sz w:val="16"/>
                <w:szCs w:val="16"/>
              </w:rPr>
            </w:pPr>
            <w:r w:rsidRPr="00134FE9">
              <w:rPr>
                <w:rFonts w:ascii="Times New Roman" w:hAnsi="Times New Roman" w:cs="Times New Roman"/>
                <w:sz w:val="16"/>
                <w:szCs w:val="16"/>
              </w:rPr>
              <w:t>54</w:t>
            </w:r>
          </w:p>
        </w:tc>
        <w:tc>
          <w:tcPr>
            <w:tcW w:w="1040" w:type="dxa"/>
            <w:noWrap/>
            <w:vAlign w:val="center"/>
            <w:hideMark/>
          </w:tcPr>
          <w:p w14:paraId="369E4B8A" w14:textId="32688C65" w:rsidR="009812C6" w:rsidRPr="00134FE9" w:rsidRDefault="009812C6" w:rsidP="009D2FCE">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02/app.38123","ISSN":"00218995","abstract":"Bifunctional, trifunctional, and tetrafunctional epoxy (EP) resins were hardened with stoichiometric amount of 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aminodiphenyl met</w:instrText>
            </w:r>
            <w:r w:rsidR="00CA4BE4">
              <w:rPr>
                <w:rFonts w:ascii="Times New Roman" w:hAnsi="Times New Roman" w:cs="Times New Roman"/>
                <w:sz w:val="16"/>
                <w:szCs w:val="16"/>
              </w:rPr>
              <w:instrText>hane in presence and absence of benzoxazine (BOX). The EP/BOX ratio of the hybrid systems was constant, viz. 50/50 wt %. For the bifunctional EP, the EP/BOX range covered the ratios 75/25 and 25/75 wt %, as well. Epoxy-terminated liquid nitrile rubber (ETBN) was incorporated in 10 wt % in the systems with trifunctional and tetrafunctional EP, and in 10, 15, and 20 wt % in the EP/BOX with bifunctional EP to improve their toughness. Information on the structure and morphology of the hybrid systems was received from differential scanning calorimetric, dynamic-mechanical thermal analysis, atomic force microscopic, and scanning electron microscopic studies. The flexural, fracture mechanical properties, thermal degradation, and fire resistance of the EP/BOX and EP/BOX/ETBN hybrids were determined. It was found that some homopolymerized BOX was built in the EP/BOX conetwork in form of nanoscale inclusions, whereas ETBN formed micron scaled droplets of sea-island structure. Incorporation of BOX improved the charring and fire resistance, enhanced the flexural modulus and strength, reduced the glass transition (Tg), the fracture toughness, and energy. Additional modification with ETBN decreased the charring, fire resistance, flexural modulus and strength, as well as Tg, however, improved the fracture toughness and especially the fracture energy. © 2012 Wiley Periodicals, Inc. J. Appl. Polym. Sci., 2013 Copyright © 2012 Wiley Periodicals, Inc.","author":[{"dropping-particle":"","family":"Grishchuk","given":"Sergiy","non-dropping-particle":"","parse-names":false,"suffix":""},{"dropping-particle":"","family":"Sorochynska","given":"Liubov","non-dropping-particle":"","parse-names":false,"suffix":""},{"dropping-particle":"","family":"Vorster","given":"Olof C.","non-dropping-particle":"","parse-names":false,"suffix":""},{"dropping-particle":"","family":"Karger-Kocsis","given":"József","non-dropping-particle":"","parse-names":false,"suffix":""}],"container-title":"Journal of Applied Polymer Science","id":"ITEM-1","issue":"6","issued":{"date-parts":[["2013"]]},"page":"5082-5093","title":"Structure, thermal, and mechanical properties of DDM-hardened epoxy/benzoxazine hybrids: Effects of epoxy resin functionality and ETBN toughening","type":"article-journal","volume":"127"},"uris":["http://www.mendeley.com/documents/?uuid=73f4c544-249b-4b03-8155-f556b3984fd2"]}],"mendeley":{"formattedCitation":"[34]","plainTextFormattedCitation":"[34]","previouslyFormattedCitation":"&lt;sup&gt;3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4]</w:t>
            </w:r>
            <w:r w:rsidRPr="00134FE9">
              <w:rPr>
                <w:rFonts w:ascii="Times New Roman" w:hAnsi="Times New Roman" w:cs="Times New Roman"/>
                <w:sz w:val="16"/>
                <w:szCs w:val="16"/>
              </w:rPr>
              <w:fldChar w:fldCharType="end"/>
            </w:r>
          </w:p>
        </w:tc>
        <w:tc>
          <w:tcPr>
            <w:tcW w:w="1578" w:type="dxa"/>
            <w:noWrap/>
            <w:vAlign w:val="center"/>
            <w:hideMark/>
          </w:tcPr>
          <w:p w14:paraId="71C4AF11"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BOX-ref</w:t>
            </w:r>
          </w:p>
        </w:tc>
        <w:tc>
          <w:tcPr>
            <w:tcW w:w="5246" w:type="dxa"/>
            <w:noWrap/>
            <w:vAlign w:val="center"/>
            <w:hideMark/>
          </w:tcPr>
          <w:p w14:paraId="217D1963" w14:textId="77777777" w:rsidR="009812C6" w:rsidRPr="00134FE9" w:rsidRDefault="009812C6">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 C N (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noWrap/>
            <w:vAlign w:val="center"/>
            <w:hideMark/>
          </w:tcPr>
          <w:p w14:paraId="5743A854" w14:textId="77777777" w:rsidR="009812C6" w:rsidRPr="00134FE9" w:rsidRDefault="009812C6" w:rsidP="009D2FCE">
            <w:pPr>
              <w:rPr>
                <w:rFonts w:ascii="Times New Roman" w:hAnsi="Times New Roman" w:cs="Times New Roman"/>
                <w:sz w:val="16"/>
                <w:szCs w:val="16"/>
              </w:rPr>
            </w:pPr>
            <w:r w:rsidRPr="00134FE9">
              <w:rPr>
                <w:rFonts w:ascii="Times New Roman" w:hAnsi="Times New Roman" w:cs="Times New Roman"/>
                <w:sz w:val="16"/>
                <w:szCs w:val="16"/>
              </w:rPr>
              <w:t>196</w:t>
            </w:r>
          </w:p>
        </w:tc>
      </w:tr>
      <w:tr w:rsidR="004626EF" w:rsidRPr="00134FE9" w14:paraId="75944589" w14:textId="77777777" w:rsidTr="00C82869">
        <w:trPr>
          <w:trHeight w:val="288"/>
          <w:jc w:val="center"/>
        </w:trPr>
        <w:tc>
          <w:tcPr>
            <w:tcW w:w="390" w:type="dxa"/>
            <w:vMerge w:val="restart"/>
            <w:vAlign w:val="center"/>
          </w:tcPr>
          <w:p w14:paraId="37B7596A" w14:textId="6F23FF43" w:rsidR="004626EF" w:rsidRPr="00134FE9" w:rsidRDefault="004626EF">
            <w:pPr>
              <w:rPr>
                <w:rFonts w:ascii="Times New Roman" w:hAnsi="Times New Roman" w:cs="Times New Roman"/>
                <w:sz w:val="16"/>
                <w:szCs w:val="16"/>
              </w:rPr>
            </w:pPr>
            <w:r w:rsidRPr="00134FE9">
              <w:rPr>
                <w:rFonts w:ascii="Times New Roman" w:hAnsi="Times New Roman" w:cs="Times New Roman"/>
                <w:sz w:val="16"/>
                <w:szCs w:val="16"/>
              </w:rPr>
              <w:t>55</w:t>
            </w:r>
          </w:p>
        </w:tc>
        <w:tc>
          <w:tcPr>
            <w:tcW w:w="1040" w:type="dxa"/>
            <w:vMerge w:val="restart"/>
            <w:noWrap/>
            <w:vAlign w:val="center"/>
            <w:hideMark/>
          </w:tcPr>
          <w:p w14:paraId="5FB8AB4E" w14:textId="0642F434" w:rsidR="004626EF" w:rsidRPr="00134FE9" w:rsidRDefault="004626EF">
            <w:pPr>
              <w:rPr>
                <w:rFonts w:ascii="Times New Roman" w:hAnsi="Times New Roman" w:cs="Times New Roman"/>
                <w:sz w:val="16"/>
                <w:szCs w:val="16"/>
              </w:rPr>
            </w:pPr>
            <w:r w:rsidRPr="00134FE9">
              <w:rPr>
                <w:rFonts w:ascii="Times New Roman" w:hAnsi="Times New Roman" w:cs="Times New Roman"/>
                <w:sz w:val="16"/>
                <w:szCs w:val="16"/>
              </w:rPr>
              <w:t>Zhao</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126/sciadv.1501297","ISSN":"23752548","abstract":"Stimuli-responsive materials with sophisticated yet controllable shape-changing behaviors are highly desirable for real-world device applications. Among various shape-changing materials, the elastic nature of shape memory polymers allows fixation of temporary shapes that can recover on demand, whereas polymers with exchangeable bonds can undergo permanent shape change via plasticity. We integrate the elasticity and plasticity into a single polymer network. Rational molecular design allows these two opposite behaviors to be realized at different temperature ranges without any overlap. By exploring the cumulative nature of the plasticity, we demonstrate easy manipulation of highly complex shapes that is otherwise extremely challenging. The dynamic shape-changing behavior paves a new way for fabricating geometrically complex multifunctional devices.","author":[{"dropping-particle":"","family":"Zhao","given":"Qian","non-dropping-particle":"","parse-names":false,"suffix":""},{"dropping-particle":"","family":"Zou","given":"Weike","non-dropping-particle":"","parse-names":false,"suffix":""},{"dropping-particle":"","family":"Luo","given":"Yingwu","non-dropping-particle":"","parse-names":false,"suffix":""},{"dropping-particle":"","family":"Xie","given":"Tao","non-dropping-particle":"","parse-names":false,"suffix":""}],"container-title":"Science Advances","id":"ITEM-1","issue":"1","issued":{"date-parts":[["2016"]]},"page":"1-8","title":"Shape memory polymer network with thermally distinct elasticity and plasticity","type":"article-journal","volume":"2"},"uris":["http://www.mendeley.com/documents/?uuid=ebe88473-55ad-40d4-aae2-fd8b5161826d"]}],"mendeley":{"formattedCitation":"[35]","plainTextFormattedCitation":"[35]","previouslyFormattedCitation":"&lt;sup&gt;35&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5]</w:t>
            </w:r>
            <w:r w:rsidRPr="00134FE9">
              <w:rPr>
                <w:rFonts w:ascii="Times New Roman" w:hAnsi="Times New Roman" w:cs="Times New Roman"/>
                <w:sz w:val="16"/>
                <w:szCs w:val="16"/>
              </w:rPr>
              <w:fldChar w:fldCharType="end"/>
            </w:r>
          </w:p>
          <w:p w14:paraId="0D82FA2B" w14:textId="45BD7BEE" w:rsidR="004626EF" w:rsidRPr="00134FE9" w:rsidRDefault="004626EF" w:rsidP="00A80667">
            <w:pPr>
              <w:rPr>
                <w:rFonts w:ascii="Times New Roman" w:hAnsi="Times New Roman" w:cs="Times New Roman"/>
                <w:sz w:val="16"/>
                <w:szCs w:val="16"/>
              </w:rPr>
            </w:pPr>
          </w:p>
        </w:tc>
        <w:tc>
          <w:tcPr>
            <w:tcW w:w="1578" w:type="dxa"/>
            <w:vMerge w:val="restart"/>
            <w:noWrap/>
            <w:vAlign w:val="center"/>
          </w:tcPr>
          <w:p w14:paraId="74C3F692" w14:textId="2F8AD24E" w:rsidR="004626EF" w:rsidRPr="00134FE9" w:rsidRDefault="004626EF" w:rsidP="004626EF">
            <w:pPr>
              <w:rPr>
                <w:rFonts w:ascii="Times New Roman" w:hAnsi="Times New Roman" w:cs="Times New Roman"/>
                <w:sz w:val="16"/>
                <w:szCs w:val="16"/>
              </w:rPr>
            </w:pPr>
            <w:r w:rsidRPr="004626EF">
              <w:rPr>
                <w:rFonts w:ascii="Times New Roman" w:hAnsi="Times New Roman" w:cs="Times New Roman"/>
                <w:sz w:val="16"/>
                <w:szCs w:val="16"/>
              </w:rPr>
              <w:t xml:space="preserve"> PCLDA </w:t>
            </w:r>
            <w:r>
              <w:rPr>
                <w:rFonts w:ascii="Times New Roman" w:hAnsi="Times New Roman" w:cs="Times New Roman"/>
                <w:sz w:val="16"/>
                <w:szCs w:val="16"/>
              </w:rPr>
              <w:t>/</w:t>
            </w:r>
            <w:proofErr w:type="spellStart"/>
            <w:r w:rsidRPr="004626EF">
              <w:rPr>
                <w:rFonts w:ascii="Times New Roman" w:hAnsi="Times New Roman" w:cs="Times New Roman"/>
                <w:sz w:val="16"/>
                <w:szCs w:val="16"/>
              </w:rPr>
              <w:t>tetrathiol</w:t>
            </w:r>
            <w:proofErr w:type="spellEnd"/>
            <w:r w:rsidRPr="004626EF">
              <w:rPr>
                <w:rFonts w:ascii="Times New Roman" w:hAnsi="Times New Roman" w:cs="Times New Roman"/>
                <w:sz w:val="16"/>
                <w:szCs w:val="16"/>
              </w:rPr>
              <w:t xml:space="preserve"> crosslinker</w:t>
            </w:r>
          </w:p>
        </w:tc>
        <w:tc>
          <w:tcPr>
            <w:tcW w:w="5246" w:type="dxa"/>
            <w:noWrap/>
            <w:vAlign w:val="center"/>
            <w:hideMark/>
          </w:tcPr>
          <w:p w14:paraId="1CD72CA9" w14:textId="77777777" w:rsidR="004626EF" w:rsidRPr="00134FE9" w:rsidRDefault="004626EF">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gt; ) &gt;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w:t>
            </w:r>
          </w:p>
        </w:tc>
        <w:tc>
          <w:tcPr>
            <w:tcW w:w="1096" w:type="dxa"/>
            <w:vMerge w:val="restart"/>
            <w:noWrap/>
            <w:vAlign w:val="center"/>
            <w:hideMark/>
          </w:tcPr>
          <w:p w14:paraId="519D7C27" w14:textId="77777777" w:rsidR="004626EF" w:rsidRPr="00134FE9" w:rsidRDefault="004626EF" w:rsidP="009D2FCE">
            <w:pPr>
              <w:rPr>
                <w:rFonts w:ascii="Times New Roman" w:hAnsi="Times New Roman" w:cs="Times New Roman"/>
                <w:sz w:val="16"/>
                <w:szCs w:val="16"/>
              </w:rPr>
            </w:pPr>
            <w:r w:rsidRPr="00134FE9">
              <w:rPr>
                <w:rFonts w:ascii="Times New Roman" w:hAnsi="Times New Roman" w:cs="Times New Roman"/>
                <w:sz w:val="16"/>
                <w:szCs w:val="16"/>
              </w:rPr>
              <w:t>24</w:t>
            </w:r>
          </w:p>
          <w:p w14:paraId="05D91F59" w14:textId="69944B63" w:rsidR="004626EF" w:rsidRPr="00134FE9" w:rsidRDefault="004626EF" w:rsidP="009D2FCE">
            <w:pPr>
              <w:rPr>
                <w:rFonts w:ascii="Times New Roman" w:hAnsi="Times New Roman" w:cs="Times New Roman"/>
                <w:sz w:val="16"/>
                <w:szCs w:val="16"/>
              </w:rPr>
            </w:pPr>
          </w:p>
        </w:tc>
      </w:tr>
      <w:tr w:rsidR="004626EF" w:rsidRPr="00134FE9" w14:paraId="784E0AEB" w14:textId="77777777" w:rsidTr="00C82869">
        <w:trPr>
          <w:trHeight w:val="288"/>
          <w:jc w:val="center"/>
        </w:trPr>
        <w:tc>
          <w:tcPr>
            <w:tcW w:w="390" w:type="dxa"/>
            <w:vMerge/>
            <w:vAlign w:val="center"/>
          </w:tcPr>
          <w:p w14:paraId="3A86DBBB" w14:textId="77777777" w:rsidR="004626EF" w:rsidRPr="00134FE9" w:rsidRDefault="004626EF">
            <w:pPr>
              <w:rPr>
                <w:rFonts w:ascii="Times New Roman" w:hAnsi="Times New Roman" w:cs="Times New Roman"/>
                <w:sz w:val="16"/>
                <w:szCs w:val="16"/>
              </w:rPr>
            </w:pPr>
          </w:p>
        </w:tc>
        <w:tc>
          <w:tcPr>
            <w:tcW w:w="1040" w:type="dxa"/>
            <w:vMerge/>
            <w:noWrap/>
            <w:vAlign w:val="center"/>
            <w:hideMark/>
          </w:tcPr>
          <w:p w14:paraId="543C9F6A" w14:textId="0FEE0D74" w:rsidR="004626EF" w:rsidRPr="00134FE9" w:rsidRDefault="004626EF">
            <w:pPr>
              <w:rPr>
                <w:rFonts w:ascii="Times New Roman" w:hAnsi="Times New Roman" w:cs="Times New Roman"/>
                <w:sz w:val="16"/>
                <w:szCs w:val="16"/>
              </w:rPr>
            </w:pPr>
          </w:p>
        </w:tc>
        <w:tc>
          <w:tcPr>
            <w:tcW w:w="1578" w:type="dxa"/>
            <w:vMerge/>
            <w:noWrap/>
            <w:vAlign w:val="center"/>
            <w:hideMark/>
          </w:tcPr>
          <w:p w14:paraId="34BC8F15" w14:textId="5606629A" w:rsidR="004626EF" w:rsidRPr="00134FE9" w:rsidRDefault="004626EF">
            <w:pPr>
              <w:rPr>
                <w:rFonts w:ascii="Times New Roman" w:hAnsi="Times New Roman" w:cs="Times New Roman"/>
                <w:sz w:val="16"/>
                <w:szCs w:val="16"/>
              </w:rPr>
            </w:pPr>
          </w:p>
        </w:tc>
        <w:tc>
          <w:tcPr>
            <w:tcW w:w="5246" w:type="dxa"/>
            <w:noWrap/>
            <w:vAlign w:val="center"/>
            <w:hideMark/>
          </w:tcPr>
          <w:p w14:paraId="40C9EFD9" w14:textId="77777777" w:rsidR="004626EF" w:rsidRPr="00134FE9" w:rsidRDefault="004626EF">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gt; ) &gt;  }</w:t>
            </w:r>
          </w:p>
        </w:tc>
        <w:tc>
          <w:tcPr>
            <w:tcW w:w="1096" w:type="dxa"/>
            <w:vMerge/>
            <w:noWrap/>
            <w:vAlign w:val="center"/>
            <w:hideMark/>
          </w:tcPr>
          <w:p w14:paraId="1E031BCB" w14:textId="178482E0" w:rsidR="004626EF" w:rsidRPr="00134FE9" w:rsidRDefault="004626EF" w:rsidP="009D2FCE">
            <w:pPr>
              <w:rPr>
                <w:rFonts w:ascii="Times New Roman" w:hAnsi="Times New Roman" w:cs="Times New Roman"/>
                <w:sz w:val="16"/>
                <w:szCs w:val="16"/>
              </w:rPr>
            </w:pPr>
          </w:p>
        </w:tc>
      </w:tr>
      <w:tr w:rsidR="0030391A" w:rsidRPr="00134FE9" w14:paraId="307BC525" w14:textId="77777777" w:rsidTr="00C82869">
        <w:trPr>
          <w:trHeight w:val="288"/>
          <w:jc w:val="center"/>
        </w:trPr>
        <w:tc>
          <w:tcPr>
            <w:tcW w:w="390" w:type="dxa"/>
            <w:vMerge w:val="restart"/>
            <w:vAlign w:val="center"/>
          </w:tcPr>
          <w:p w14:paraId="703BCFCB" w14:textId="44CA04AC"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56</w:t>
            </w:r>
          </w:p>
        </w:tc>
        <w:tc>
          <w:tcPr>
            <w:tcW w:w="1040" w:type="dxa"/>
            <w:vMerge w:val="restart"/>
            <w:noWrap/>
            <w:vAlign w:val="center"/>
            <w:hideMark/>
          </w:tcPr>
          <w:p w14:paraId="6505C0D8" w14:textId="09AE2978" w:rsidR="00E81D25" w:rsidRPr="00134FE9" w:rsidRDefault="00E81D25">
            <w:pPr>
              <w:rPr>
                <w:rFonts w:ascii="Times New Roman" w:hAnsi="Times New Roman" w:cs="Times New Roman"/>
                <w:sz w:val="16"/>
                <w:szCs w:val="16"/>
              </w:rPr>
            </w:pPr>
            <w:proofErr w:type="spellStart"/>
            <w:r w:rsidRPr="00134FE9">
              <w:rPr>
                <w:rFonts w:ascii="Times New Roman" w:hAnsi="Times New Roman" w:cs="Times New Roman"/>
                <w:sz w:val="16"/>
                <w:szCs w:val="16"/>
              </w:rPr>
              <w:t>Altuna</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 xml:space="preserve">2016 </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9/c6ra18010h","ISSN":"20462069","abstract":"Thermosetting polymers were synthesized from a commercial epoxy resin (diglycidyl ether of bisphenol A, DGEBA) and tricarboxylic (citric, CA) and different dicarboxylic (sebacic, SA and glutaric, GA) acids. Crosslinking of DGEBA-SA and DGEBA-GA systems was achieved using excess epoxy, which was homopolymerized after all the acid groups were consumed. It was found that the properties of the material depend on the diacid length and on the excess epoxy, and with the proper formulation, vitrimers with Tg values ranging from 51 °C to 62 °C, and a high rate of stress relaxation (less than 1 h at 160 °C to achieve 63% of relaxation) could be obtained. Notably, using a mixture of tri-functional CA with SA allowed a reduction in the epoxy excess while maintaining a high Tg value and faster stress relaxation. Three of the formulations were selected and their shape memory performance was studied. Good shape fixity and shape recovery ratios (&gt;99%) were obtained, which indicate an overall good shape memory performance. These properties can be used to create different permanent and temporary shapes on a thermosetting polymer obtained from widely available and affordable raw materials.","author":[{"dropping-particle":"","family":"Altuna","given":"F. I.","non-dropping-particle":"","parse-names":false,"suffix":""},{"dropping-particle":"","family":"Hoppe","given":"C. E.","non-dropping-particle":"","parse-names":false,"suffix":""},{"dropping-particle":"","family":"Williams","given":"R. J.J.","non-dropping-particle":"","parse-names":false,"suffix":""}],"container-title":"RSC Advances","id":"ITEM-1","issue":"91","issued":{"date-parts":[["2016"]]},"page":"88647-88655","title":"Shape memory epoxy vitrimers based on DGEBA crosslinked with dicarboxylic acids and their blends with citric acid","type":"article-journal","volume":"6"},"uris":["http://www.mendeley.com/documents/?uuid=05a1294c-eaf6-4470-a93e-6ee07c991764"]}],"mendeley":{"formattedCitation":"[36]","plainTextFormattedCitation":"[36]","previouslyFormattedCitation":"&lt;sup&gt;3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6]</w:t>
            </w:r>
            <w:r w:rsidRPr="00134FE9">
              <w:rPr>
                <w:rFonts w:ascii="Times New Roman" w:hAnsi="Times New Roman" w:cs="Times New Roman"/>
                <w:sz w:val="16"/>
                <w:szCs w:val="16"/>
              </w:rPr>
              <w:fldChar w:fldCharType="end"/>
            </w:r>
          </w:p>
        </w:tc>
        <w:tc>
          <w:tcPr>
            <w:tcW w:w="1578" w:type="dxa"/>
            <w:vMerge w:val="restart"/>
            <w:noWrap/>
            <w:vAlign w:val="center"/>
            <w:hideMark/>
          </w:tcPr>
          <w:p w14:paraId="775FD395"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CS11</w:t>
            </w:r>
          </w:p>
          <w:p w14:paraId="28C418D4" w14:textId="18095366" w:rsidR="00E81D25" w:rsidRPr="00134FE9" w:rsidRDefault="00E81D25" w:rsidP="00A80667">
            <w:pPr>
              <w:rPr>
                <w:rFonts w:ascii="Times New Roman" w:hAnsi="Times New Roman" w:cs="Times New Roman"/>
                <w:sz w:val="16"/>
                <w:szCs w:val="16"/>
              </w:rPr>
            </w:pPr>
          </w:p>
        </w:tc>
        <w:tc>
          <w:tcPr>
            <w:tcW w:w="5246" w:type="dxa"/>
            <w:noWrap/>
            <w:vAlign w:val="center"/>
            <w:hideMark/>
          </w:tcPr>
          <w:p w14:paraId="05F9483F"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O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w:t>
            </w:r>
          </w:p>
        </w:tc>
        <w:tc>
          <w:tcPr>
            <w:tcW w:w="1096" w:type="dxa"/>
            <w:vMerge w:val="restart"/>
            <w:noWrap/>
            <w:vAlign w:val="center"/>
            <w:hideMark/>
          </w:tcPr>
          <w:p w14:paraId="25A77B63" w14:textId="77777777" w:rsidR="00E81D25" w:rsidRPr="00134FE9" w:rsidRDefault="00E81D25" w:rsidP="009D2FCE">
            <w:pPr>
              <w:rPr>
                <w:rFonts w:ascii="Times New Roman" w:hAnsi="Times New Roman" w:cs="Times New Roman"/>
                <w:sz w:val="16"/>
                <w:szCs w:val="16"/>
              </w:rPr>
            </w:pPr>
            <w:r w:rsidRPr="00134FE9">
              <w:rPr>
                <w:rFonts w:ascii="Times New Roman" w:hAnsi="Times New Roman" w:cs="Times New Roman"/>
                <w:sz w:val="16"/>
                <w:szCs w:val="16"/>
              </w:rPr>
              <w:t>72.4</w:t>
            </w:r>
          </w:p>
          <w:p w14:paraId="47555A73" w14:textId="463FC8DB" w:rsidR="00E81D25" w:rsidRPr="00134FE9" w:rsidRDefault="00E81D25" w:rsidP="009D2FCE">
            <w:pPr>
              <w:rPr>
                <w:rFonts w:ascii="Times New Roman" w:hAnsi="Times New Roman" w:cs="Times New Roman"/>
                <w:sz w:val="16"/>
                <w:szCs w:val="16"/>
              </w:rPr>
            </w:pPr>
          </w:p>
        </w:tc>
      </w:tr>
      <w:tr w:rsidR="0030391A" w:rsidRPr="00134FE9" w14:paraId="1CC12A85" w14:textId="77777777" w:rsidTr="00C82869">
        <w:trPr>
          <w:trHeight w:val="288"/>
          <w:jc w:val="center"/>
        </w:trPr>
        <w:tc>
          <w:tcPr>
            <w:tcW w:w="390" w:type="dxa"/>
            <w:vMerge/>
            <w:vAlign w:val="center"/>
          </w:tcPr>
          <w:p w14:paraId="2037C957"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1746EE57" w14:textId="419F882C"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1732478A" w14:textId="506615D1" w:rsidR="00E81D25" w:rsidRPr="00134FE9" w:rsidRDefault="00E81D25" w:rsidP="00A80667">
            <w:pPr>
              <w:rPr>
                <w:rFonts w:ascii="Times New Roman" w:hAnsi="Times New Roman" w:cs="Times New Roman"/>
                <w:sz w:val="16"/>
                <w:szCs w:val="16"/>
              </w:rPr>
            </w:pPr>
          </w:p>
        </w:tc>
        <w:tc>
          <w:tcPr>
            <w:tcW w:w="5246" w:type="dxa"/>
            <w:noWrap/>
            <w:vAlign w:val="center"/>
            <w:hideMark/>
          </w:tcPr>
          <w:p w14:paraId="7EEF3AFE"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O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w:t>
            </w:r>
          </w:p>
        </w:tc>
        <w:tc>
          <w:tcPr>
            <w:tcW w:w="1096" w:type="dxa"/>
            <w:vMerge/>
            <w:noWrap/>
            <w:vAlign w:val="center"/>
            <w:hideMark/>
          </w:tcPr>
          <w:p w14:paraId="3AB71584" w14:textId="1CE55981" w:rsidR="00E81D25" w:rsidRPr="00134FE9" w:rsidRDefault="00E81D25" w:rsidP="009D2FCE">
            <w:pPr>
              <w:rPr>
                <w:rFonts w:ascii="Times New Roman" w:hAnsi="Times New Roman" w:cs="Times New Roman"/>
                <w:sz w:val="16"/>
                <w:szCs w:val="16"/>
              </w:rPr>
            </w:pPr>
          </w:p>
        </w:tc>
      </w:tr>
      <w:tr w:rsidR="0030391A" w:rsidRPr="00134FE9" w14:paraId="38E13141" w14:textId="77777777" w:rsidTr="00C82869">
        <w:trPr>
          <w:trHeight w:val="288"/>
          <w:jc w:val="center"/>
        </w:trPr>
        <w:tc>
          <w:tcPr>
            <w:tcW w:w="390" w:type="dxa"/>
            <w:vMerge/>
            <w:vAlign w:val="center"/>
          </w:tcPr>
          <w:p w14:paraId="3C695A99"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3988E152" w14:textId="1733E1C7"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5338D8AF" w14:textId="69F0599F" w:rsidR="00E81D25" w:rsidRPr="00134FE9" w:rsidRDefault="00E81D25" w:rsidP="00A80667">
            <w:pPr>
              <w:rPr>
                <w:rFonts w:ascii="Times New Roman" w:hAnsi="Times New Roman" w:cs="Times New Roman"/>
                <w:sz w:val="16"/>
                <w:szCs w:val="16"/>
              </w:rPr>
            </w:pPr>
          </w:p>
        </w:tc>
        <w:tc>
          <w:tcPr>
            <w:tcW w:w="5246" w:type="dxa"/>
            <w:noWrap/>
            <w:vAlign w:val="center"/>
            <w:hideMark/>
          </w:tcPr>
          <w:p w14:paraId="46DD9FDE"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O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w:t>
            </w:r>
          </w:p>
        </w:tc>
        <w:tc>
          <w:tcPr>
            <w:tcW w:w="1096" w:type="dxa"/>
            <w:vMerge/>
            <w:noWrap/>
            <w:vAlign w:val="center"/>
            <w:hideMark/>
          </w:tcPr>
          <w:p w14:paraId="3F4AEFE0" w14:textId="78308185" w:rsidR="00E81D25" w:rsidRPr="00134FE9" w:rsidRDefault="00E81D25" w:rsidP="009D2FCE">
            <w:pPr>
              <w:rPr>
                <w:rFonts w:ascii="Times New Roman" w:hAnsi="Times New Roman" w:cs="Times New Roman"/>
                <w:sz w:val="16"/>
                <w:szCs w:val="16"/>
              </w:rPr>
            </w:pPr>
          </w:p>
        </w:tc>
      </w:tr>
      <w:tr w:rsidR="0030391A" w:rsidRPr="00134FE9" w14:paraId="42D9BB1C" w14:textId="77777777" w:rsidTr="00C82869">
        <w:trPr>
          <w:trHeight w:val="288"/>
          <w:jc w:val="center"/>
        </w:trPr>
        <w:tc>
          <w:tcPr>
            <w:tcW w:w="390" w:type="dxa"/>
            <w:vMerge/>
            <w:vAlign w:val="center"/>
          </w:tcPr>
          <w:p w14:paraId="2037F3C8"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322B4C07" w14:textId="30C5681D"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421071F9" w14:textId="717AA644" w:rsidR="00E81D25" w:rsidRPr="00134FE9" w:rsidRDefault="00E81D25" w:rsidP="00A80667">
            <w:pPr>
              <w:rPr>
                <w:rFonts w:ascii="Times New Roman" w:hAnsi="Times New Roman" w:cs="Times New Roman"/>
                <w:sz w:val="16"/>
                <w:szCs w:val="16"/>
              </w:rPr>
            </w:pPr>
          </w:p>
        </w:tc>
        <w:tc>
          <w:tcPr>
            <w:tcW w:w="5246" w:type="dxa"/>
            <w:noWrap/>
            <w:vAlign w:val="center"/>
            <w:hideMark/>
          </w:tcPr>
          <w:p w14:paraId="0BF13799"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O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w:t>
            </w:r>
          </w:p>
        </w:tc>
        <w:tc>
          <w:tcPr>
            <w:tcW w:w="1096" w:type="dxa"/>
            <w:vMerge/>
            <w:noWrap/>
            <w:vAlign w:val="center"/>
            <w:hideMark/>
          </w:tcPr>
          <w:p w14:paraId="3FEEAFC4" w14:textId="5032B8F9" w:rsidR="00E81D25" w:rsidRPr="00134FE9" w:rsidRDefault="00E81D25" w:rsidP="009D2FCE">
            <w:pPr>
              <w:rPr>
                <w:rFonts w:ascii="Times New Roman" w:hAnsi="Times New Roman" w:cs="Times New Roman"/>
                <w:sz w:val="16"/>
                <w:szCs w:val="16"/>
              </w:rPr>
            </w:pPr>
          </w:p>
        </w:tc>
      </w:tr>
      <w:tr w:rsidR="0030391A" w:rsidRPr="00134FE9" w14:paraId="4308DE55" w14:textId="77777777" w:rsidTr="00C82869">
        <w:trPr>
          <w:trHeight w:val="288"/>
          <w:jc w:val="center"/>
        </w:trPr>
        <w:tc>
          <w:tcPr>
            <w:tcW w:w="390" w:type="dxa"/>
            <w:vMerge/>
            <w:vAlign w:val="center"/>
          </w:tcPr>
          <w:p w14:paraId="3B0C9BDF"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35EBF0E6" w14:textId="1D9011EE"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37856539" w14:textId="39E6971C" w:rsidR="00E81D25" w:rsidRPr="00134FE9" w:rsidRDefault="00E81D25" w:rsidP="00A80667">
            <w:pPr>
              <w:rPr>
                <w:rFonts w:ascii="Times New Roman" w:hAnsi="Times New Roman" w:cs="Times New Roman"/>
                <w:sz w:val="16"/>
                <w:szCs w:val="16"/>
              </w:rPr>
            </w:pPr>
          </w:p>
        </w:tc>
        <w:tc>
          <w:tcPr>
            <w:tcW w:w="5246" w:type="dxa"/>
            <w:noWrap/>
            <w:vAlign w:val="center"/>
            <w:hideMark/>
          </w:tcPr>
          <w:p w14:paraId="138901FE"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O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w:t>
            </w:r>
          </w:p>
        </w:tc>
        <w:tc>
          <w:tcPr>
            <w:tcW w:w="1096" w:type="dxa"/>
            <w:vMerge/>
            <w:noWrap/>
            <w:vAlign w:val="center"/>
            <w:hideMark/>
          </w:tcPr>
          <w:p w14:paraId="0A1E2F4A" w14:textId="5E1642E4" w:rsidR="00E81D25" w:rsidRPr="00134FE9" w:rsidRDefault="00E81D25" w:rsidP="009D2FCE">
            <w:pPr>
              <w:rPr>
                <w:rFonts w:ascii="Times New Roman" w:hAnsi="Times New Roman" w:cs="Times New Roman"/>
                <w:sz w:val="16"/>
                <w:szCs w:val="16"/>
              </w:rPr>
            </w:pPr>
          </w:p>
        </w:tc>
      </w:tr>
      <w:tr w:rsidR="0030391A" w:rsidRPr="00134FE9" w14:paraId="6CD9D8F5" w14:textId="77777777" w:rsidTr="00C82869">
        <w:trPr>
          <w:trHeight w:val="288"/>
          <w:jc w:val="center"/>
        </w:trPr>
        <w:tc>
          <w:tcPr>
            <w:tcW w:w="390" w:type="dxa"/>
            <w:vMerge/>
            <w:vAlign w:val="center"/>
          </w:tcPr>
          <w:p w14:paraId="287A4E9A" w14:textId="77777777" w:rsidR="00E81D25" w:rsidRPr="00134FE9" w:rsidRDefault="00E81D25" w:rsidP="009D2FCE">
            <w:pPr>
              <w:rPr>
                <w:rFonts w:ascii="Times New Roman" w:hAnsi="Times New Roman" w:cs="Times New Roman"/>
                <w:sz w:val="16"/>
                <w:szCs w:val="16"/>
              </w:rPr>
            </w:pPr>
          </w:p>
        </w:tc>
        <w:tc>
          <w:tcPr>
            <w:tcW w:w="1040" w:type="dxa"/>
            <w:vMerge/>
            <w:noWrap/>
            <w:vAlign w:val="center"/>
            <w:hideMark/>
          </w:tcPr>
          <w:p w14:paraId="4646426A" w14:textId="6DC48DA1" w:rsidR="00E81D25" w:rsidRPr="00134FE9" w:rsidRDefault="00E81D25" w:rsidP="009D2FCE">
            <w:pPr>
              <w:rPr>
                <w:rFonts w:ascii="Times New Roman" w:hAnsi="Times New Roman" w:cs="Times New Roman"/>
                <w:sz w:val="16"/>
                <w:szCs w:val="16"/>
              </w:rPr>
            </w:pPr>
          </w:p>
        </w:tc>
        <w:tc>
          <w:tcPr>
            <w:tcW w:w="1578" w:type="dxa"/>
            <w:vMerge/>
            <w:noWrap/>
            <w:vAlign w:val="center"/>
            <w:hideMark/>
          </w:tcPr>
          <w:p w14:paraId="106EA6B1" w14:textId="1CA3EA5E" w:rsidR="00E81D25" w:rsidRPr="00134FE9" w:rsidRDefault="00E81D25">
            <w:pPr>
              <w:rPr>
                <w:rFonts w:ascii="Times New Roman" w:hAnsi="Times New Roman" w:cs="Times New Roman"/>
                <w:sz w:val="16"/>
                <w:szCs w:val="16"/>
              </w:rPr>
            </w:pPr>
          </w:p>
        </w:tc>
        <w:tc>
          <w:tcPr>
            <w:tcW w:w="5246" w:type="dxa"/>
            <w:noWrap/>
            <w:vAlign w:val="center"/>
            <w:hideMark/>
          </w:tcPr>
          <w:p w14:paraId="7FFD8108" w14:textId="77777777" w:rsidR="00E81D25" w:rsidRPr="00134FE9" w:rsidRDefault="00E81D25">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C ( O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w:t>
            </w:r>
          </w:p>
        </w:tc>
        <w:tc>
          <w:tcPr>
            <w:tcW w:w="1096" w:type="dxa"/>
            <w:vMerge/>
            <w:noWrap/>
            <w:vAlign w:val="center"/>
            <w:hideMark/>
          </w:tcPr>
          <w:p w14:paraId="3B4BFA9B" w14:textId="2A2C1495" w:rsidR="00E81D25" w:rsidRPr="00134FE9" w:rsidRDefault="00E81D25" w:rsidP="009D2FCE">
            <w:pPr>
              <w:rPr>
                <w:rFonts w:ascii="Times New Roman" w:hAnsi="Times New Roman" w:cs="Times New Roman"/>
                <w:sz w:val="16"/>
                <w:szCs w:val="16"/>
              </w:rPr>
            </w:pPr>
          </w:p>
        </w:tc>
      </w:tr>
      <w:tr w:rsidR="0030391A" w:rsidRPr="00134FE9" w14:paraId="6A7EF8F2" w14:textId="77777777" w:rsidTr="00C82869">
        <w:trPr>
          <w:trHeight w:val="288"/>
          <w:jc w:val="center"/>
        </w:trPr>
        <w:tc>
          <w:tcPr>
            <w:tcW w:w="390" w:type="dxa"/>
            <w:vMerge w:val="restart"/>
            <w:vAlign w:val="center"/>
          </w:tcPr>
          <w:p w14:paraId="11794DE7" w14:textId="1451C003"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57</w:t>
            </w:r>
          </w:p>
        </w:tc>
        <w:tc>
          <w:tcPr>
            <w:tcW w:w="1040" w:type="dxa"/>
            <w:vMerge w:val="restart"/>
            <w:noWrap/>
            <w:vAlign w:val="center"/>
            <w:hideMark/>
          </w:tcPr>
          <w:p w14:paraId="7C65283C" w14:textId="4D202BDB"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Altuna</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9/c6ra18010h","ISSN":"20462069","abstract":"Thermosetting polymers were synthesized from a commercial epoxy resin (diglycidyl ether of bisphenol A, DGEBA) and tricarboxylic (citric, CA) and different dicarboxylic (sebacic, SA and glutaric, GA) acids. Crosslinking of DGEBA-SA and DGEBA-GA systems was achieved using excess epoxy, which was homopolymerized after all the acid groups were consumed. It was found that the properties of the material depend on the diacid length and on the excess epoxy, and with the proper formulation, vitrimers with Tg values ranging from 51 °C to 62 °C, and a high rate of stress relaxation (less than 1 h at 160 °C to achieve 63% of relaxation) could be obtained. Notably, using a mixture of tri-functional CA with SA allowed a reduction in the epoxy excess while maintaining a high Tg value and faster stress relaxation. Three of the formulations were selected and their shape memory performance was studied. Good shape fixity and shape recovery ratios (&gt;99%) were obtained, which indicate an overall good shape memory performance. These properties can be used to create different permanent and temporary shapes on a thermosetting polymer obtained from widely available and affordable raw materials.","author":[{"dropping-particle":"","family":"Altuna","given":"F. I.","non-dropping-particle":"","parse-names":false,"suffix":""},{"dropping-particle":"","family":"Hoppe","given":"C. E.","non-dropping-particle":"","parse-names":false,"suffix":""},{"dropping-particle":"","family":"Williams","given":"R. J.J.","non-dropping-particle":"","parse-names":false,"suffix":""}],"container-title":"RSC Advances","id":"ITEM-1","issue":"91","issued":{"date-parts":[["2016"]]},"page":"88647-88655","title":"Shape memory epoxy vitrimers based on DGEBA crosslinked with dicarboxylic acids and their blends with citric acid","type":"article-journal","volume":"6"},"uris":["http://www.mendeley.com/documents/?uuid=05a1294c-eaf6-4470-a93e-6ee07c991764"]}],"mendeley":{"formattedCitation":"[36]","plainTextFormattedCitation":"[36]","previouslyFormattedCitation":"&lt;sup&gt;3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6]</w:t>
            </w:r>
            <w:r w:rsidRPr="00134FE9">
              <w:rPr>
                <w:rFonts w:ascii="Times New Roman" w:hAnsi="Times New Roman" w:cs="Times New Roman"/>
                <w:sz w:val="16"/>
                <w:szCs w:val="16"/>
              </w:rPr>
              <w:fldChar w:fldCharType="end"/>
            </w:r>
          </w:p>
        </w:tc>
        <w:tc>
          <w:tcPr>
            <w:tcW w:w="1578" w:type="dxa"/>
            <w:vMerge w:val="restart"/>
            <w:noWrap/>
            <w:vAlign w:val="center"/>
            <w:hideMark/>
          </w:tcPr>
          <w:p w14:paraId="35BA131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S20</w:t>
            </w:r>
          </w:p>
          <w:p w14:paraId="4FC5821A" w14:textId="7F9A3D75" w:rsidR="00E81D25" w:rsidRPr="00134FE9" w:rsidRDefault="00E81D25" w:rsidP="003F75D5">
            <w:pPr>
              <w:rPr>
                <w:rFonts w:ascii="Times New Roman" w:hAnsi="Times New Roman" w:cs="Times New Roman"/>
                <w:sz w:val="16"/>
                <w:szCs w:val="16"/>
              </w:rPr>
            </w:pPr>
          </w:p>
        </w:tc>
        <w:tc>
          <w:tcPr>
            <w:tcW w:w="5246" w:type="dxa"/>
            <w:noWrap/>
            <w:vAlign w:val="center"/>
            <w:hideMark/>
          </w:tcPr>
          <w:p w14:paraId="671D067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lt; }</w:t>
            </w:r>
          </w:p>
        </w:tc>
        <w:tc>
          <w:tcPr>
            <w:tcW w:w="1096" w:type="dxa"/>
            <w:vMerge w:val="restart"/>
            <w:noWrap/>
            <w:vAlign w:val="center"/>
            <w:hideMark/>
          </w:tcPr>
          <w:p w14:paraId="132BF81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3.08</w:t>
            </w:r>
          </w:p>
          <w:p w14:paraId="5F8E206E" w14:textId="11BC77C9" w:rsidR="00E81D25" w:rsidRPr="00134FE9" w:rsidRDefault="00E81D25" w:rsidP="003F75D5">
            <w:pPr>
              <w:rPr>
                <w:rFonts w:ascii="Times New Roman" w:hAnsi="Times New Roman" w:cs="Times New Roman"/>
                <w:sz w:val="16"/>
                <w:szCs w:val="16"/>
              </w:rPr>
            </w:pPr>
          </w:p>
        </w:tc>
      </w:tr>
      <w:tr w:rsidR="0030391A" w:rsidRPr="00134FE9" w14:paraId="308509DD" w14:textId="77777777" w:rsidTr="00C82869">
        <w:trPr>
          <w:trHeight w:val="288"/>
          <w:jc w:val="center"/>
        </w:trPr>
        <w:tc>
          <w:tcPr>
            <w:tcW w:w="390" w:type="dxa"/>
            <w:vMerge/>
            <w:vAlign w:val="center"/>
          </w:tcPr>
          <w:p w14:paraId="3B434C89"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42145B7" w14:textId="75AE5016"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2B7C433E" w14:textId="013051AD" w:rsidR="00E81D25" w:rsidRPr="00134FE9" w:rsidRDefault="00E81D25" w:rsidP="003F75D5">
            <w:pPr>
              <w:rPr>
                <w:rFonts w:ascii="Times New Roman" w:hAnsi="Times New Roman" w:cs="Times New Roman"/>
                <w:sz w:val="16"/>
                <w:szCs w:val="16"/>
              </w:rPr>
            </w:pPr>
          </w:p>
        </w:tc>
        <w:tc>
          <w:tcPr>
            <w:tcW w:w="5246" w:type="dxa"/>
            <w:noWrap/>
            <w:vAlign w:val="center"/>
            <w:hideMark/>
          </w:tcPr>
          <w:p w14:paraId="592C591E"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w:t>
            </w:r>
          </w:p>
        </w:tc>
        <w:tc>
          <w:tcPr>
            <w:tcW w:w="1096" w:type="dxa"/>
            <w:vMerge/>
            <w:noWrap/>
            <w:vAlign w:val="center"/>
            <w:hideMark/>
          </w:tcPr>
          <w:p w14:paraId="1563CB90" w14:textId="457E23B0" w:rsidR="00E81D25" w:rsidRPr="00134FE9" w:rsidRDefault="00E81D25" w:rsidP="003F75D5">
            <w:pPr>
              <w:rPr>
                <w:rFonts w:ascii="Times New Roman" w:hAnsi="Times New Roman" w:cs="Times New Roman"/>
                <w:sz w:val="16"/>
                <w:szCs w:val="16"/>
              </w:rPr>
            </w:pPr>
          </w:p>
        </w:tc>
      </w:tr>
      <w:tr w:rsidR="0030391A" w:rsidRPr="00134FE9" w14:paraId="55B920F5" w14:textId="77777777" w:rsidTr="00C82869">
        <w:trPr>
          <w:trHeight w:val="288"/>
          <w:jc w:val="center"/>
        </w:trPr>
        <w:tc>
          <w:tcPr>
            <w:tcW w:w="390" w:type="dxa"/>
            <w:vMerge w:val="restart"/>
            <w:vAlign w:val="center"/>
          </w:tcPr>
          <w:p w14:paraId="54A026B9" w14:textId="6D1D5AFD"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58</w:t>
            </w:r>
          </w:p>
        </w:tc>
        <w:tc>
          <w:tcPr>
            <w:tcW w:w="1040" w:type="dxa"/>
            <w:vMerge w:val="restart"/>
            <w:noWrap/>
            <w:vAlign w:val="center"/>
            <w:hideMark/>
          </w:tcPr>
          <w:p w14:paraId="7AD81FC0" w14:textId="3CD922FD"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Altuna</w:t>
            </w:r>
            <w:proofErr w:type="spellEnd"/>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9/c6ra18010h","ISSN":"20462069","abstract":"Thermosetting polymers were synthesized from a commercial epoxy resin (diglycidyl ether of bisphenol A, DGEBA) and tricarboxylic (citric, CA) and different dicarboxylic (sebacic, SA and glutaric, GA) acids. Crosslinking of DGEBA-SA and DGEBA-GA systems was achieved using excess epoxy, which was homopolymerized after all the acid groups were consumed. It was found that the properties of the material depend on the diacid length and on the excess epoxy, and with the proper formulation, vitrimers with Tg values ranging from 51 °C to 62 °C, and a high rate of stress relaxation (less than 1 h at 160 °C to achieve 63% of relaxation) could be obtained. Notably, using a mixture of tri-functional CA with SA allowed a reduction in the epoxy excess while maintaining a high Tg value and faster stress relaxation. Three of the formulations were selected and their shape memory performance was studied. Good shape fixity and shape recovery ratios (&gt;99%) were obtained, which indicate an overall good shape memory performance. These properties can be used to create different permanent and temporary shapes on a thermosetting polymer obtained from widely available and affordable raw materials.","author":[{"dropping-particle":"","family":"Altuna","given":"F. I.","non-dropping-particle":"","parse-names":false,"suffix":""},{"dropping-particle":"","family":"Hoppe","given":"C. E.","non-dropping-particle":"","parse-names":false,"suffix":""},{"dropping-particle":"","family":"Williams","given":"R. J.J.","non-dropping-particle":"","parse-names":false,"suffix":""}],"container-title":"RSC Advances","id":"ITEM-1","issue":"91","issued":{"date-parts":[["2016"]]},"page":"88647-88655","title":"Shape memory epoxy vitrimers based on DGEBA crosslinked with dicarboxylic acids and their blends with citric acid","type":"article-journal","volume":"6"},"uris":["http://www.mendeley.com/documents/?uuid=05a1294c-eaf6-4470-a93e-6ee07c991764"]}],"mendeley":{"formattedCitation":"[36]","plainTextFormattedCitation":"[36]","previouslyFormattedCitation":"&lt;sup&gt;3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6]</w:t>
            </w:r>
            <w:r w:rsidRPr="00134FE9">
              <w:rPr>
                <w:rFonts w:ascii="Times New Roman" w:hAnsi="Times New Roman" w:cs="Times New Roman"/>
                <w:sz w:val="16"/>
                <w:szCs w:val="16"/>
              </w:rPr>
              <w:fldChar w:fldCharType="end"/>
            </w:r>
          </w:p>
        </w:tc>
        <w:tc>
          <w:tcPr>
            <w:tcW w:w="1578" w:type="dxa"/>
            <w:vMerge w:val="restart"/>
            <w:noWrap/>
            <w:vAlign w:val="center"/>
            <w:hideMark/>
          </w:tcPr>
          <w:p w14:paraId="5046F8FE" w14:textId="2A75BB39"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G15</w:t>
            </w:r>
          </w:p>
        </w:tc>
        <w:tc>
          <w:tcPr>
            <w:tcW w:w="5246" w:type="dxa"/>
            <w:noWrap/>
            <w:vAlign w:val="center"/>
            <w:hideMark/>
          </w:tcPr>
          <w:p w14:paraId="4DCB060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lt; }</w:t>
            </w:r>
          </w:p>
        </w:tc>
        <w:tc>
          <w:tcPr>
            <w:tcW w:w="1096" w:type="dxa"/>
            <w:vMerge w:val="restart"/>
            <w:noWrap/>
            <w:vAlign w:val="center"/>
            <w:hideMark/>
          </w:tcPr>
          <w:p w14:paraId="6E4AEA3D"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7.3</w:t>
            </w:r>
          </w:p>
          <w:p w14:paraId="00B25D7C" w14:textId="5B34AEE0" w:rsidR="00E81D25" w:rsidRPr="00134FE9" w:rsidRDefault="00E81D25" w:rsidP="003F75D5">
            <w:pPr>
              <w:rPr>
                <w:rFonts w:ascii="Times New Roman" w:hAnsi="Times New Roman" w:cs="Times New Roman"/>
                <w:sz w:val="16"/>
                <w:szCs w:val="16"/>
              </w:rPr>
            </w:pPr>
          </w:p>
        </w:tc>
      </w:tr>
      <w:tr w:rsidR="0030391A" w:rsidRPr="00134FE9" w14:paraId="4C895BF5" w14:textId="77777777" w:rsidTr="00C82869">
        <w:trPr>
          <w:trHeight w:val="288"/>
          <w:jc w:val="center"/>
        </w:trPr>
        <w:tc>
          <w:tcPr>
            <w:tcW w:w="390" w:type="dxa"/>
            <w:vMerge/>
            <w:vAlign w:val="center"/>
          </w:tcPr>
          <w:p w14:paraId="08F37DC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A3238B6" w14:textId="1EFA71FB"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33B67E07" w14:textId="0B99825F" w:rsidR="00E81D25" w:rsidRPr="00134FE9" w:rsidRDefault="00E81D25" w:rsidP="003F75D5">
            <w:pPr>
              <w:rPr>
                <w:rFonts w:ascii="Times New Roman" w:hAnsi="Times New Roman" w:cs="Times New Roman"/>
                <w:sz w:val="16"/>
                <w:szCs w:val="16"/>
              </w:rPr>
            </w:pPr>
          </w:p>
        </w:tc>
        <w:tc>
          <w:tcPr>
            <w:tcW w:w="5246" w:type="dxa"/>
            <w:noWrap/>
            <w:vAlign w:val="center"/>
            <w:hideMark/>
          </w:tcPr>
          <w:p w14:paraId="7B0D993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O ) O &lt; ) O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w:t>
            </w:r>
          </w:p>
        </w:tc>
        <w:tc>
          <w:tcPr>
            <w:tcW w:w="1096" w:type="dxa"/>
            <w:vMerge/>
            <w:noWrap/>
            <w:vAlign w:val="center"/>
            <w:hideMark/>
          </w:tcPr>
          <w:p w14:paraId="53BB1E61" w14:textId="0B76F969" w:rsidR="00E81D25" w:rsidRPr="00134FE9" w:rsidRDefault="00E81D25" w:rsidP="003F75D5">
            <w:pPr>
              <w:rPr>
                <w:rFonts w:ascii="Times New Roman" w:hAnsi="Times New Roman" w:cs="Times New Roman"/>
                <w:sz w:val="16"/>
                <w:szCs w:val="16"/>
              </w:rPr>
            </w:pPr>
          </w:p>
        </w:tc>
      </w:tr>
      <w:tr w:rsidR="0030391A" w:rsidRPr="00134FE9" w14:paraId="0E6128F3" w14:textId="77777777" w:rsidTr="00C82869">
        <w:trPr>
          <w:trHeight w:val="288"/>
          <w:jc w:val="center"/>
        </w:trPr>
        <w:tc>
          <w:tcPr>
            <w:tcW w:w="390" w:type="dxa"/>
            <w:vMerge w:val="restart"/>
            <w:vAlign w:val="center"/>
          </w:tcPr>
          <w:p w14:paraId="03254EAA" w14:textId="0727CAB3"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59</w:t>
            </w:r>
          </w:p>
        </w:tc>
        <w:tc>
          <w:tcPr>
            <w:tcW w:w="1040" w:type="dxa"/>
            <w:vMerge w:val="restart"/>
            <w:noWrap/>
            <w:vAlign w:val="center"/>
            <w:hideMark/>
          </w:tcPr>
          <w:p w14:paraId="4C99B559" w14:textId="7B0C2D9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Ma</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7</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pola.28544","ISSN":"10990518","abstract":"The research activities in the development of recyclable and reprocessable covalently crosslinked networks, and the construction of polymers from renewable resources are both stemmed from the economical and environmental problems associated with traditional thermosets. However, there is little effort in combination of these two attractive strategies in material designs. This article reported a bio-based vitrimer constructed from isosorbide-derived epoxy and aromatic diamines containing disulfide bonds. The resulted dynamic epoxy resins showed comparable thermomechanical properties as compared to similar epoxy networks cured by traditional curing agent. Rheological tests demonstrated the fast stress relaxation of the dynamic network due to the rapid metathesis of disulfide bonds at temperature higher than glass transition temperature. This feature permitted the recycling and reprocessing of the fragmented samples for several times by hot press. The dynamic epoxy resins also exhibited shape-memory effect, and it is demonstrated that the shape recovery ratio could be readily adjusted by controlling the stress relaxation in the temporary state at programming temperature. Moreover, the degradability of the dynamic epoxy resins in alkaline aqueous solution was also demonstrated. © 2017 Wiley Periodicals, Inc. J. Polym. Sci., Part A: Polym. Chem. 2017, 55, 1790–1799.","author":[{"dropping-particle":"","family":"Ma","given":"Zhiyan","non-dropping-particle":"","parse-names":false,"suffix":""},{"dropping-particle":"","family":"Wang","given":"Yan","non-dropping-particle":"","parse-names":false,"suffix":""},{"dropping-particle":"","family":"Zhu","given":"Jing","non-dropping-particle":"","parse-names":false,"suffix":""},{"dropping-particle":"","family":"Yu","given":"Junrong","non-dropping-particle":"","parse-names":false,"suffix":""},{"dropping-particle":"","family":"Hu","given":"Zuming","non-dropping-particle":"","parse-names":false,"suffix":""}],"container-title":"Journal of Polymer Science, Part A: Polymer Chemistry","id":"ITEM-1","issue":"10","issued":{"date-parts":[["2017"]]},"page":"1790-1799","title":"Bio-based epoxy vitrimers: Reprocessibility, controllable shape memory, and degradability","type":"article-journal","volume":"55"},"uris":["http://www.mendeley.com/documents/?uuid=a8c527e8-ea73-4b00-86c3-fcc4bb9e5921"]}],"mendeley":{"formattedCitation":"[37]","plainTextFormattedCitation":"[37]","previouslyFormattedCitation":"&lt;sup&gt;37&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7]</w:t>
            </w:r>
            <w:r w:rsidRPr="00134FE9">
              <w:rPr>
                <w:rFonts w:ascii="Times New Roman" w:hAnsi="Times New Roman" w:cs="Times New Roman"/>
                <w:sz w:val="16"/>
                <w:szCs w:val="16"/>
              </w:rPr>
              <w:fldChar w:fldCharType="end"/>
            </w:r>
          </w:p>
        </w:tc>
        <w:tc>
          <w:tcPr>
            <w:tcW w:w="1578" w:type="dxa"/>
            <w:vMerge w:val="restart"/>
            <w:noWrap/>
            <w:vAlign w:val="center"/>
            <w:hideMark/>
          </w:tcPr>
          <w:p w14:paraId="686192E5"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MDS-EPO</w:t>
            </w:r>
          </w:p>
          <w:p w14:paraId="3FCEEE06" w14:textId="7058C694" w:rsidR="00E81D25" w:rsidRPr="00134FE9" w:rsidRDefault="00E81D25" w:rsidP="003F75D5">
            <w:pPr>
              <w:rPr>
                <w:rFonts w:ascii="Times New Roman" w:hAnsi="Times New Roman" w:cs="Times New Roman"/>
                <w:sz w:val="16"/>
                <w:szCs w:val="16"/>
              </w:rPr>
            </w:pPr>
          </w:p>
        </w:tc>
        <w:tc>
          <w:tcPr>
            <w:tcW w:w="5246" w:type="dxa"/>
            <w:noWrap/>
            <w:vAlign w:val="center"/>
            <w:hideMark/>
          </w:tcPr>
          <w:p w14:paraId="008E3C1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C ( C &lt; ) C O C 3 C O C 4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1 C O C 2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1 2 ) C O C 3 4 ,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S </w:t>
            </w:r>
            <w:proofErr w:type="spellStart"/>
            <w:r w:rsidRPr="00134FE9">
              <w:rPr>
                <w:rFonts w:ascii="Times New Roman" w:hAnsi="Times New Roman" w:cs="Times New Roman"/>
                <w:sz w:val="16"/>
                <w:szCs w:val="16"/>
              </w:rPr>
              <w:t>S</w:t>
            </w:r>
            <w:proofErr w:type="spellEnd"/>
            <w:r w:rsidRPr="00134FE9">
              <w:rPr>
                <w:rFonts w:ascii="Times New Roman" w:hAnsi="Times New Roman" w:cs="Times New Roman"/>
                <w:sz w:val="16"/>
                <w:szCs w:val="16"/>
              </w:rPr>
              <w:t xml:space="preserve">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5DB3FEFE"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40.6</w:t>
            </w:r>
          </w:p>
          <w:p w14:paraId="6BA40503" w14:textId="02AC141B" w:rsidR="00E81D25" w:rsidRPr="00134FE9" w:rsidRDefault="00E81D25" w:rsidP="003F75D5">
            <w:pPr>
              <w:rPr>
                <w:rFonts w:ascii="Times New Roman" w:hAnsi="Times New Roman" w:cs="Times New Roman"/>
                <w:sz w:val="16"/>
                <w:szCs w:val="16"/>
              </w:rPr>
            </w:pPr>
          </w:p>
        </w:tc>
      </w:tr>
      <w:tr w:rsidR="0030391A" w:rsidRPr="00134FE9" w14:paraId="547D6C69" w14:textId="77777777" w:rsidTr="00C82869">
        <w:trPr>
          <w:trHeight w:val="288"/>
          <w:jc w:val="center"/>
        </w:trPr>
        <w:tc>
          <w:tcPr>
            <w:tcW w:w="390" w:type="dxa"/>
            <w:vMerge/>
            <w:vAlign w:val="center"/>
          </w:tcPr>
          <w:p w14:paraId="56DBBC58"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06C9DA9" w14:textId="49477EE4"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21E93CC1" w14:textId="1C46EF93" w:rsidR="00E81D25" w:rsidRPr="00134FE9" w:rsidRDefault="00E81D25" w:rsidP="003F75D5">
            <w:pPr>
              <w:rPr>
                <w:rFonts w:ascii="Times New Roman" w:hAnsi="Times New Roman" w:cs="Times New Roman"/>
                <w:sz w:val="16"/>
                <w:szCs w:val="16"/>
              </w:rPr>
            </w:pPr>
          </w:p>
        </w:tc>
        <w:tc>
          <w:tcPr>
            <w:tcW w:w="5246" w:type="dxa"/>
            <w:noWrap/>
            <w:vAlign w:val="center"/>
            <w:hideMark/>
          </w:tcPr>
          <w:p w14:paraId="0BCC823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S </w:t>
            </w:r>
            <w:proofErr w:type="spellStart"/>
            <w:r w:rsidRPr="00134FE9">
              <w:rPr>
                <w:rFonts w:ascii="Times New Roman" w:hAnsi="Times New Roman" w:cs="Times New Roman"/>
                <w:sz w:val="16"/>
                <w:szCs w:val="16"/>
              </w:rPr>
              <w:t>S</w:t>
            </w:r>
            <w:proofErr w:type="spellEnd"/>
            <w:r w:rsidRPr="00134FE9">
              <w:rPr>
                <w:rFonts w:ascii="Times New Roman" w:hAnsi="Times New Roman" w:cs="Times New Roman"/>
                <w:sz w:val="16"/>
                <w:szCs w:val="16"/>
              </w:rPr>
              <w:t xml:space="preserve">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 C &lt; ) C O C 3 C O C 4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1 C O C 2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1 2 ) C O C 3 4 }</w:t>
            </w:r>
          </w:p>
        </w:tc>
        <w:tc>
          <w:tcPr>
            <w:tcW w:w="1096" w:type="dxa"/>
            <w:vMerge/>
            <w:noWrap/>
            <w:vAlign w:val="center"/>
            <w:hideMark/>
          </w:tcPr>
          <w:p w14:paraId="3FAC6A79" w14:textId="0CCADE04" w:rsidR="00E81D25" w:rsidRPr="00134FE9" w:rsidRDefault="00E81D25" w:rsidP="003F75D5">
            <w:pPr>
              <w:rPr>
                <w:rFonts w:ascii="Times New Roman" w:hAnsi="Times New Roman" w:cs="Times New Roman"/>
                <w:sz w:val="16"/>
                <w:szCs w:val="16"/>
              </w:rPr>
            </w:pPr>
          </w:p>
        </w:tc>
      </w:tr>
      <w:tr w:rsidR="0030391A" w:rsidRPr="00134FE9" w14:paraId="6DE69891" w14:textId="77777777" w:rsidTr="00C82869">
        <w:trPr>
          <w:trHeight w:val="288"/>
          <w:jc w:val="center"/>
        </w:trPr>
        <w:tc>
          <w:tcPr>
            <w:tcW w:w="390" w:type="dxa"/>
            <w:vMerge w:val="restart"/>
            <w:vAlign w:val="center"/>
          </w:tcPr>
          <w:p w14:paraId="01D6918A" w14:textId="59E3537F"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0</w:t>
            </w:r>
          </w:p>
        </w:tc>
        <w:tc>
          <w:tcPr>
            <w:tcW w:w="1040" w:type="dxa"/>
            <w:vMerge w:val="restart"/>
            <w:noWrap/>
            <w:vAlign w:val="center"/>
            <w:hideMark/>
          </w:tcPr>
          <w:p w14:paraId="6AB4EAC8" w14:textId="02CC2C6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Ma</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7</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pola.28544","ISSN":"10990518","abstract":"The research activities in the development of recyclable and reprocessable covalently crosslinked networks, and the construction of polymers from renewable resources are both stemmed from the economical and environmental problems associated with traditional thermosets. However, there is little effort in combination of these two attractive strategies in material designs. This article reported a bio-based vitrimer constructed from isosorbide-derived epoxy and aromatic diamines containing disulfide bonds. The resulted dynamic epoxy resins showed comparable thermomechanical properties as compared to similar epoxy networks cured by traditional curing agent. Rheological tests demonstrated the fast stress relaxation of the dynamic network due to the rapid metathesis of disulfide bonds at temperature higher than glass transition temperature. This feature permitted the recycling and reprocessing of the fragmented samples for several times by hot press. The dynamic epoxy resins also exhibited shape-memory effect, and it is demonstrated that the shape recovery ratio could be readily adjusted by controlling the stress relaxation in the temporary state at programming temperature. Moreover, the degradability of the dynamic epoxy resins in alkaline aqueous solution was also demonstrated. © 2017 Wiley Periodicals, Inc. J. Polym. Sci., Part A: Polym. Chem. 2017, 55, 1790–1799.","author":[{"dropping-particle":"","family":"Ma","given":"Zhiyan","non-dropping-particle":"","parse-names":false,"suffix":""},{"dropping-particle":"","family":"Wang","given":"Yan","non-dropping-particle":"","parse-names":false,"suffix":""},{"dropping-particle":"","family":"Zhu","given":"Jing","non-dropping-particle":"","parse-names":false,"suffix":""},{"dropping-particle":"","family":"Yu","given":"Junrong","non-dropping-particle":"","parse-names":false,"suffix":""},{"dropping-particle":"","family":"Hu","given":"Zuming","non-dropping-particle":"","parse-names":false,"suffix":""}],"container-title":"Journal of Polymer Science, Part A: Polymer Chemistry","id":"ITEM-1","issue":"10","issued":{"date-parts":[["2017"]]},"page":"1790-1799","title":"Bio-based epoxy vitrimers: Reprocessibility, controllable shape memory, and degradability","type":"article-journal","volume":"55"},"uris":["http://www.mendeley.com/documents/?uuid=a8c527e8-ea73-4b00-86c3-fcc4bb9e5921"]}],"mendeley":{"formattedCitation":"[37]","plainTextFormattedCitation":"[37]","previouslyFormattedCitation":"&lt;sup&gt;37&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7]</w:t>
            </w:r>
            <w:r w:rsidRPr="00134FE9">
              <w:rPr>
                <w:rFonts w:ascii="Times New Roman" w:hAnsi="Times New Roman" w:cs="Times New Roman"/>
                <w:sz w:val="16"/>
                <w:szCs w:val="16"/>
              </w:rPr>
              <w:fldChar w:fldCharType="end"/>
            </w:r>
          </w:p>
        </w:tc>
        <w:tc>
          <w:tcPr>
            <w:tcW w:w="1578" w:type="dxa"/>
            <w:vMerge w:val="restart"/>
            <w:noWrap/>
            <w:vAlign w:val="center"/>
            <w:hideMark/>
          </w:tcPr>
          <w:p w14:paraId="7FA40CD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MDA-EPO</w:t>
            </w:r>
          </w:p>
          <w:p w14:paraId="399FF76A" w14:textId="7D88CD60" w:rsidR="00E81D25" w:rsidRPr="00134FE9" w:rsidRDefault="00E81D25" w:rsidP="003F75D5">
            <w:pPr>
              <w:rPr>
                <w:rFonts w:ascii="Times New Roman" w:hAnsi="Times New Roman" w:cs="Times New Roman"/>
                <w:sz w:val="16"/>
                <w:szCs w:val="16"/>
              </w:rPr>
            </w:pPr>
          </w:p>
        </w:tc>
        <w:tc>
          <w:tcPr>
            <w:tcW w:w="5246" w:type="dxa"/>
            <w:noWrap/>
            <w:vAlign w:val="center"/>
            <w:hideMark/>
          </w:tcPr>
          <w:p w14:paraId="48E3618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 C &lt; ) C O C 3 C O C 4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1 C O C 2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1 2 ) C O C 3 4 }</w:t>
            </w:r>
          </w:p>
        </w:tc>
        <w:tc>
          <w:tcPr>
            <w:tcW w:w="1096" w:type="dxa"/>
            <w:vMerge w:val="restart"/>
            <w:noWrap/>
            <w:vAlign w:val="center"/>
            <w:hideMark/>
          </w:tcPr>
          <w:p w14:paraId="681121B5"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37.3</w:t>
            </w:r>
          </w:p>
          <w:p w14:paraId="5621E8A3" w14:textId="64160798" w:rsidR="00E81D25" w:rsidRPr="00134FE9" w:rsidRDefault="00E81D25" w:rsidP="003F75D5">
            <w:pPr>
              <w:rPr>
                <w:rFonts w:ascii="Times New Roman" w:hAnsi="Times New Roman" w:cs="Times New Roman"/>
                <w:sz w:val="16"/>
                <w:szCs w:val="16"/>
              </w:rPr>
            </w:pPr>
          </w:p>
        </w:tc>
      </w:tr>
      <w:tr w:rsidR="0030391A" w:rsidRPr="00134FE9" w14:paraId="24682E4A" w14:textId="77777777" w:rsidTr="00C82869">
        <w:trPr>
          <w:trHeight w:val="288"/>
          <w:jc w:val="center"/>
        </w:trPr>
        <w:tc>
          <w:tcPr>
            <w:tcW w:w="390" w:type="dxa"/>
            <w:vMerge/>
            <w:vAlign w:val="center"/>
          </w:tcPr>
          <w:p w14:paraId="7299FA9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277ED55" w14:textId="1F9A040C"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0DD8BD0F" w14:textId="6832CB09" w:rsidR="00E81D25" w:rsidRPr="00134FE9" w:rsidRDefault="00E81D25" w:rsidP="003F75D5">
            <w:pPr>
              <w:rPr>
                <w:rFonts w:ascii="Times New Roman" w:hAnsi="Times New Roman" w:cs="Times New Roman"/>
                <w:sz w:val="16"/>
                <w:szCs w:val="16"/>
              </w:rPr>
            </w:pPr>
          </w:p>
        </w:tc>
        <w:tc>
          <w:tcPr>
            <w:tcW w:w="5246" w:type="dxa"/>
            <w:noWrap/>
            <w:vAlign w:val="center"/>
            <w:hideMark/>
          </w:tcPr>
          <w:p w14:paraId="4ED9A07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C ( C &lt; ) C O C 3 C O C 4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1 C O C 2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1 2 ) C O C 3 4 ,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0DEEFCE2" w14:textId="3EDE0FCE" w:rsidR="00E81D25" w:rsidRPr="00134FE9" w:rsidRDefault="00E81D25" w:rsidP="003F75D5">
            <w:pPr>
              <w:rPr>
                <w:rFonts w:ascii="Times New Roman" w:hAnsi="Times New Roman" w:cs="Times New Roman"/>
                <w:sz w:val="16"/>
                <w:szCs w:val="16"/>
              </w:rPr>
            </w:pPr>
          </w:p>
        </w:tc>
      </w:tr>
      <w:tr w:rsidR="0030391A" w:rsidRPr="00134FE9" w14:paraId="47244F28" w14:textId="77777777" w:rsidTr="00C82869">
        <w:trPr>
          <w:trHeight w:val="288"/>
          <w:jc w:val="center"/>
        </w:trPr>
        <w:tc>
          <w:tcPr>
            <w:tcW w:w="390" w:type="dxa"/>
            <w:vMerge w:val="restart"/>
            <w:vAlign w:val="center"/>
          </w:tcPr>
          <w:p w14:paraId="5C97B06D" w14:textId="58CC3CAA"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1</w:t>
            </w:r>
          </w:p>
        </w:tc>
        <w:tc>
          <w:tcPr>
            <w:tcW w:w="1040" w:type="dxa"/>
            <w:vMerge w:val="restart"/>
            <w:noWrap/>
            <w:vAlign w:val="center"/>
            <w:hideMark/>
          </w:tcPr>
          <w:p w14:paraId="4BC48B99" w14:textId="525A7EB8"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Fan</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4</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7/s10965-014-0376-9","ISSN":"10229760","abstract":"A series of intrinsically toughened shape memory epoxy resins (SMEPs) were prepared by curing two bisphenol-A type epoxy resins containing two and six oxyethylene units (DGEBAEO-2 and DGEBAEO-6) with hexahydrophthalic anhydride in the presence of tris-(dimethylaminomethyl) phenol. The thermal, thermomechanical, mechanical and shape-memory properties of these SMEPs were systematically investigated by DSC, DMTA, tensile test and fold-deploy shape memory test, respectively. DSC and DMTA experiments showed that as the concentration of the DGEBAEO-6 increased, the glass transition temperature and storage modulus in the rubbery plateau of the SMEPs decreased gradually. The tensile stress at yield also decreased with increase in the relative content of DGEBAEO-6 and all the SMEPs exhibit a ductile fracture feature with the appearance of yielding, according to the uniaxial tensile test. The fold-deploy shape memory test showed that all the SMEPs showed a good shape memory effect with a combination of relatively high shape fixity and shape recovery. © 2014 Springer Science+Business Media Dordrecht.","author":[{"dropping-particle":"","family":"Fan","given":"Mengjin","non-dropping-particle":"","parse-names":false,"suffix":""},{"dropping-particle":"","family":"Liu","given":"Jialin","non-dropping-particle":"","parse-names":false,"suffix":""},{"dropping-particle":"","family":"Li","given":"Xiangyuan","non-dropping-particle":"","parse-names":false,"suffix":""},{"dropping-particle":"","family":"Zhang","given":"Junying","non-dropping-particle":"","parse-names":false,"suffix":""},{"dropping-particle":"","family":"Cheng","given":"Jue","non-dropping-particle":"","parse-names":false,"suffix":""}],"container-title":"Journal of Polymer Research","id":"ITEM-1","issue":"3","issued":{"date-parts":[["2014"]]},"title":"Thermal, mechanical and shape memory properties of an intrinsically toughened epoxy/anhydride system","type":"article-journal","volume":"21"},"uris":["http://www.mendeley.com/documents/?uuid=613b80f6-05cd-4401-a988-bb3a61ad73cb"]}],"mendeley":{"formattedCitation":"[38]","plainTextFormattedCitation":"[38]","previouslyFormattedCitation":"&lt;sup&gt;3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8]</w:t>
            </w:r>
            <w:r w:rsidRPr="00134FE9">
              <w:rPr>
                <w:rFonts w:ascii="Times New Roman" w:hAnsi="Times New Roman" w:cs="Times New Roman"/>
                <w:sz w:val="16"/>
                <w:szCs w:val="16"/>
              </w:rPr>
              <w:fldChar w:fldCharType="end"/>
            </w:r>
          </w:p>
        </w:tc>
        <w:tc>
          <w:tcPr>
            <w:tcW w:w="1578" w:type="dxa"/>
            <w:vMerge w:val="restart"/>
            <w:noWrap/>
            <w:vAlign w:val="center"/>
            <w:hideMark/>
          </w:tcPr>
          <w:p w14:paraId="5F049CE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EP06(0)</w:t>
            </w:r>
          </w:p>
          <w:p w14:paraId="4E2C47B2" w14:textId="4C258514" w:rsidR="00E81D25" w:rsidRPr="00134FE9" w:rsidRDefault="00E81D25" w:rsidP="003F75D5">
            <w:pPr>
              <w:rPr>
                <w:rFonts w:ascii="Times New Roman" w:hAnsi="Times New Roman" w:cs="Times New Roman"/>
                <w:sz w:val="16"/>
                <w:szCs w:val="16"/>
              </w:rPr>
            </w:pPr>
          </w:p>
        </w:tc>
        <w:tc>
          <w:tcPr>
            <w:tcW w:w="5246" w:type="dxa"/>
            <w:noWrap/>
            <w:vAlign w:val="center"/>
            <w:hideMark/>
          </w:tcPr>
          <w:p w14:paraId="13C74CB6"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gt; }</w:t>
            </w:r>
          </w:p>
        </w:tc>
        <w:tc>
          <w:tcPr>
            <w:tcW w:w="1096" w:type="dxa"/>
            <w:vMerge w:val="restart"/>
            <w:noWrap/>
            <w:vAlign w:val="center"/>
            <w:hideMark/>
          </w:tcPr>
          <w:p w14:paraId="7B7659ED"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0.73</w:t>
            </w:r>
          </w:p>
          <w:p w14:paraId="5FD69BCF" w14:textId="566F30B3" w:rsidR="00E81D25" w:rsidRPr="00134FE9" w:rsidRDefault="00E81D25" w:rsidP="003F75D5">
            <w:pPr>
              <w:rPr>
                <w:rFonts w:ascii="Times New Roman" w:hAnsi="Times New Roman" w:cs="Times New Roman"/>
                <w:sz w:val="16"/>
                <w:szCs w:val="16"/>
              </w:rPr>
            </w:pPr>
          </w:p>
        </w:tc>
      </w:tr>
      <w:tr w:rsidR="0030391A" w:rsidRPr="00134FE9" w14:paraId="210570E9" w14:textId="77777777" w:rsidTr="00C82869">
        <w:trPr>
          <w:trHeight w:val="288"/>
          <w:jc w:val="center"/>
        </w:trPr>
        <w:tc>
          <w:tcPr>
            <w:tcW w:w="390" w:type="dxa"/>
            <w:vMerge/>
            <w:vAlign w:val="center"/>
          </w:tcPr>
          <w:p w14:paraId="4E35C9C2"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6FD8E24" w14:textId="42583D55"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5842E866" w14:textId="390063E2" w:rsidR="00E81D25" w:rsidRPr="00134FE9" w:rsidRDefault="00E81D25" w:rsidP="003F75D5">
            <w:pPr>
              <w:rPr>
                <w:rFonts w:ascii="Times New Roman" w:hAnsi="Times New Roman" w:cs="Times New Roman"/>
                <w:sz w:val="16"/>
                <w:szCs w:val="16"/>
              </w:rPr>
            </w:pPr>
          </w:p>
        </w:tc>
        <w:tc>
          <w:tcPr>
            <w:tcW w:w="5246" w:type="dxa"/>
            <w:noWrap/>
            <w:vAlign w:val="center"/>
            <w:hideMark/>
          </w:tcPr>
          <w:p w14:paraId="19DA6B6C"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6B57C3F5" w14:textId="34ECCCB7" w:rsidR="00E81D25" w:rsidRPr="00134FE9" w:rsidRDefault="00E81D25" w:rsidP="003F75D5">
            <w:pPr>
              <w:rPr>
                <w:rFonts w:ascii="Times New Roman" w:hAnsi="Times New Roman" w:cs="Times New Roman"/>
                <w:sz w:val="16"/>
                <w:szCs w:val="16"/>
              </w:rPr>
            </w:pPr>
          </w:p>
        </w:tc>
      </w:tr>
      <w:tr w:rsidR="0030391A" w:rsidRPr="00134FE9" w14:paraId="0CC557A8" w14:textId="77777777" w:rsidTr="00C82869">
        <w:trPr>
          <w:trHeight w:val="288"/>
          <w:jc w:val="center"/>
        </w:trPr>
        <w:tc>
          <w:tcPr>
            <w:tcW w:w="390" w:type="dxa"/>
            <w:vMerge/>
            <w:vAlign w:val="center"/>
          </w:tcPr>
          <w:p w14:paraId="47B659B1" w14:textId="77777777" w:rsidR="00E81D25" w:rsidRPr="00134FE9" w:rsidRDefault="00E81D25" w:rsidP="003F75D5">
            <w:pPr>
              <w:rPr>
                <w:rFonts w:ascii="Times New Roman" w:hAnsi="Times New Roman" w:cs="Times New Roman"/>
                <w:sz w:val="16"/>
                <w:szCs w:val="16"/>
              </w:rPr>
            </w:pPr>
          </w:p>
        </w:tc>
        <w:tc>
          <w:tcPr>
            <w:tcW w:w="1040" w:type="dxa"/>
            <w:vMerge w:val="restart"/>
            <w:noWrap/>
            <w:vAlign w:val="center"/>
            <w:hideMark/>
          </w:tcPr>
          <w:p w14:paraId="68C96B7D" w14:textId="41CA0251"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Fan</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4</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7/s10965-014-0376-9","ISSN":"10229760","abstract":"A series of intrinsically toughened shape memory epoxy resins (SMEPs) were prepared by curing two bisphenol-A type epoxy resins containing two and six oxyethylene units (DGEBAEO-2 and DGEBAEO-6) with hexahydrophthalic anhydride in the presence of tris-(dimethylaminomethyl) phenol. The thermal, thermomechanical, mechanical and shape-memory properties of these SMEPs were systematically investigated by DSC, DMTA, tensile test and fold-deploy shape memory test, respectively. DSC and DMTA experiments showed that as the concentration of the DGEBAEO-6 increased, the glass transition temperature and storage modulus in the rubbery plateau of the SMEPs decreased gradually. The tensile stress at yield also decreased with increase in the relative content of DGEBAEO-6 and all the SMEPs exhibit a ductile fracture feature with the appearance of yielding, according to the uniaxial tensile test. The fold-deploy shape memory test showed that all the SMEPs showed a good shape memory effect with a combination of relatively high shape fixity and shape recovery. © 2014 Springer Science+Business Media Dordrecht.","author":[{"dropping-particle":"","family":"Fan","given":"Mengjin","non-dropping-particle":"","parse-names":false,"suffix":""},{"dropping-particle":"","family":"Liu","given":"Jialin","non-dropping-particle":"","parse-names":false,"suffix":""},{"dropping-particle":"","family":"Li","given":"Xiangyuan","non-dropping-particle":"","parse-names":false,"suffix":""},{"dropping-particle":"","family":"Zhang","given":"Junying","non-dropping-particle":"","parse-names":false,"suffix":""},{"dropping-particle":"","family":"Cheng","given":"Jue","non-dropping-particle":"","parse-names":false,"suffix":""}],"container-title":"Journal of Polymer Research","id":"ITEM-1","issue":"3","issued":{"date-parts":[["2014"]]},"title":"Thermal, mechanical and shape memory properties of an intrinsically toughened epoxy/anhydride system","type":"article-journal","volume":"21"},"uris":["http://www.mendeley.com/documents/?uuid=613b80f6-05cd-4401-a988-bb3a61ad73cb"]}],"mendeley":{"formattedCitation":"[38]","plainTextFormattedCitation":"[38]","previouslyFormattedCitation":"&lt;sup&gt;3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8]</w:t>
            </w:r>
            <w:r w:rsidRPr="00134FE9">
              <w:rPr>
                <w:rFonts w:ascii="Times New Roman" w:hAnsi="Times New Roman" w:cs="Times New Roman"/>
                <w:sz w:val="16"/>
                <w:szCs w:val="16"/>
              </w:rPr>
              <w:fldChar w:fldCharType="end"/>
            </w:r>
          </w:p>
        </w:tc>
        <w:tc>
          <w:tcPr>
            <w:tcW w:w="1578" w:type="dxa"/>
            <w:vMerge w:val="restart"/>
            <w:noWrap/>
            <w:vAlign w:val="center"/>
            <w:hideMark/>
          </w:tcPr>
          <w:p w14:paraId="071ED57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EP06(25)</w:t>
            </w:r>
          </w:p>
          <w:p w14:paraId="122D9A3E" w14:textId="2F4A3078" w:rsidR="00E81D25" w:rsidRPr="00134FE9" w:rsidRDefault="00E81D25" w:rsidP="003F75D5">
            <w:pPr>
              <w:rPr>
                <w:rFonts w:ascii="Times New Roman" w:hAnsi="Times New Roman" w:cs="Times New Roman"/>
                <w:sz w:val="16"/>
                <w:szCs w:val="16"/>
              </w:rPr>
            </w:pPr>
          </w:p>
        </w:tc>
        <w:tc>
          <w:tcPr>
            <w:tcW w:w="5246" w:type="dxa"/>
            <w:noWrap/>
            <w:vAlign w:val="center"/>
            <w:hideMark/>
          </w:tcPr>
          <w:p w14:paraId="7A82EB5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gt;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gt; }</w:t>
            </w:r>
          </w:p>
        </w:tc>
        <w:tc>
          <w:tcPr>
            <w:tcW w:w="1096" w:type="dxa"/>
            <w:vMerge w:val="restart"/>
            <w:noWrap/>
            <w:vAlign w:val="center"/>
            <w:hideMark/>
          </w:tcPr>
          <w:p w14:paraId="590BFA4D"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95</w:t>
            </w:r>
          </w:p>
          <w:p w14:paraId="0B8BC9B2" w14:textId="1E8BF174" w:rsidR="00E81D25" w:rsidRPr="00134FE9" w:rsidRDefault="00E81D25" w:rsidP="003F75D5">
            <w:pPr>
              <w:rPr>
                <w:rFonts w:ascii="Times New Roman" w:hAnsi="Times New Roman" w:cs="Times New Roman"/>
                <w:sz w:val="16"/>
                <w:szCs w:val="16"/>
              </w:rPr>
            </w:pPr>
          </w:p>
        </w:tc>
      </w:tr>
      <w:tr w:rsidR="0030391A" w:rsidRPr="00134FE9" w14:paraId="20F1FC2D" w14:textId="77777777" w:rsidTr="00C82869">
        <w:trPr>
          <w:trHeight w:val="288"/>
          <w:jc w:val="center"/>
        </w:trPr>
        <w:tc>
          <w:tcPr>
            <w:tcW w:w="390" w:type="dxa"/>
            <w:vMerge/>
            <w:vAlign w:val="center"/>
          </w:tcPr>
          <w:p w14:paraId="2589A2D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9C07F08" w14:textId="399BB55E"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38D615D2" w14:textId="7036F340" w:rsidR="00E81D25" w:rsidRPr="00134FE9" w:rsidRDefault="00E81D25" w:rsidP="003F75D5">
            <w:pPr>
              <w:rPr>
                <w:rFonts w:ascii="Times New Roman" w:hAnsi="Times New Roman" w:cs="Times New Roman"/>
                <w:sz w:val="16"/>
                <w:szCs w:val="16"/>
              </w:rPr>
            </w:pPr>
          </w:p>
        </w:tc>
        <w:tc>
          <w:tcPr>
            <w:tcW w:w="5246" w:type="dxa"/>
            <w:noWrap/>
            <w:vAlign w:val="center"/>
            <w:hideMark/>
          </w:tcPr>
          <w:p w14:paraId="080FF0C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gt;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gt; }</w:t>
            </w:r>
          </w:p>
        </w:tc>
        <w:tc>
          <w:tcPr>
            <w:tcW w:w="1096" w:type="dxa"/>
            <w:vMerge/>
            <w:noWrap/>
            <w:vAlign w:val="center"/>
            <w:hideMark/>
          </w:tcPr>
          <w:p w14:paraId="6695EEAB" w14:textId="5B01399C" w:rsidR="00E81D25" w:rsidRPr="00134FE9" w:rsidRDefault="00E81D25" w:rsidP="003F75D5">
            <w:pPr>
              <w:rPr>
                <w:rFonts w:ascii="Times New Roman" w:hAnsi="Times New Roman" w:cs="Times New Roman"/>
                <w:sz w:val="16"/>
                <w:szCs w:val="16"/>
              </w:rPr>
            </w:pPr>
          </w:p>
        </w:tc>
      </w:tr>
      <w:tr w:rsidR="0030391A" w:rsidRPr="00134FE9" w14:paraId="31E05D7F" w14:textId="77777777" w:rsidTr="00C82869">
        <w:trPr>
          <w:trHeight w:val="288"/>
          <w:jc w:val="center"/>
        </w:trPr>
        <w:tc>
          <w:tcPr>
            <w:tcW w:w="390" w:type="dxa"/>
            <w:vMerge/>
            <w:vAlign w:val="center"/>
          </w:tcPr>
          <w:p w14:paraId="0A621F3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7E640CF5" w14:textId="2C386407"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5F51FF33" w14:textId="3BE936E1" w:rsidR="00E81D25" w:rsidRPr="00134FE9" w:rsidRDefault="00E81D25" w:rsidP="003F75D5">
            <w:pPr>
              <w:rPr>
                <w:rFonts w:ascii="Times New Roman" w:hAnsi="Times New Roman" w:cs="Times New Roman"/>
                <w:sz w:val="16"/>
                <w:szCs w:val="16"/>
              </w:rPr>
            </w:pPr>
          </w:p>
        </w:tc>
        <w:tc>
          <w:tcPr>
            <w:tcW w:w="5246" w:type="dxa"/>
            <w:noWrap/>
            <w:vAlign w:val="center"/>
            <w:hideMark/>
          </w:tcPr>
          <w:p w14:paraId="67B82C74"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gt;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F8E51AF" w14:textId="4F1BD938" w:rsidR="00E81D25" w:rsidRPr="00134FE9" w:rsidRDefault="00E81D25" w:rsidP="003F75D5">
            <w:pPr>
              <w:rPr>
                <w:rFonts w:ascii="Times New Roman" w:hAnsi="Times New Roman" w:cs="Times New Roman"/>
                <w:sz w:val="16"/>
                <w:szCs w:val="16"/>
              </w:rPr>
            </w:pPr>
          </w:p>
        </w:tc>
      </w:tr>
      <w:tr w:rsidR="0030391A" w:rsidRPr="00134FE9" w14:paraId="5066E4BD" w14:textId="77777777" w:rsidTr="00C82869">
        <w:trPr>
          <w:trHeight w:val="288"/>
          <w:jc w:val="center"/>
        </w:trPr>
        <w:tc>
          <w:tcPr>
            <w:tcW w:w="390" w:type="dxa"/>
            <w:vMerge/>
            <w:vAlign w:val="center"/>
          </w:tcPr>
          <w:p w14:paraId="1D549783"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76FB073" w14:textId="71532237"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2D0E10D" w14:textId="7E89D98B" w:rsidR="00E81D25" w:rsidRPr="00134FE9" w:rsidRDefault="00E81D25" w:rsidP="003F75D5">
            <w:pPr>
              <w:rPr>
                <w:rFonts w:ascii="Times New Roman" w:hAnsi="Times New Roman" w:cs="Times New Roman"/>
                <w:sz w:val="16"/>
                <w:szCs w:val="16"/>
              </w:rPr>
            </w:pPr>
          </w:p>
        </w:tc>
        <w:tc>
          <w:tcPr>
            <w:tcW w:w="5246" w:type="dxa"/>
            <w:noWrap/>
            <w:vAlign w:val="center"/>
            <w:hideMark/>
          </w:tcPr>
          <w:p w14:paraId="02568F2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gt;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4DBFC149" w14:textId="1F808CE3" w:rsidR="00E81D25" w:rsidRPr="00134FE9" w:rsidRDefault="00E81D25" w:rsidP="003F75D5">
            <w:pPr>
              <w:rPr>
                <w:rFonts w:ascii="Times New Roman" w:hAnsi="Times New Roman" w:cs="Times New Roman"/>
                <w:sz w:val="16"/>
                <w:szCs w:val="16"/>
              </w:rPr>
            </w:pPr>
          </w:p>
        </w:tc>
      </w:tr>
      <w:tr w:rsidR="0030391A" w:rsidRPr="00134FE9" w14:paraId="07F6D5BD" w14:textId="77777777" w:rsidTr="00C82869">
        <w:trPr>
          <w:trHeight w:val="288"/>
          <w:jc w:val="center"/>
        </w:trPr>
        <w:tc>
          <w:tcPr>
            <w:tcW w:w="390" w:type="dxa"/>
            <w:vMerge/>
            <w:vAlign w:val="center"/>
          </w:tcPr>
          <w:p w14:paraId="6737C38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166201A0" w14:textId="5145360F"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48E51E3B" w14:textId="1262800F" w:rsidR="00E81D25" w:rsidRPr="00134FE9" w:rsidRDefault="00E81D25" w:rsidP="003F75D5">
            <w:pPr>
              <w:rPr>
                <w:rFonts w:ascii="Times New Roman" w:hAnsi="Times New Roman" w:cs="Times New Roman"/>
                <w:sz w:val="16"/>
                <w:szCs w:val="16"/>
              </w:rPr>
            </w:pPr>
          </w:p>
        </w:tc>
        <w:tc>
          <w:tcPr>
            <w:tcW w:w="5246" w:type="dxa"/>
            <w:noWrap/>
            <w:vAlign w:val="center"/>
            <w:hideMark/>
          </w:tcPr>
          <w:p w14:paraId="18C5A5BD"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C ( O &gt;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173F124" w14:textId="143233E2" w:rsidR="00E81D25" w:rsidRPr="00134FE9" w:rsidRDefault="00E81D25" w:rsidP="003F75D5">
            <w:pPr>
              <w:rPr>
                <w:rFonts w:ascii="Times New Roman" w:hAnsi="Times New Roman" w:cs="Times New Roman"/>
                <w:sz w:val="16"/>
                <w:szCs w:val="16"/>
              </w:rPr>
            </w:pPr>
          </w:p>
        </w:tc>
      </w:tr>
      <w:tr w:rsidR="0030391A" w:rsidRPr="00134FE9" w14:paraId="58EA1CFD" w14:textId="77777777" w:rsidTr="00C82869">
        <w:trPr>
          <w:trHeight w:val="288"/>
          <w:jc w:val="center"/>
        </w:trPr>
        <w:tc>
          <w:tcPr>
            <w:tcW w:w="390" w:type="dxa"/>
            <w:vMerge/>
            <w:vAlign w:val="center"/>
          </w:tcPr>
          <w:p w14:paraId="6BF08427"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3725741" w14:textId="6153EE79"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748A16CD" w14:textId="4BE00D12" w:rsidR="00E81D25" w:rsidRPr="00134FE9" w:rsidRDefault="00E81D25" w:rsidP="003F75D5">
            <w:pPr>
              <w:rPr>
                <w:rFonts w:ascii="Times New Roman" w:hAnsi="Times New Roman" w:cs="Times New Roman"/>
                <w:sz w:val="16"/>
                <w:szCs w:val="16"/>
              </w:rPr>
            </w:pPr>
          </w:p>
        </w:tc>
        <w:tc>
          <w:tcPr>
            <w:tcW w:w="5246" w:type="dxa"/>
            <w:noWrap/>
            <w:vAlign w:val="center"/>
            <w:hideMark/>
          </w:tcPr>
          <w:p w14:paraId="7099AD8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 = O )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2A32C5F" w14:textId="704E33FB" w:rsidR="00E81D25" w:rsidRPr="00134FE9" w:rsidRDefault="00E81D25" w:rsidP="003F75D5">
            <w:pPr>
              <w:rPr>
                <w:rFonts w:ascii="Times New Roman" w:hAnsi="Times New Roman" w:cs="Times New Roman"/>
                <w:sz w:val="16"/>
                <w:szCs w:val="16"/>
              </w:rPr>
            </w:pPr>
          </w:p>
        </w:tc>
      </w:tr>
      <w:tr w:rsidR="0030391A" w:rsidRPr="00134FE9" w14:paraId="0F6E270B" w14:textId="77777777" w:rsidTr="00C82869">
        <w:trPr>
          <w:trHeight w:val="288"/>
          <w:jc w:val="center"/>
        </w:trPr>
        <w:tc>
          <w:tcPr>
            <w:tcW w:w="390" w:type="dxa"/>
            <w:vMerge w:val="restart"/>
            <w:vAlign w:val="center"/>
          </w:tcPr>
          <w:p w14:paraId="0638D956" w14:textId="6ED61425"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2</w:t>
            </w:r>
          </w:p>
        </w:tc>
        <w:tc>
          <w:tcPr>
            <w:tcW w:w="1040" w:type="dxa"/>
            <w:vMerge w:val="restart"/>
            <w:noWrap/>
            <w:vAlign w:val="center"/>
            <w:hideMark/>
          </w:tcPr>
          <w:p w14:paraId="58BCE98A" w14:textId="734E9B30"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Fan</w:t>
            </w:r>
            <w:r w:rsidR="00F80434">
              <w:rPr>
                <w:rFonts w:ascii="Times New Roman" w:hAnsi="Times New Roman" w:cs="Times New Roman"/>
                <w:sz w:val="16"/>
                <w:szCs w:val="16"/>
              </w:rPr>
              <w:t xml:space="preserve"> et al.,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7/s10973-014-4106-7","ISSN":"13886150","abstract":"A diglycidylether of propoxylated bisphenol-A with two oxypropylene units (DGEBAPO-2) was prepared, and the structure was characterized by FTIR, 1H NMR, and ESI-MS, and a flexible curing agent 2-methyl-1,5-pentanediamine (MPDA) was used to obtain an intrinsically toughened network for potential shape-memory application. The curing kinetics of DGEBAPO-2/MPDA was systematically investigated by using both non-isothermal and isothermal DSC methods; in addition, the dynamic mechanical property, mechanical property, and shape-memory property were investigated by DMA, tensile experiment, and quantitative shape-memory evaluation method. The results showed that Šesták-Berggren model and Kamal model were able to well describe the non-isothermal curing reaction rate and isothermal curing reaction rate, respectively. Tensile test at 49 °C indicated that the cured DGEBAPO-2/MPDA combined a relatively large elongation at break of 95.53 ± 2.27 % with a relatively large tensile stress of 6.33 ± 0.11 MPa. Quantitative shape-memory evaluation revealed good shape-memory properties of cured DGEBAPO-2/MPDA with shape fixity of 98.88 ± 0.04 % and shape recovery of 96.67 ± 6.91 %.","author":[{"dropping-particle":"","family":"Fan","given":"Mengjin","non-dropping-particle":"","parse-names":false,"suffix":""},{"dropping-particle":"","family":"Li","given":"Xiangyuan","non-dropping-particle":"","parse-names":false,"suffix":""},{"dropping-particle":"","family":"Zhang","given":"Junying","non-dropping-particle":"","parse-names":false,"suffix":""},{"dropping-particle":"","family":"Cheng","given":"Jue","non-dropping-particle":"","parse-names":false,"suffix":""}],"container-title":"Journal of Thermal Analysis and Calorimetry","id":"ITEM-1","issue":"1","issued":{"date-parts":[["2015"]]},"page":"537-546","title":"Curing kinetics and shape-memory behavior of an intrinsically toughened epoxy resin system","type":"article-journal","volume":"119"},"uris":["http://www.mendeley.com/documents/?uuid=55dc3c9d-8bbd-48c6-8fcf-b4ca855df283"]}],"mendeley":{"formattedCitation":"[39]","plainTextFormattedCitation":"[39]","previouslyFormattedCitation":"&lt;sup&gt;39&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9]</w:t>
            </w:r>
            <w:r w:rsidRPr="00134FE9">
              <w:rPr>
                <w:rFonts w:ascii="Times New Roman" w:hAnsi="Times New Roman" w:cs="Times New Roman"/>
                <w:sz w:val="16"/>
                <w:szCs w:val="16"/>
              </w:rPr>
              <w:fldChar w:fldCharType="end"/>
            </w:r>
          </w:p>
          <w:p w14:paraId="28670601" w14:textId="43CC43D7" w:rsidR="00E81D25" w:rsidRPr="00134FE9" w:rsidRDefault="00E81D25" w:rsidP="003F75D5">
            <w:pPr>
              <w:rPr>
                <w:rFonts w:ascii="Times New Roman" w:hAnsi="Times New Roman" w:cs="Times New Roman"/>
                <w:sz w:val="16"/>
                <w:szCs w:val="16"/>
              </w:rPr>
            </w:pPr>
          </w:p>
        </w:tc>
        <w:tc>
          <w:tcPr>
            <w:tcW w:w="1578" w:type="dxa"/>
            <w:vMerge w:val="restart"/>
            <w:noWrap/>
            <w:vAlign w:val="center"/>
            <w:hideMark/>
          </w:tcPr>
          <w:p w14:paraId="135E2404" w14:textId="4A14C8FE" w:rsidR="00E81D25" w:rsidRPr="00134FE9" w:rsidRDefault="00426101" w:rsidP="00426101">
            <w:pPr>
              <w:rPr>
                <w:rFonts w:ascii="Times New Roman" w:hAnsi="Times New Roman" w:cs="Times New Roman"/>
                <w:sz w:val="16"/>
                <w:szCs w:val="16"/>
              </w:rPr>
            </w:pPr>
            <w:r w:rsidRPr="00426101">
              <w:rPr>
                <w:rFonts w:ascii="Times New Roman" w:hAnsi="Times New Roman" w:cs="Times New Roman"/>
                <w:sz w:val="16"/>
                <w:szCs w:val="16"/>
              </w:rPr>
              <w:t>DGEBAPO-2/MPDA</w:t>
            </w:r>
          </w:p>
        </w:tc>
        <w:tc>
          <w:tcPr>
            <w:tcW w:w="5246" w:type="dxa"/>
            <w:noWrap/>
            <w:vAlign w:val="center"/>
            <w:hideMark/>
          </w:tcPr>
          <w:p w14:paraId="1D98642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C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val="restart"/>
            <w:noWrap/>
            <w:vAlign w:val="center"/>
            <w:hideMark/>
          </w:tcPr>
          <w:p w14:paraId="70E2D01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58.65</w:t>
            </w:r>
          </w:p>
          <w:p w14:paraId="7A46F692" w14:textId="0E535E02" w:rsidR="00E81D25" w:rsidRPr="00134FE9" w:rsidRDefault="00E81D25" w:rsidP="003F75D5">
            <w:pPr>
              <w:rPr>
                <w:rFonts w:ascii="Times New Roman" w:hAnsi="Times New Roman" w:cs="Times New Roman"/>
                <w:sz w:val="16"/>
                <w:szCs w:val="16"/>
              </w:rPr>
            </w:pPr>
          </w:p>
        </w:tc>
      </w:tr>
      <w:tr w:rsidR="0030391A" w:rsidRPr="00134FE9" w14:paraId="7DFB9E9F" w14:textId="77777777" w:rsidTr="00C82869">
        <w:trPr>
          <w:trHeight w:val="288"/>
          <w:jc w:val="center"/>
        </w:trPr>
        <w:tc>
          <w:tcPr>
            <w:tcW w:w="390" w:type="dxa"/>
            <w:vMerge/>
            <w:vAlign w:val="center"/>
          </w:tcPr>
          <w:p w14:paraId="031ED18B"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FDC88F9" w14:textId="4DF67622"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A7F5FDF" w14:textId="00AB9796" w:rsidR="00E81D25" w:rsidRPr="00134FE9" w:rsidRDefault="00E81D25" w:rsidP="003F75D5">
            <w:pPr>
              <w:rPr>
                <w:rFonts w:ascii="Times New Roman" w:hAnsi="Times New Roman" w:cs="Times New Roman"/>
                <w:sz w:val="16"/>
                <w:szCs w:val="16"/>
              </w:rPr>
            </w:pPr>
          </w:p>
        </w:tc>
        <w:tc>
          <w:tcPr>
            <w:tcW w:w="5246" w:type="dxa"/>
            <w:noWrap/>
            <w:vAlign w:val="center"/>
            <w:hideMark/>
          </w:tcPr>
          <w:p w14:paraId="238DB65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gt; ) &gt; ) C N ( &gt; ) &gt; }</w:t>
            </w:r>
          </w:p>
        </w:tc>
        <w:tc>
          <w:tcPr>
            <w:tcW w:w="1096" w:type="dxa"/>
            <w:vMerge/>
            <w:noWrap/>
            <w:vAlign w:val="center"/>
            <w:hideMark/>
          </w:tcPr>
          <w:p w14:paraId="0E982622" w14:textId="18BEF5A7" w:rsidR="00E81D25" w:rsidRPr="00134FE9" w:rsidRDefault="00E81D25" w:rsidP="003F75D5">
            <w:pPr>
              <w:rPr>
                <w:rFonts w:ascii="Times New Roman" w:hAnsi="Times New Roman" w:cs="Times New Roman"/>
                <w:sz w:val="16"/>
                <w:szCs w:val="16"/>
              </w:rPr>
            </w:pPr>
          </w:p>
        </w:tc>
      </w:tr>
      <w:tr w:rsidR="0030391A" w:rsidRPr="00134FE9" w14:paraId="4688286E" w14:textId="77777777" w:rsidTr="00C82869">
        <w:trPr>
          <w:trHeight w:val="288"/>
          <w:jc w:val="center"/>
        </w:trPr>
        <w:tc>
          <w:tcPr>
            <w:tcW w:w="390" w:type="dxa"/>
            <w:vMerge w:val="restart"/>
            <w:vAlign w:val="center"/>
          </w:tcPr>
          <w:p w14:paraId="133CA262" w14:textId="17A72BA5"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3</w:t>
            </w:r>
          </w:p>
        </w:tc>
        <w:tc>
          <w:tcPr>
            <w:tcW w:w="1040" w:type="dxa"/>
            <w:vMerge w:val="restart"/>
            <w:noWrap/>
            <w:vAlign w:val="center"/>
            <w:hideMark/>
          </w:tcPr>
          <w:p w14:paraId="39012369" w14:textId="4D0D06BE"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Guo</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5b</w:t>
            </w:r>
            <w:r w:rsidRPr="00134FE9">
              <w:rPr>
                <w:rStyle w:val="FootnoteReference"/>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pp.42616","ISSN":"10974628","abstract":"In this work, novel thermoresponsive shape memory composites based on glass fiber and nanosilica-modified liquid crystalline epoxies (LCEs) with lateral substituent were prepared and characterized. According to the comprehensive analysis of polarized optical microscopy, wide-angle X-ray diffraction measurements, and tan δ data, the orientation of mesogen units were hindered by the introduction of nanosilica and lateral substituents of liquid crystalline epoxies, so that additional physical cross-links except for similar chemical cross-links emerged with the introduction of surface-treated nanosilica. And the increased cross-links could enhance the shape memory properties of the composites which could recover to their original state quickly in a time shorter than 30 s with high shape fixing ratios (&gt;96%) and high shape recovery ratios (&gt;98%), which indicated the composites could be applied into self-deployable structural materials. Moreover, the reinforcement in the dynamic storage moduli, tensile modulus, and the tensile strength and shape memory properties indicated that glass fiber and nanosilica-modified shape memory liquid crystalline epoxy composites could be high-performance composites and could be used as new candidates for aerospace smart materials.","author":[{"dropping-particle":"","family":"Guo","given":"Huilong","non-dropping-particle":"","parse-names":false,"suffix":""},{"dropping-particle":"","family":"Li","given":"Yinwen","non-dropping-particle":"","parse-names":false,"suffix":""},{"dropping-particle":"","family":"Zheng","given":"Jian","non-dropping-particle":"","parse-names":false,"suffix":""},{"dropping-particle":"","family":"Gan","given":"Jianqun","non-dropping-particle":"","parse-names":false,"suffix":""},{"dropping-particle":"","family":"Liang","given":"Liyan","non-dropping-particle":"","parse-names":false,"suffix":""},{"dropping-particle":"","family":"Wu","given":"Kun","non-dropping-particle":"","parse-names":false,"suffix":""},{"dropping-particle":"","family":"Lu","given":"Mangeng","non-dropping-particle":"","parse-names":false,"suffix":""}],"container-title":"Journal of Applied Polymer Science","id":"ITEM-1","issue":"40","issued":{"date-parts":[["2015"]]},"page":"1-11","title":"Reinforcement in the mechanical properties of shape memory liquid crystalline epoxy composites","type":"article-journal","volume":"132"},"uris":["http://www.mendeley.com/documents/?uuid=7e5e6e2d-1989-4d0e-9312-f2733118e717"]}],"mendeley":{"formattedCitation":"[40]","plainTextFormattedCitation":"[40]","previouslyFormattedCitation":"&lt;sup&gt;40&lt;/sup&gt;"},"properties":{"noteIndex":0},"schema":"https://github.com/citation-style-language/schema/raw/master/csl-citation.json"}</w:instrText>
            </w:r>
            <w:r w:rsidRPr="00134FE9">
              <w:rPr>
                <w:rStyle w:val="FootnoteReference"/>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0]</w:t>
            </w:r>
            <w:r w:rsidRPr="00134FE9">
              <w:rPr>
                <w:rStyle w:val="FootnoteReference"/>
                <w:rFonts w:ascii="Times New Roman" w:hAnsi="Times New Roman" w:cs="Times New Roman"/>
                <w:sz w:val="16"/>
                <w:szCs w:val="16"/>
              </w:rPr>
              <w:fldChar w:fldCharType="end"/>
            </w:r>
          </w:p>
        </w:tc>
        <w:tc>
          <w:tcPr>
            <w:tcW w:w="1578" w:type="dxa"/>
            <w:vMerge w:val="restart"/>
            <w:noWrap/>
            <w:vAlign w:val="center"/>
            <w:hideMark/>
          </w:tcPr>
          <w:p w14:paraId="7BB8517A" w14:textId="4E011EB3" w:rsidR="00E81D25" w:rsidRPr="00134FE9" w:rsidRDefault="00426101" w:rsidP="003F75D5">
            <w:pPr>
              <w:rPr>
                <w:rFonts w:ascii="Times New Roman" w:hAnsi="Times New Roman" w:cs="Times New Roman"/>
                <w:sz w:val="16"/>
                <w:szCs w:val="16"/>
              </w:rPr>
            </w:pPr>
            <w:r>
              <w:rPr>
                <w:rFonts w:ascii="Times New Roman" w:hAnsi="Times New Roman" w:cs="Times New Roman"/>
                <w:sz w:val="16"/>
                <w:szCs w:val="16"/>
              </w:rPr>
              <w:t>LCD/DDM</w:t>
            </w:r>
          </w:p>
        </w:tc>
        <w:tc>
          <w:tcPr>
            <w:tcW w:w="5246" w:type="dxa"/>
            <w:noWrap/>
            <w:vAlign w:val="center"/>
            <w:hideMark/>
          </w:tcPr>
          <w:p w14:paraId="691AA975"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3EE3DC53"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23.49</w:t>
            </w:r>
          </w:p>
        </w:tc>
      </w:tr>
      <w:tr w:rsidR="0030391A" w:rsidRPr="00134FE9" w14:paraId="31732B17" w14:textId="77777777" w:rsidTr="00C82869">
        <w:trPr>
          <w:trHeight w:val="288"/>
          <w:jc w:val="center"/>
        </w:trPr>
        <w:tc>
          <w:tcPr>
            <w:tcW w:w="390" w:type="dxa"/>
            <w:vMerge/>
            <w:vAlign w:val="center"/>
          </w:tcPr>
          <w:p w14:paraId="43A19AA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7083DA5A" w14:textId="182E4F36"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0D5C9919" w14:textId="58B06EBB" w:rsidR="00E81D25" w:rsidRPr="00134FE9" w:rsidRDefault="00E81D25" w:rsidP="003F75D5">
            <w:pPr>
              <w:rPr>
                <w:rFonts w:ascii="Times New Roman" w:hAnsi="Times New Roman" w:cs="Times New Roman"/>
                <w:sz w:val="16"/>
                <w:szCs w:val="16"/>
              </w:rPr>
            </w:pPr>
          </w:p>
        </w:tc>
        <w:tc>
          <w:tcPr>
            <w:tcW w:w="5246" w:type="dxa"/>
            <w:noWrap/>
            <w:vAlign w:val="center"/>
            <w:hideMark/>
          </w:tcPr>
          <w:p w14:paraId="346A04DD"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 O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62494F46" w14:textId="7418D34B" w:rsidR="00E81D25" w:rsidRPr="00134FE9" w:rsidRDefault="00E81D25" w:rsidP="003F75D5">
            <w:pPr>
              <w:rPr>
                <w:rFonts w:ascii="Times New Roman" w:hAnsi="Times New Roman" w:cs="Times New Roman"/>
                <w:sz w:val="16"/>
                <w:szCs w:val="16"/>
              </w:rPr>
            </w:pPr>
          </w:p>
        </w:tc>
      </w:tr>
      <w:tr w:rsidR="0030391A" w:rsidRPr="00134FE9" w14:paraId="7F439BE7" w14:textId="77777777" w:rsidTr="00C82869">
        <w:trPr>
          <w:trHeight w:val="288"/>
          <w:jc w:val="center"/>
        </w:trPr>
        <w:tc>
          <w:tcPr>
            <w:tcW w:w="390" w:type="dxa"/>
            <w:vMerge w:val="restart"/>
            <w:vAlign w:val="center"/>
          </w:tcPr>
          <w:p w14:paraId="546BDE0F" w14:textId="3132AA5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4</w:t>
            </w:r>
          </w:p>
        </w:tc>
        <w:tc>
          <w:tcPr>
            <w:tcW w:w="1040" w:type="dxa"/>
            <w:vMerge w:val="restart"/>
            <w:noWrap/>
            <w:vAlign w:val="center"/>
            <w:hideMark/>
          </w:tcPr>
          <w:p w14:paraId="2A48D218" w14:textId="30E19014"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Guo</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5a</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39/c5ra10957d","ISSN":"20462069","abstract":"In this work, a novel epoxy monomer denoted as 3,5</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t-butyl-5,3</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methyl biphenyl diglycidyl ether (t-BuMBPDGE) was synthesized and applied into in situ composites with 3,3</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5,5</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tetramethyl-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biphenyl diglycidyl ether (TMBPDGE), accompanied with curing agent aromatic amines. The liquid crystalline phase structure and the crosslink density of substituted biphenyl epoxies were det</w:instrText>
            </w:r>
            <w:r w:rsidR="00CA4BE4">
              <w:rPr>
                <w:rFonts w:ascii="Times New Roman" w:hAnsi="Times New Roman" w:cs="Times New Roman"/>
                <w:sz w:val="16"/>
                <w:szCs w:val="16"/>
              </w:rPr>
              <w:instrText>ermined by polarized optical microscopy, wide angle X-ray diffraction measurements and dynamic storage moduli data. The samples showed good mechanical properties and could recover quickly from a second state to their initial states with a shape fixity ratio higher than 98% and shape recovery ratio higher than 99%, owing to the oriented structure and increased crosslink network density caused by the orientation of biphenyl mesogenic. The high glass transition temperatures ranging from 160 to 178 °C and good water resistance could contribute to a stable fixed shape. The water resistance is analyzed by contact angles test. The samples exhibited contact angles of 92-98 degrees, which indicated that the water resistance was apparently better than that of conventional epoxy systems.","author":[{"dropping-particle":"","family":"Guo","given":"Huilong","non-dropping-particle":"","parse-names":false,"suffix":""},{"dropping-particle":"","family":"Li","given":"Yinwen","non-dropping-particle":"","parse-names":false,"suffix":""},{"dropping-particle":"","family":"Zheng","given":"Jian","non-dropping-particle":"","parse-names":false,"suffix":""},{"dropping-particle":"","family":"Gan","given":"Jianqun","non-dropping-particle":"","parse-names":false,"suffix":""},{"dropping-particle":"","family":"Liang","given":"Liyan","non-dropping-particle":"","parse-names":false,"suffix":""},{"dropping-particle":"","family":"Wu","given":"Kun","non-dropping-particle":"","parse-names":false,"suffix":""},{"dropping-particle":"","family":"Lu","given":"Mangeng","non-dropping-particle":"","parse-names":false,"suffix":""}],"container-title":"RSC Advances","id":"ITEM-1","issue":"82","issued":{"date-parts":[["2015"]]},"page":"67247-67257","title":"High thermo-responsive shape memory epoxies based on substituted biphenyl mesogenic with good water resistance","type":"article-journal","volume":"5"},"uris":["http://www.mendeley.com/documents/?uuid=e21cfd26-612b-45e3-8077-25ec5acb32c5"]}],"mendeley":{"formattedCitation":"[41]","plainTextFormattedCitation":"[41]","previouslyFormattedCitation":"&lt;sup&gt;4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1]</w:t>
            </w:r>
            <w:r w:rsidRPr="00134FE9">
              <w:rPr>
                <w:rFonts w:ascii="Times New Roman" w:hAnsi="Times New Roman" w:cs="Times New Roman"/>
                <w:sz w:val="16"/>
                <w:szCs w:val="16"/>
              </w:rPr>
              <w:fldChar w:fldCharType="end"/>
            </w:r>
          </w:p>
        </w:tc>
        <w:tc>
          <w:tcPr>
            <w:tcW w:w="1578" w:type="dxa"/>
            <w:vMerge w:val="restart"/>
            <w:noWrap/>
            <w:vAlign w:val="center"/>
            <w:hideMark/>
          </w:tcPr>
          <w:p w14:paraId="22E3E795"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2)/DDM</w:t>
            </w:r>
          </w:p>
          <w:p w14:paraId="46B0BA29" w14:textId="238895E8" w:rsidR="00E81D25" w:rsidRPr="00134FE9" w:rsidRDefault="00E81D25" w:rsidP="003F75D5">
            <w:pPr>
              <w:rPr>
                <w:rFonts w:ascii="Times New Roman" w:hAnsi="Times New Roman" w:cs="Times New Roman"/>
                <w:sz w:val="16"/>
                <w:szCs w:val="16"/>
              </w:rPr>
            </w:pPr>
          </w:p>
        </w:tc>
        <w:tc>
          <w:tcPr>
            <w:tcW w:w="5246" w:type="dxa"/>
            <w:noWrap/>
            <w:vAlign w:val="center"/>
            <w:hideMark/>
          </w:tcPr>
          <w:p w14:paraId="04E28FC3"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58ACBA2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78</w:t>
            </w:r>
          </w:p>
          <w:p w14:paraId="02B1EFA7" w14:textId="45CB515A" w:rsidR="00E81D25" w:rsidRPr="00134FE9" w:rsidRDefault="00E81D25" w:rsidP="003F75D5">
            <w:pPr>
              <w:rPr>
                <w:rFonts w:ascii="Times New Roman" w:hAnsi="Times New Roman" w:cs="Times New Roman"/>
                <w:sz w:val="16"/>
                <w:szCs w:val="16"/>
              </w:rPr>
            </w:pPr>
          </w:p>
        </w:tc>
      </w:tr>
      <w:tr w:rsidR="0030391A" w:rsidRPr="00134FE9" w14:paraId="49E87714" w14:textId="77777777" w:rsidTr="00C82869">
        <w:trPr>
          <w:trHeight w:val="288"/>
          <w:jc w:val="center"/>
        </w:trPr>
        <w:tc>
          <w:tcPr>
            <w:tcW w:w="390" w:type="dxa"/>
            <w:vMerge/>
            <w:vAlign w:val="center"/>
          </w:tcPr>
          <w:p w14:paraId="3D486FE1"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FC0DCA3" w14:textId="4932CF53"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04DD4364" w14:textId="381BF071" w:rsidR="00E81D25" w:rsidRPr="00134FE9" w:rsidRDefault="00E81D25" w:rsidP="003F75D5">
            <w:pPr>
              <w:rPr>
                <w:rFonts w:ascii="Times New Roman" w:hAnsi="Times New Roman" w:cs="Times New Roman"/>
                <w:sz w:val="16"/>
                <w:szCs w:val="16"/>
              </w:rPr>
            </w:pPr>
          </w:p>
        </w:tc>
        <w:tc>
          <w:tcPr>
            <w:tcW w:w="5246" w:type="dxa"/>
            <w:noWrap/>
            <w:vAlign w:val="center"/>
            <w:hideMark/>
          </w:tcPr>
          <w:p w14:paraId="376F1591"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3B9B2508" w14:textId="60DB5084" w:rsidR="00E81D25" w:rsidRPr="00134FE9" w:rsidRDefault="00E81D25" w:rsidP="003F75D5">
            <w:pPr>
              <w:rPr>
                <w:rFonts w:ascii="Times New Roman" w:hAnsi="Times New Roman" w:cs="Times New Roman"/>
                <w:sz w:val="16"/>
                <w:szCs w:val="16"/>
              </w:rPr>
            </w:pPr>
          </w:p>
        </w:tc>
      </w:tr>
      <w:tr w:rsidR="0030391A" w:rsidRPr="00134FE9" w14:paraId="51356028" w14:textId="77777777" w:rsidTr="00C82869">
        <w:trPr>
          <w:trHeight w:val="288"/>
          <w:jc w:val="center"/>
        </w:trPr>
        <w:tc>
          <w:tcPr>
            <w:tcW w:w="390" w:type="dxa"/>
            <w:vMerge w:val="restart"/>
            <w:vAlign w:val="center"/>
          </w:tcPr>
          <w:p w14:paraId="4D65D370" w14:textId="7CCDB81D"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5</w:t>
            </w:r>
          </w:p>
        </w:tc>
        <w:tc>
          <w:tcPr>
            <w:tcW w:w="1040" w:type="dxa"/>
            <w:vMerge w:val="restart"/>
            <w:noWrap/>
            <w:vAlign w:val="center"/>
            <w:hideMark/>
          </w:tcPr>
          <w:p w14:paraId="762D0591" w14:textId="0C812999"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Guo</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5a</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39/c5ra10957d","ISSN":"20462069","abstract":"In this work, a novel epoxy monomer denoted as 3,5</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t-butyl-5,3</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methyl biphenyl diglycidyl ether (t-BuMBPDGE) was synthesized and applied into in situ composites with 3,3</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5,5</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tetramethyl-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biphenyl diglycidyl ether (TMBPDGE), accompanied with curing agent aromatic amines. The liquid crystalline phase structure and the crosslink density of substituted biphenyl epoxies were det</w:instrText>
            </w:r>
            <w:r w:rsidR="00CA4BE4">
              <w:rPr>
                <w:rFonts w:ascii="Times New Roman" w:hAnsi="Times New Roman" w:cs="Times New Roman"/>
                <w:sz w:val="16"/>
                <w:szCs w:val="16"/>
              </w:rPr>
              <w:instrText>ermined by polarized optical microscopy, wide angle X-ray diffraction measurements and dynamic storage moduli data. The samples showed good mechanical properties and could recover quickly from a second state to their initial states with a shape fixity ratio higher than 98% and shape recovery ratio higher than 99%, owing to the oriented structure and increased crosslink network density caused by the orientation of biphenyl mesogenic. The high glass transition temperatures ranging from 160 to 178 °C and good water resistance could contribute to a stable fixed shape. The water resistance is analyzed by contact angles test. The samples exhibited contact angles of 92-98 degrees, which indicated that the water resistance was apparently better than that of conventional epoxy systems.","author":[{"dropping-particle":"","family":"Guo","given":"Huilong","non-dropping-particle":"","parse-names":false,"suffix":""},{"dropping-particle":"","family":"Li","given":"Yinwen","non-dropping-particle":"","parse-names":false,"suffix":""},{"dropping-particle":"","family":"Zheng","given":"Jian","non-dropping-particle":"","parse-names":false,"suffix":""},{"dropping-particle":"","family":"Gan","given":"Jianqun","non-dropping-particle":"","parse-names":false,"suffix":""},{"dropping-particle":"","family":"Liang","given":"Liyan","non-dropping-particle":"","parse-names":false,"suffix":""},{"dropping-particle":"","family":"Wu","given":"Kun","non-dropping-particle":"","parse-names":false,"suffix":""},{"dropping-particle":"","family":"Lu","given":"Mangeng","non-dropping-particle":"","parse-names":false,"suffix":""}],"container-title":"RSC Advances","id":"ITEM-1","issue":"82","issued":{"date-parts":[["2015"]]},"page":"67247-67257","title":"High thermo-responsive shape memory epoxies based on substituted biphenyl mesogenic with good water resistance","type":"article-journal","volume":"5"},"uris":["http://www.mendeley.com/documents/?uuid=e21cfd26-612b-45e3-8077-25ec5acb32c5"]}],"mendeley":{"formattedCitation":"[41]","plainTextFormattedCitation":"[41]","previouslyFormattedCitation":"&lt;sup&gt;4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1]</w:t>
            </w:r>
            <w:r w:rsidRPr="00134FE9">
              <w:rPr>
                <w:rFonts w:ascii="Times New Roman" w:hAnsi="Times New Roman" w:cs="Times New Roman"/>
                <w:sz w:val="16"/>
                <w:szCs w:val="16"/>
              </w:rPr>
              <w:fldChar w:fldCharType="end"/>
            </w:r>
          </w:p>
        </w:tc>
        <w:tc>
          <w:tcPr>
            <w:tcW w:w="1578" w:type="dxa"/>
            <w:vMerge w:val="restart"/>
            <w:noWrap/>
            <w:vAlign w:val="center"/>
            <w:hideMark/>
          </w:tcPr>
          <w:p w14:paraId="383B7A92" w14:textId="01E7ADF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2)</w:t>
            </w:r>
            <w:proofErr w:type="gramStart"/>
            <w:r w:rsidRPr="00134FE9">
              <w:rPr>
                <w:rFonts w:ascii="Times New Roman" w:hAnsi="Times New Roman" w:cs="Times New Roman"/>
                <w:sz w:val="16"/>
                <w:szCs w:val="16"/>
              </w:rPr>
              <w:t>/(</w:t>
            </w:r>
            <w:proofErr w:type="gramEnd"/>
            <w:r w:rsidRPr="00134FE9">
              <w:rPr>
                <w:rFonts w:ascii="Times New Roman" w:hAnsi="Times New Roman" w:cs="Times New Roman"/>
                <w:sz w:val="16"/>
                <w:szCs w:val="16"/>
              </w:rPr>
              <w:t>1)5:5/DDM</w:t>
            </w:r>
          </w:p>
        </w:tc>
        <w:tc>
          <w:tcPr>
            <w:tcW w:w="5246" w:type="dxa"/>
            <w:noWrap/>
            <w:vAlign w:val="center"/>
            <w:hideMark/>
          </w:tcPr>
          <w:p w14:paraId="5CDA064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4D0D7D2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69</w:t>
            </w:r>
          </w:p>
          <w:p w14:paraId="332FF0CB" w14:textId="30097DC6" w:rsidR="00E81D25" w:rsidRPr="00134FE9" w:rsidRDefault="00E81D25" w:rsidP="003F75D5">
            <w:pPr>
              <w:rPr>
                <w:rFonts w:ascii="Times New Roman" w:hAnsi="Times New Roman" w:cs="Times New Roman"/>
                <w:sz w:val="16"/>
                <w:szCs w:val="16"/>
              </w:rPr>
            </w:pPr>
          </w:p>
        </w:tc>
      </w:tr>
      <w:tr w:rsidR="0030391A" w:rsidRPr="00134FE9" w14:paraId="6DE939B4" w14:textId="77777777" w:rsidTr="00C82869">
        <w:trPr>
          <w:trHeight w:val="288"/>
          <w:jc w:val="center"/>
        </w:trPr>
        <w:tc>
          <w:tcPr>
            <w:tcW w:w="390" w:type="dxa"/>
            <w:vMerge/>
            <w:vAlign w:val="center"/>
          </w:tcPr>
          <w:p w14:paraId="3999527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7B6B228" w14:textId="566D4913"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06DD50EC" w14:textId="6F50B9D3" w:rsidR="00E81D25" w:rsidRPr="00134FE9" w:rsidRDefault="00E81D25" w:rsidP="003F75D5">
            <w:pPr>
              <w:rPr>
                <w:rFonts w:ascii="Times New Roman" w:hAnsi="Times New Roman" w:cs="Times New Roman"/>
                <w:sz w:val="16"/>
                <w:szCs w:val="16"/>
              </w:rPr>
            </w:pPr>
          </w:p>
        </w:tc>
        <w:tc>
          <w:tcPr>
            <w:tcW w:w="5246" w:type="dxa"/>
            <w:noWrap/>
            <w:vAlign w:val="center"/>
            <w:hideMark/>
          </w:tcPr>
          <w:p w14:paraId="73761D8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5580CA1" w14:textId="6250B3C5" w:rsidR="00E81D25" w:rsidRPr="00134FE9" w:rsidRDefault="00E81D25" w:rsidP="003F75D5">
            <w:pPr>
              <w:rPr>
                <w:rFonts w:ascii="Times New Roman" w:hAnsi="Times New Roman" w:cs="Times New Roman"/>
                <w:sz w:val="16"/>
                <w:szCs w:val="16"/>
              </w:rPr>
            </w:pPr>
          </w:p>
        </w:tc>
      </w:tr>
      <w:tr w:rsidR="0030391A" w:rsidRPr="00134FE9" w14:paraId="7246BA95" w14:textId="77777777" w:rsidTr="00C82869">
        <w:trPr>
          <w:trHeight w:val="288"/>
          <w:jc w:val="center"/>
        </w:trPr>
        <w:tc>
          <w:tcPr>
            <w:tcW w:w="390" w:type="dxa"/>
            <w:vMerge/>
            <w:vAlign w:val="center"/>
          </w:tcPr>
          <w:p w14:paraId="423C4205"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7579797" w14:textId="49FE7787"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65F5697" w14:textId="37276ADA" w:rsidR="00E81D25" w:rsidRPr="00134FE9" w:rsidRDefault="00E81D25" w:rsidP="003F75D5">
            <w:pPr>
              <w:rPr>
                <w:rFonts w:ascii="Times New Roman" w:hAnsi="Times New Roman" w:cs="Times New Roman"/>
                <w:sz w:val="16"/>
                <w:szCs w:val="16"/>
              </w:rPr>
            </w:pPr>
          </w:p>
        </w:tc>
        <w:tc>
          <w:tcPr>
            <w:tcW w:w="5246" w:type="dxa"/>
            <w:noWrap/>
            <w:vAlign w:val="center"/>
            <w:hideMark/>
          </w:tcPr>
          <w:p w14:paraId="7289DDC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2E0E3652" w14:textId="60558A8C" w:rsidR="00E81D25" w:rsidRPr="00134FE9" w:rsidRDefault="00E81D25" w:rsidP="003F75D5">
            <w:pPr>
              <w:rPr>
                <w:rFonts w:ascii="Times New Roman" w:hAnsi="Times New Roman" w:cs="Times New Roman"/>
                <w:sz w:val="16"/>
                <w:szCs w:val="16"/>
              </w:rPr>
            </w:pPr>
          </w:p>
        </w:tc>
      </w:tr>
      <w:tr w:rsidR="0030391A" w:rsidRPr="00134FE9" w14:paraId="05F0E1DB" w14:textId="77777777" w:rsidTr="00C82869">
        <w:trPr>
          <w:trHeight w:val="288"/>
          <w:jc w:val="center"/>
        </w:trPr>
        <w:tc>
          <w:tcPr>
            <w:tcW w:w="390" w:type="dxa"/>
            <w:vMerge/>
            <w:vAlign w:val="center"/>
          </w:tcPr>
          <w:p w14:paraId="30E4998C"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1E70DB52" w14:textId="1CBD9AB3"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A9A8F8F" w14:textId="528A78FD" w:rsidR="00E81D25" w:rsidRPr="00134FE9" w:rsidRDefault="00E81D25" w:rsidP="003F75D5">
            <w:pPr>
              <w:rPr>
                <w:rFonts w:ascii="Times New Roman" w:hAnsi="Times New Roman" w:cs="Times New Roman"/>
                <w:sz w:val="16"/>
                <w:szCs w:val="16"/>
              </w:rPr>
            </w:pPr>
          </w:p>
        </w:tc>
        <w:tc>
          <w:tcPr>
            <w:tcW w:w="5246" w:type="dxa"/>
            <w:noWrap/>
            <w:vAlign w:val="center"/>
            <w:hideMark/>
          </w:tcPr>
          <w:p w14:paraId="468258A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11911575" w14:textId="171D5516" w:rsidR="00E81D25" w:rsidRPr="00134FE9" w:rsidRDefault="00E81D25" w:rsidP="003F75D5">
            <w:pPr>
              <w:rPr>
                <w:rFonts w:ascii="Times New Roman" w:hAnsi="Times New Roman" w:cs="Times New Roman"/>
                <w:sz w:val="16"/>
                <w:szCs w:val="16"/>
              </w:rPr>
            </w:pPr>
          </w:p>
        </w:tc>
      </w:tr>
      <w:tr w:rsidR="0030391A" w:rsidRPr="00134FE9" w14:paraId="0F31DA4C" w14:textId="77777777" w:rsidTr="00C82869">
        <w:trPr>
          <w:trHeight w:val="288"/>
          <w:jc w:val="center"/>
        </w:trPr>
        <w:tc>
          <w:tcPr>
            <w:tcW w:w="390" w:type="dxa"/>
            <w:vMerge/>
            <w:vAlign w:val="center"/>
          </w:tcPr>
          <w:p w14:paraId="4AB9D0F1"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5153274" w14:textId="4CE36580"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93D3FD8" w14:textId="18F7D302" w:rsidR="00E81D25" w:rsidRPr="00134FE9" w:rsidRDefault="00E81D25" w:rsidP="003F75D5">
            <w:pPr>
              <w:rPr>
                <w:rFonts w:ascii="Times New Roman" w:hAnsi="Times New Roman" w:cs="Times New Roman"/>
                <w:sz w:val="16"/>
                <w:szCs w:val="16"/>
              </w:rPr>
            </w:pPr>
          </w:p>
        </w:tc>
        <w:tc>
          <w:tcPr>
            <w:tcW w:w="5246" w:type="dxa"/>
            <w:noWrap/>
            <w:vAlign w:val="center"/>
            <w:hideMark/>
          </w:tcPr>
          <w:p w14:paraId="5DC701AE"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3698639A" w14:textId="4C70E941" w:rsidR="00E81D25" w:rsidRPr="00134FE9" w:rsidRDefault="00E81D25" w:rsidP="003F75D5">
            <w:pPr>
              <w:rPr>
                <w:rFonts w:ascii="Times New Roman" w:hAnsi="Times New Roman" w:cs="Times New Roman"/>
                <w:sz w:val="16"/>
                <w:szCs w:val="16"/>
              </w:rPr>
            </w:pPr>
          </w:p>
        </w:tc>
      </w:tr>
      <w:tr w:rsidR="0030391A" w:rsidRPr="00134FE9" w14:paraId="0441C830" w14:textId="77777777" w:rsidTr="00C82869">
        <w:trPr>
          <w:trHeight w:val="288"/>
          <w:jc w:val="center"/>
        </w:trPr>
        <w:tc>
          <w:tcPr>
            <w:tcW w:w="390" w:type="dxa"/>
            <w:vMerge/>
            <w:vAlign w:val="center"/>
          </w:tcPr>
          <w:p w14:paraId="4B0998B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69056CD" w14:textId="5591878A"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A5EAAFF" w14:textId="4B1CCDC6" w:rsidR="00E81D25" w:rsidRPr="00134FE9" w:rsidRDefault="00E81D25" w:rsidP="003F75D5">
            <w:pPr>
              <w:rPr>
                <w:rFonts w:ascii="Times New Roman" w:hAnsi="Times New Roman" w:cs="Times New Roman"/>
                <w:sz w:val="16"/>
                <w:szCs w:val="16"/>
              </w:rPr>
            </w:pPr>
          </w:p>
        </w:tc>
        <w:tc>
          <w:tcPr>
            <w:tcW w:w="5246" w:type="dxa"/>
            <w:noWrap/>
            <w:vAlign w:val="center"/>
            <w:hideMark/>
          </w:tcPr>
          <w:p w14:paraId="4CD2DF23"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50C72E23" w14:textId="570E7F93" w:rsidR="00E81D25" w:rsidRPr="00134FE9" w:rsidRDefault="00E81D25" w:rsidP="003F75D5">
            <w:pPr>
              <w:rPr>
                <w:rFonts w:ascii="Times New Roman" w:hAnsi="Times New Roman" w:cs="Times New Roman"/>
                <w:sz w:val="16"/>
                <w:szCs w:val="16"/>
              </w:rPr>
            </w:pPr>
          </w:p>
        </w:tc>
      </w:tr>
      <w:tr w:rsidR="0030391A" w:rsidRPr="00134FE9" w14:paraId="0A883F6C" w14:textId="77777777" w:rsidTr="00C82869">
        <w:trPr>
          <w:trHeight w:val="288"/>
          <w:jc w:val="center"/>
        </w:trPr>
        <w:tc>
          <w:tcPr>
            <w:tcW w:w="390" w:type="dxa"/>
            <w:vMerge w:val="restart"/>
            <w:vAlign w:val="center"/>
          </w:tcPr>
          <w:p w14:paraId="01CFA0F7" w14:textId="2B52D6D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6</w:t>
            </w:r>
          </w:p>
        </w:tc>
        <w:tc>
          <w:tcPr>
            <w:tcW w:w="1040" w:type="dxa"/>
            <w:vMerge w:val="restart"/>
            <w:noWrap/>
            <w:vAlign w:val="center"/>
            <w:hideMark/>
          </w:tcPr>
          <w:p w14:paraId="6AA99A40" w14:textId="0805CD98"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Guo</w:t>
            </w:r>
            <w:r w:rsidR="00C82869">
              <w:rPr>
                <w:rFonts w:ascii="Times New Roman" w:hAnsi="Times New Roman" w:cs="Times New Roman"/>
                <w:sz w:val="16"/>
                <w:szCs w:val="16"/>
              </w:rPr>
              <w:t xml:space="preserve"> at al., </w:t>
            </w:r>
            <w:r w:rsidRPr="00134FE9">
              <w:rPr>
                <w:rFonts w:ascii="Times New Roman" w:hAnsi="Times New Roman" w:cs="Times New Roman"/>
                <w:sz w:val="16"/>
                <w:szCs w:val="16"/>
              </w:rPr>
              <w:t>2015a</w:t>
            </w:r>
            <w:r w:rsidRPr="00134FE9">
              <w:rPr>
                <w:rFonts w:ascii="Times New Roman" w:hAnsi="Times New Roman" w:cs="Times New Roman"/>
                <w:sz w:val="16"/>
                <w:szCs w:val="16"/>
              </w:rPr>
              <w:fldChar w:fldCharType="begin" w:fldLock="1"/>
            </w:r>
            <w:r w:rsidR="00CA4BE4">
              <w:rPr>
                <w:rFonts w:ascii="Times New Roman" w:hAnsi="Times New Roman" w:cs="Times New Roman" w:hint="eastAsia"/>
                <w:sz w:val="16"/>
                <w:szCs w:val="16"/>
              </w:rPr>
              <w:instrText>ADDIN CSL_CITATION {"citationItems":[{"id":"ITEM-1","itemData":{"DOI":"10.1039/c5ra10957d","ISSN":"20462069","abstract":"In this work, a novel epoxy monomer denoted as 3,5</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t-butyl-5,3</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dimethyl biphenyl diglycidyl ether (t-BuMBPDGE) was synthesized and applied into in situ composites with 3,3</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5,5</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tetramethyl-4,4</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biphenyl diglycidyl ether (TMBPDGE), accompanied with curing agent aromatic amines. The liquid crystalline phase structure and the crosslink density of substituted biphenyl epoxies were det</w:instrText>
            </w:r>
            <w:r w:rsidR="00CA4BE4">
              <w:rPr>
                <w:rFonts w:ascii="Times New Roman" w:hAnsi="Times New Roman" w:cs="Times New Roman"/>
                <w:sz w:val="16"/>
                <w:szCs w:val="16"/>
              </w:rPr>
              <w:instrText>ermined by polarized optical microscopy, wide angle X-ray diffraction measurements and dynamic storage moduli data. The samples showed good mechanical properties and could recover quickly from a second state to their initial states with a shape fixity ratio higher than 98% and shape recovery ratio higher than 99%, owing to the oriented structure and increased crosslink network density caused by the orientation of biphenyl mesogenic. The high glass transition temperatures ranging from 160 to 178 °C and good water resistance could contribute to a stable fixed shape. The water resistance is analyzed by contact angles test. The samples exhibited contact angles of 92-98 degrees, which indicated that the water resistance was apparently better than that of conventional epoxy systems.","author":[{"dropping-particle":"","family":"Guo","given":"Huilong","non-dropping-particle":"","parse-names":false,"suffix":""},{"dropping-particle":"","family":"Li","given":"Yinwen","non-dropping-particle":"","parse-names":false,"suffix":""},{"dropping-particle":"","family":"Zheng","given":"Jian","non-dropping-particle":"","parse-names":false,"suffix":""},{"dropping-particle":"","family":"Gan","given":"Jianqun","non-dropping-particle":"","parse-names":false,"suffix":""},{"dropping-particle":"","family":"Liang","given":"Liyan","non-dropping-particle":"","parse-names":false,"suffix":""},{"dropping-particle":"","family":"Wu","given":"Kun","non-dropping-particle":"","parse-names":false,"suffix":""},{"dropping-particle":"","family":"Lu","given":"Mangeng","non-dropping-particle":"","parse-names":false,"suffix":""}],"container-title":"RSC Advances","id":"ITEM-1","issue":"82","issued":{"date-parts":[["2015"]]},"page":"67247-67257","title":"High thermo-responsive shape memory epoxies based on substituted biphenyl mesogenic with good water resistance","type":"article-journal","volume":"5"},"uris":["http://www.mendeley.com/documents/?uuid=e21cfd26-612b-45e3-8077-25ec5acb32c5"]}],"mendeley":{"formattedCitation":"[41]","plainTextFormattedCitation":"[41]","previouslyFormattedCitation":"&lt;sup&gt;4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1]</w:t>
            </w:r>
            <w:r w:rsidRPr="00134FE9">
              <w:rPr>
                <w:rFonts w:ascii="Times New Roman" w:hAnsi="Times New Roman" w:cs="Times New Roman"/>
                <w:sz w:val="16"/>
                <w:szCs w:val="16"/>
              </w:rPr>
              <w:fldChar w:fldCharType="end"/>
            </w:r>
          </w:p>
        </w:tc>
        <w:tc>
          <w:tcPr>
            <w:tcW w:w="1578" w:type="dxa"/>
            <w:vMerge w:val="restart"/>
            <w:noWrap/>
            <w:vAlign w:val="center"/>
            <w:hideMark/>
          </w:tcPr>
          <w:p w14:paraId="7119F07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DDM</w:t>
            </w:r>
          </w:p>
          <w:p w14:paraId="078F67AA" w14:textId="0B2AF135"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DDM</w:t>
            </w:r>
          </w:p>
        </w:tc>
        <w:tc>
          <w:tcPr>
            <w:tcW w:w="5246" w:type="dxa"/>
            <w:noWrap/>
            <w:vAlign w:val="center"/>
            <w:hideMark/>
          </w:tcPr>
          <w:p w14:paraId="23889324"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2E012060"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60</w:t>
            </w:r>
          </w:p>
          <w:p w14:paraId="49819043" w14:textId="776EE4F8" w:rsidR="00E81D25" w:rsidRPr="00134FE9" w:rsidRDefault="00E81D25" w:rsidP="003F75D5">
            <w:pPr>
              <w:rPr>
                <w:rFonts w:ascii="Times New Roman" w:hAnsi="Times New Roman" w:cs="Times New Roman"/>
                <w:sz w:val="16"/>
                <w:szCs w:val="16"/>
              </w:rPr>
            </w:pPr>
          </w:p>
        </w:tc>
      </w:tr>
      <w:tr w:rsidR="0030391A" w:rsidRPr="00134FE9" w14:paraId="34F53F8F" w14:textId="77777777" w:rsidTr="00C82869">
        <w:trPr>
          <w:trHeight w:val="288"/>
          <w:jc w:val="center"/>
        </w:trPr>
        <w:tc>
          <w:tcPr>
            <w:tcW w:w="390" w:type="dxa"/>
            <w:vMerge/>
            <w:vAlign w:val="center"/>
          </w:tcPr>
          <w:p w14:paraId="6F484265"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7F5C6FC" w14:textId="155EC214"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ADF8698" w14:textId="7D062DDA" w:rsidR="00E81D25" w:rsidRPr="00134FE9" w:rsidRDefault="00E81D25" w:rsidP="003F75D5">
            <w:pPr>
              <w:rPr>
                <w:rFonts w:ascii="Times New Roman" w:hAnsi="Times New Roman" w:cs="Times New Roman"/>
                <w:sz w:val="16"/>
                <w:szCs w:val="16"/>
              </w:rPr>
            </w:pPr>
          </w:p>
        </w:tc>
        <w:tc>
          <w:tcPr>
            <w:tcW w:w="5246" w:type="dxa"/>
            <w:noWrap/>
            <w:vAlign w:val="center"/>
            <w:hideMark/>
          </w:tcPr>
          <w:p w14:paraId="0C3B2EE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 C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2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55839B9A" w14:textId="57C14F04" w:rsidR="00E81D25" w:rsidRPr="00134FE9" w:rsidRDefault="00E81D25" w:rsidP="003F75D5">
            <w:pPr>
              <w:rPr>
                <w:rFonts w:ascii="Times New Roman" w:hAnsi="Times New Roman" w:cs="Times New Roman"/>
                <w:sz w:val="16"/>
                <w:szCs w:val="16"/>
              </w:rPr>
            </w:pPr>
          </w:p>
        </w:tc>
      </w:tr>
      <w:tr w:rsidR="0030391A" w:rsidRPr="00134FE9" w14:paraId="4D6E82A0" w14:textId="77777777" w:rsidTr="00C82869">
        <w:trPr>
          <w:trHeight w:val="288"/>
          <w:jc w:val="center"/>
        </w:trPr>
        <w:tc>
          <w:tcPr>
            <w:tcW w:w="390" w:type="dxa"/>
            <w:vMerge w:val="restart"/>
            <w:vAlign w:val="center"/>
          </w:tcPr>
          <w:p w14:paraId="1739F6E8" w14:textId="679EBD92"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lastRenderedPageBreak/>
              <w:t>67</w:t>
            </w:r>
          </w:p>
        </w:tc>
        <w:tc>
          <w:tcPr>
            <w:tcW w:w="1040" w:type="dxa"/>
            <w:vMerge w:val="restart"/>
            <w:noWrap/>
            <w:vAlign w:val="center"/>
            <w:hideMark/>
          </w:tcPr>
          <w:p w14:paraId="3F9417E8" w14:textId="3070A087"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Ariraman</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39/c5ra10373h","ISSN":"20462069","abstract":"The shape memory polymer was developed by the copolymerization of varying weight percentages (30, 40 and 50 wt%) of 1,3-bis(4-cyanatophenyl) cyclohexane cyanate ester (BCC) and diglycidyl ether of bisphenol A through the formation of oxazoline and triazine ring without using any external flexibilizer/plasticizer. The copolymer samples were characterized by FTIR spectroscopy, TGA, UV-vis and XPS analysis. Thermo-mechanical and rheological characterizations were carried out using dynamic mechanical analyzer (DMA). The changes of shape memory behavior and storage modulus were tuned by changing the concentration of oxazoline and triazine ring in the resulting copolymer using varying weight percentages of BCC. The shape fixity behavior increases with increase in weight percentages of BCC up to 50 wt% and beyond this weight percentage of BCC the brittleness behavior of the polymer was noticed.","author":[{"dropping-particle":"","family":"Ariraman","given":"Mathivathanan","non-dropping-particle":"","parse-names":false,"suffix":""},{"dropping-particle":"","family":"Sasikumar","given":"Ramachandran","non-dropping-particle":"","parse-names":false,"suffix":""},{"dropping-particle":"","family":"Alagar","given":"Muthukaruppan","non-dropping-particle":"","parse-names":false,"suffix":""}],"container-title":"RSC Advances","id":"ITEM-1","issue":"85","issued":{"date-parts":[["2015"]]},"page":"69720-69727","title":"Shape memory effect on the formation of oxazoline and triazine rings of BCC/DGEBA copolymer","type":"article-journal","volume":"5"},"uris":["http://www.mendeley.com/documents/?uuid=49fd3e24-7cf0-4d77-a86b-97eae4e1c40a"]}],"mendeley":{"formattedCitation":"[42]","plainTextFormattedCitation":"[42]","previouslyFormattedCitation":"&lt;sup&gt;42&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2]</w:t>
            </w:r>
            <w:r w:rsidRPr="00134FE9">
              <w:rPr>
                <w:rFonts w:ascii="Times New Roman" w:hAnsi="Times New Roman" w:cs="Times New Roman"/>
                <w:sz w:val="16"/>
                <w:szCs w:val="16"/>
              </w:rPr>
              <w:fldChar w:fldCharType="end"/>
            </w:r>
          </w:p>
        </w:tc>
        <w:tc>
          <w:tcPr>
            <w:tcW w:w="1578" w:type="dxa"/>
            <w:vMerge w:val="restart"/>
            <w:noWrap/>
            <w:vAlign w:val="center"/>
            <w:hideMark/>
          </w:tcPr>
          <w:p w14:paraId="2F65F9A5" w14:textId="27453CDC" w:rsidR="00E81D25" w:rsidRPr="00134FE9" w:rsidRDefault="00426101" w:rsidP="003F75D5">
            <w:pPr>
              <w:rPr>
                <w:rFonts w:ascii="Times New Roman" w:hAnsi="Times New Roman" w:cs="Times New Roman"/>
                <w:sz w:val="16"/>
                <w:szCs w:val="16"/>
              </w:rPr>
            </w:pPr>
            <w:r w:rsidRPr="00426101">
              <w:rPr>
                <w:rFonts w:ascii="Times New Roman" w:hAnsi="Times New Roman" w:cs="Times New Roman"/>
                <w:sz w:val="16"/>
                <w:szCs w:val="16"/>
              </w:rPr>
              <w:t>BCC/DGEBA</w:t>
            </w:r>
          </w:p>
        </w:tc>
        <w:tc>
          <w:tcPr>
            <w:tcW w:w="5246" w:type="dxa"/>
            <w:noWrap/>
            <w:vAlign w:val="center"/>
            <w:hideMark/>
          </w:tcPr>
          <w:p w14:paraId="76270B06"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P ) C O P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O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l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gt; &gt; O c 1 n c ( O &gt; &gt; ) n c ( O &gt; &gt; ) n 1 }</w:t>
            </w:r>
          </w:p>
        </w:tc>
        <w:tc>
          <w:tcPr>
            <w:tcW w:w="1096" w:type="dxa"/>
            <w:vMerge w:val="restart"/>
            <w:noWrap/>
            <w:vAlign w:val="center"/>
            <w:hideMark/>
          </w:tcPr>
          <w:p w14:paraId="5322FD4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13.2</w:t>
            </w:r>
          </w:p>
          <w:p w14:paraId="52DEEE73" w14:textId="3DBE08BB" w:rsidR="00E81D25" w:rsidRPr="00134FE9" w:rsidRDefault="00E81D25" w:rsidP="003F75D5">
            <w:pPr>
              <w:rPr>
                <w:rFonts w:ascii="Times New Roman" w:hAnsi="Times New Roman" w:cs="Times New Roman"/>
                <w:sz w:val="16"/>
                <w:szCs w:val="16"/>
              </w:rPr>
            </w:pPr>
          </w:p>
        </w:tc>
      </w:tr>
      <w:tr w:rsidR="0030391A" w:rsidRPr="00134FE9" w14:paraId="4EAFE181" w14:textId="77777777" w:rsidTr="00C82869">
        <w:trPr>
          <w:trHeight w:val="288"/>
          <w:jc w:val="center"/>
        </w:trPr>
        <w:tc>
          <w:tcPr>
            <w:tcW w:w="390" w:type="dxa"/>
            <w:vMerge/>
            <w:vAlign w:val="center"/>
          </w:tcPr>
          <w:p w14:paraId="17A56B7D"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3960D97" w14:textId="25C1D216"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4E942F0C" w14:textId="686039A5" w:rsidR="00E81D25" w:rsidRPr="00134FE9" w:rsidRDefault="00E81D25" w:rsidP="003F75D5">
            <w:pPr>
              <w:rPr>
                <w:rFonts w:ascii="Times New Roman" w:hAnsi="Times New Roman" w:cs="Times New Roman"/>
                <w:sz w:val="16"/>
                <w:szCs w:val="16"/>
              </w:rPr>
            </w:pPr>
          </w:p>
        </w:tc>
        <w:tc>
          <w:tcPr>
            <w:tcW w:w="5246" w:type="dxa"/>
            <w:noWrap/>
            <w:vAlign w:val="center"/>
            <w:hideMark/>
          </w:tcPr>
          <w:p w14:paraId="25DDCD5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l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P ) C O P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O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gt; O c 1 n c ( O &gt; &gt; ) n c ( O &gt; &gt; ) n 1 }</w:t>
            </w:r>
          </w:p>
        </w:tc>
        <w:tc>
          <w:tcPr>
            <w:tcW w:w="1096" w:type="dxa"/>
            <w:vMerge/>
            <w:noWrap/>
            <w:vAlign w:val="center"/>
            <w:hideMark/>
          </w:tcPr>
          <w:p w14:paraId="491BE869" w14:textId="0ED66D12" w:rsidR="00E81D25" w:rsidRPr="00134FE9" w:rsidRDefault="00E81D25" w:rsidP="003F75D5">
            <w:pPr>
              <w:rPr>
                <w:rFonts w:ascii="Times New Roman" w:hAnsi="Times New Roman" w:cs="Times New Roman"/>
                <w:sz w:val="16"/>
                <w:szCs w:val="16"/>
              </w:rPr>
            </w:pPr>
          </w:p>
        </w:tc>
      </w:tr>
      <w:tr w:rsidR="0030391A" w:rsidRPr="00134FE9" w14:paraId="053FCFE8" w14:textId="77777777" w:rsidTr="00C82869">
        <w:trPr>
          <w:trHeight w:val="288"/>
          <w:jc w:val="center"/>
        </w:trPr>
        <w:tc>
          <w:tcPr>
            <w:tcW w:w="390" w:type="dxa"/>
            <w:vMerge/>
            <w:vAlign w:val="center"/>
          </w:tcPr>
          <w:p w14:paraId="27409E75"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C6AF824" w14:textId="4019578D"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3EBE5498" w14:textId="3B7744EA" w:rsidR="00E81D25" w:rsidRPr="00134FE9" w:rsidRDefault="00E81D25" w:rsidP="003F75D5">
            <w:pPr>
              <w:rPr>
                <w:rFonts w:ascii="Times New Roman" w:hAnsi="Times New Roman" w:cs="Times New Roman"/>
                <w:sz w:val="16"/>
                <w:szCs w:val="16"/>
              </w:rPr>
            </w:pPr>
          </w:p>
        </w:tc>
        <w:tc>
          <w:tcPr>
            <w:tcW w:w="5246" w:type="dxa"/>
            <w:noWrap/>
            <w:vAlign w:val="center"/>
            <w:hideMark/>
          </w:tcPr>
          <w:p w14:paraId="26C02B0E"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gt; &gt; O c 1 n c ( O &gt; &gt; ) n c ( O &gt; &gt; ) n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P ) C O P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O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l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w:t>
            </w:r>
          </w:p>
        </w:tc>
        <w:tc>
          <w:tcPr>
            <w:tcW w:w="1096" w:type="dxa"/>
            <w:vMerge/>
            <w:noWrap/>
            <w:vAlign w:val="center"/>
            <w:hideMark/>
          </w:tcPr>
          <w:p w14:paraId="354077C7" w14:textId="764ECF7D" w:rsidR="00E81D25" w:rsidRPr="00134FE9" w:rsidRDefault="00E81D25" w:rsidP="003F75D5">
            <w:pPr>
              <w:rPr>
                <w:rFonts w:ascii="Times New Roman" w:hAnsi="Times New Roman" w:cs="Times New Roman"/>
                <w:sz w:val="16"/>
                <w:szCs w:val="16"/>
              </w:rPr>
            </w:pPr>
          </w:p>
        </w:tc>
      </w:tr>
      <w:tr w:rsidR="0030391A" w:rsidRPr="00134FE9" w14:paraId="24CF4C87" w14:textId="77777777" w:rsidTr="00C82869">
        <w:trPr>
          <w:trHeight w:val="288"/>
          <w:jc w:val="center"/>
        </w:trPr>
        <w:tc>
          <w:tcPr>
            <w:tcW w:w="390" w:type="dxa"/>
            <w:vMerge/>
            <w:vAlign w:val="center"/>
          </w:tcPr>
          <w:p w14:paraId="5B12833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7C17BD1C" w14:textId="750BA6FF"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35BEE677" w14:textId="094F91C0" w:rsidR="00E81D25" w:rsidRPr="00134FE9" w:rsidRDefault="00E81D25" w:rsidP="003F75D5">
            <w:pPr>
              <w:rPr>
                <w:rFonts w:ascii="Times New Roman" w:hAnsi="Times New Roman" w:cs="Times New Roman"/>
                <w:sz w:val="16"/>
                <w:szCs w:val="16"/>
              </w:rPr>
            </w:pPr>
          </w:p>
        </w:tc>
        <w:tc>
          <w:tcPr>
            <w:tcW w:w="5246" w:type="dxa"/>
            <w:noWrap/>
            <w:vAlign w:val="center"/>
            <w:hideMark/>
          </w:tcPr>
          <w:p w14:paraId="779C307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P ) C O P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O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gt; O c 1 n c ( O &gt; &gt; ) n c ( O &gt; &gt; ) n 1 , &lt; &l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w:t>
            </w:r>
          </w:p>
        </w:tc>
        <w:tc>
          <w:tcPr>
            <w:tcW w:w="1096" w:type="dxa"/>
            <w:vMerge/>
            <w:noWrap/>
            <w:vAlign w:val="center"/>
            <w:hideMark/>
          </w:tcPr>
          <w:p w14:paraId="3DFCC2F0" w14:textId="74C445E4" w:rsidR="00E81D25" w:rsidRPr="00134FE9" w:rsidRDefault="00E81D25" w:rsidP="003F75D5">
            <w:pPr>
              <w:rPr>
                <w:rFonts w:ascii="Times New Roman" w:hAnsi="Times New Roman" w:cs="Times New Roman"/>
                <w:sz w:val="16"/>
                <w:szCs w:val="16"/>
              </w:rPr>
            </w:pPr>
          </w:p>
        </w:tc>
      </w:tr>
      <w:tr w:rsidR="0030391A" w:rsidRPr="00134FE9" w14:paraId="1A1CDF9F" w14:textId="77777777" w:rsidTr="00C82869">
        <w:trPr>
          <w:trHeight w:val="288"/>
          <w:jc w:val="center"/>
        </w:trPr>
        <w:tc>
          <w:tcPr>
            <w:tcW w:w="390" w:type="dxa"/>
            <w:vMerge/>
            <w:vAlign w:val="center"/>
          </w:tcPr>
          <w:p w14:paraId="58D05AF5"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FB79AA1" w14:textId="703FC0B2"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01B3E630" w14:textId="3031FD1A" w:rsidR="00E81D25" w:rsidRPr="00134FE9" w:rsidRDefault="00E81D25" w:rsidP="003F75D5">
            <w:pPr>
              <w:rPr>
                <w:rFonts w:ascii="Times New Roman" w:hAnsi="Times New Roman" w:cs="Times New Roman"/>
                <w:sz w:val="16"/>
                <w:szCs w:val="16"/>
              </w:rPr>
            </w:pPr>
          </w:p>
        </w:tc>
        <w:tc>
          <w:tcPr>
            <w:tcW w:w="5246" w:type="dxa"/>
            <w:noWrap/>
            <w:vAlign w:val="center"/>
            <w:hideMark/>
          </w:tcPr>
          <w:p w14:paraId="6D926EC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l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gt; &gt; O c 1 n c ( O &gt; &gt; ) n c ( O &gt; &gt; ) n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P ) C O P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O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5B133CC" w14:textId="38550ED3" w:rsidR="00E81D25" w:rsidRPr="00134FE9" w:rsidRDefault="00E81D25" w:rsidP="003F75D5">
            <w:pPr>
              <w:rPr>
                <w:rFonts w:ascii="Times New Roman" w:hAnsi="Times New Roman" w:cs="Times New Roman"/>
                <w:sz w:val="16"/>
                <w:szCs w:val="16"/>
              </w:rPr>
            </w:pPr>
          </w:p>
        </w:tc>
      </w:tr>
      <w:tr w:rsidR="0030391A" w:rsidRPr="00134FE9" w14:paraId="29ADE61C" w14:textId="77777777" w:rsidTr="00C82869">
        <w:trPr>
          <w:trHeight w:val="288"/>
          <w:jc w:val="center"/>
        </w:trPr>
        <w:tc>
          <w:tcPr>
            <w:tcW w:w="390" w:type="dxa"/>
            <w:vMerge/>
            <w:vAlign w:val="center"/>
          </w:tcPr>
          <w:p w14:paraId="0DBF115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0BB8750" w14:textId="4C3E513B"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542FCE1" w14:textId="4647BD60" w:rsidR="00E81D25" w:rsidRPr="00134FE9" w:rsidRDefault="00E81D25" w:rsidP="003F75D5">
            <w:pPr>
              <w:rPr>
                <w:rFonts w:ascii="Times New Roman" w:hAnsi="Times New Roman" w:cs="Times New Roman"/>
                <w:sz w:val="16"/>
                <w:szCs w:val="16"/>
              </w:rPr>
            </w:pPr>
          </w:p>
        </w:tc>
        <w:tc>
          <w:tcPr>
            <w:tcW w:w="5246" w:type="dxa"/>
            <w:noWrap/>
            <w:vAlign w:val="center"/>
            <w:hideMark/>
          </w:tcPr>
          <w:p w14:paraId="45EBFE0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gt; &gt; O c 1 n c ( O &gt; &gt; ) n c ( O &gt; &gt; ) n 1 , &lt; &lt;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gt; ) N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P ) C O P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O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097D5EE3" w14:textId="5EA652B2" w:rsidR="00E81D25" w:rsidRPr="00134FE9" w:rsidRDefault="00E81D25" w:rsidP="003F75D5">
            <w:pPr>
              <w:rPr>
                <w:rFonts w:ascii="Times New Roman" w:hAnsi="Times New Roman" w:cs="Times New Roman"/>
                <w:sz w:val="16"/>
                <w:szCs w:val="16"/>
              </w:rPr>
            </w:pPr>
          </w:p>
        </w:tc>
      </w:tr>
      <w:tr w:rsidR="0030391A" w:rsidRPr="00134FE9" w14:paraId="00A7E5ED" w14:textId="77777777" w:rsidTr="00C82869">
        <w:trPr>
          <w:trHeight w:val="288"/>
          <w:jc w:val="center"/>
        </w:trPr>
        <w:tc>
          <w:tcPr>
            <w:tcW w:w="390" w:type="dxa"/>
            <w:vMerge w:val="restart"/>
            <w:vAlign w:val="center"/>
          </w:tcPr>
          <w:p w14:paraId="28E170C0" w14:textId="5FC9ED5C"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8</w:t>
            </w:r>
          </w:p>
        </w:tc>
        <w:tc>
          <w:tcPr>
            <w:tcW w:w="1040" w:type="dxa"/>
            <w:vMerge w:val="restart"/>
            <w:noWrap/>
            <w:vAlign w:val="center"/>
            <w:hideMark/>
          </w:tcPr>
          <w:p w14:paraId="0F618A21" w14:textId="58D887D5"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3144/expresspolymlett.2011.27","ISSN":"1788618X","abstract":"First, traditional diamine hardeners of epoxy resins (EP) were checked as potential accelerators for the benzoxazine (BOX) homopolymerization. It was established that the acceleration effect depends on both the type and amount of the diamine compounds. In the follow-up work amine-curable diglycidyl ether bisphenol A (DGEBA) type EP was modified with BOX keeping the EP/BOX ratio constant (75/25 wt.%). The amine hardeners, added in the EP in stoichiometric amounts, were of aliphatic and aromatic nature, viz. diethylenetriamine (DETA), 4,4!-diaminodiphenyl methane (DDM), and their 1/1 mixture. The thermal, viscoelastic, flexural and fracture mechanical properties of the EP/BOX hybrids were determined and compared to those of the reference EPs. Based on dynamic-mechanical thermal analysis and atomic force microscopy the formation of co-network between EP and BOX was concluded. Homopolymerized BOX was built in the network in nanoscaled inclusions and it was associated with internal antiplasticization. Incorporation of BOX improved the charring, enhanced the flexural modulus and strength, and reduced the glass transition of the parent EP. The fracture toughness and energy were not improved by hybridization with BOX. © BME-PT.","author":[{"dropping-particle":"","family":"Grishchuk","given":"S.","non-dropping-particle":"","parse-names":false,"suffix":""},{"dropping-particle":"","family":"Mbhele","given":"Z.","non-dropping-particle":"","parse-names":false,"suffix":""},{"dropping-particle":"","family":"Schmitt","given":"S.","non-dropping-particle":"","parse-names":false,"suffix":""},{"dropping-particle":"","family":"Karger-Kocsis","given":"J.","non-dropping-particle":"","parse-names":false,"suffix":""}],"container-title":"Express Polymer Letters","id":"ITEM-1","issue":"3","issued":{"date-parts":[["2011"]]},"page":"273-282","title":"Structure, thermal and fracture mechanical properties of benzoxazine-modified amine-cured DGEBA epoxy resins","type":"article-journal","volume":"5"},"uris":["http://www.mendeley.com/documents/?uuid=d329195c-a1f8-4fa1-822a-f7980b42ec97"]}],"mendeley":{"formattedCitation":"[43]","plainTextFormattedCitation":"[43]","previouslyFormattedCitation":"&lt;sup&gt;4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3]</w:t>
            </w:r>
            <w:r w:rsidRPr="00134FE9">
              <w:rPr>
                <w:rFonts w:ascii="Times New Roman" w:hAnsi="Times New Roman" w:cs="Times New Roman"/>
                <w:sz w:val="16"/>
                <w:szCs w:val="16"/>
              </w:rPr>
              <w:fldChar w:fldCharType="end"/>
            </w:r>
          </w:p>
        </w:tc>
        <w:tc>
          <w:tcPr>
            <w:tcW w:w="1578" w:type="dxa"/>
            <w:vMerge w:val="restart"/>
            <w:noWrap/>
            <w:vAlign w:val="center"/>
            <w:hideMark/>
          </w:tcPr>
          <w:p w14:paraId="0C6351B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EP(DETA)-Ref</w:t>
            </w:r>
          </w:p>
          <w:p w14:paraId="2BFCD22E" w14:textId="19257CB9" w:rsidR="00E81D25" w:rsidRPr="00134FE9" w:rsidRDefault="00E81D25" w:rsidP="003F75D5">
            <w:pPr>
              <w:rPr>
                <w:rFonts w:ascii="Times New Roman" w:hAnsi="Times New Roman" w:cs="Times New Roman"/>
                <w:sz w:val="16"/>
                <w:szCs w:val="16"/>
              </w:rPr>
            </w:pPr>
          </w:p>
        </w:tc>
        <w:tc>
          <w:tcPr>
            <w:tcW w:w="5246" w:type="dxa"/>
            <w:noWrap/>
            <w:vAlign w:val="center"/>
            <w:hideMark/>
          </w:tcPr>
          <w:p w14:paraId="1D17FF6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val="restart"/>
            <w:noWrap/>
            <w:vAlign w:val="center"/>
            <w:hideMark/>
          </w:tcPr>
          <w:p w14:paraId="3084A2E3"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35</w:t>
            </w:r>
          </w:p>
          <w:p w14:paraId="3CAE2AAC" w14:textId="163B62F4" w:rsidR="00E81D25" w:rsidRPr="00134FE9" w:rsidRDefault="00E81D25" w:rsidP="003F75D5">
            <w:pPr>
              <w:rPr>
                <w:rFonts w:ascii="Times New Roman" w:hAnsi="Times New Roman" w:cs="Times New Roman"/>
                <w:sz w:val="16"/>
                <w:szCs w:val="16"/>
              </w:rPr>
            </w:pPr>
          </w:p>
        </w:tc>
      </w:tr>
      <w:tr w:rsidR="0030391A" w:rsidRPr="00134FE9" w14:paraId="25AC247F" w14:textId="77777777" w:rsidTr="00C82869">
        <w:trPr>
          <w:trHeight w:val="288"/>
          <w:jc w:val="center"/>
        </w:trPr>
        <w:tc>
          <w:tcPr>
            <w:tcW w:w="390" w:type="dxa"/>
            <w:vMerge/>
            <w:vAlign w:val="center"/>
          </w:tcPr>
          <w:p w14:paraId="3F98A503"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42C559E" w14:textId="6BAF4FE3"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73DD61CB" w14:textId="4A391EE7" w:rsidR="00E81D25" w:rsidRPr="00134FE9" w:rsidRDefault="00E81D25" w:rsidP="003F75D5">
            <w:pPr>
              <w:rPr>
                <w:rFonts w:ascii="Times New Roman" w:hAnsi="Times New Roman" w:cs="Times New Roman"/>
                <w:sz w:val="16"/>
                <w:szCs w:val="16"/>
              </w:rPr>
            </w:pPr>
          </w:p>
        </w:tc>
        <w:tc>
          <w:tcPr>
            <w:tcW w:w="5246" w:type="dxa"/>
            <w:noWrap/>
            <w:vAlign w:val="center"/>
            <w:hideMark/>
          </w:tcPr>
          <w:p w14:paraId="0EFD946C"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3133A776" w14:textId="3BBF2F41" w:rsidR="00E81D25" w:rsidRPr="00134FE9" w:rsidRDefault="00E81D25" w:rsidP="003F75D5">
            <w:pPr>
              <w:rPr>
                <w:rFonts w:ascii="Times New Roman" w:hAnsi="Times New Roman" w:cs="Times New Roman"/>
                <w:sz w:val="16"/>
                <w:szCs w:val="16"/>
              </w:rPr>
            </w:pPr>
          </w:p>
        </w:tc>
      </w:tr>
      <w:tr w:rsidR="0030391A" w:rsidRPr="00134FE9" w14:paraId="64AFB190" w14:textId="77777777" w:rsidTr="00C82869">
        <w:trPr>
          <w:trHeight w:val="288"/>
          <w:jc w:val="center"/>
        </w:trPr>
        <w:tc>
          <w:tcPr>
            <w:tcW w:w="390" w:type="dxa"/>
            <w:vMerge w:val="restart"/>
            <w:vAlign w:val="center"/>
          </w:tcPr>
          <w:p w14:paraId="2173C21B" w14:textId="2E11613F"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69</w:t>
            </w:r>
          </w:p>
        </w:tc>
        <w:tc>
          <w:tcPr>
            <w:tcW w:w="1040" w:type="dxa"/>
            <w:vMerge w:val="restart"/>
            <w:noWrap/>
            <w:vAlign w:val="center"/>
            <w:hideMark/>
          </w:tcPr>
          <w:p w14:paraId="5800F2AE" w14:textId="1D11CC2E"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3144/expresspolymlett.2011.27","ISSN":"1788618X","abstract":"First, traditional diamine hardeners of epoxy resins (EP) were checked as potential accelerators for the benzoxazine (BOX) homopolymerization. It was established that the acceleration effect depends on both the type and amount of the diamine compounds. In the follow-up work amine-curable diglycidyl ether bisphenol A (DGEBA) type EP was modified with BOX keeping the EP/BOX ratio constant (75/25 wt.%). The amine hardeners, added in the EP in stoichiometric amounts, were of aliphatic and aromatic nature, viz. diethylenetriamine (DETA), 4,4!-diaminodiphenyl methane (DDM), and their 1/1 mixture. The thermal, viscoelastic, flexural and fracture mechanical properties of the EP/BOX hybrids were determined and compared to those of the reference EPs. Based on dynamic-mechanical thermal analysis and atomic force microscopy the formation of co-network between EP and BOX was concluded. Homopolymerized BOX was built in the network in nanoscaled inclusions and it was associated with internal antiplasticization. Incorporation of BOX improved the charring, enhanced the flexural modulus and strength, and reduced the glass transition of the parent EP. The fracture toughness and energy were not improved by hybridization with BOX. © BME-PT.","author":[{"dropping-particle":"","family":"Grishchuk","given":"S.","non-dropping-particle":"","parse-names":false,"suffix":""},{"dropping-particle":"","family":"Mbhele","given":"Z.","non-dropping-particle":"","parse-names":false,"suffix":""},{"dropping-particle":"","family":"Schmitt","given":"S.","non-dropping-particle":"","parse-names":false,"suffix":""},{"dropping-particle":"","family":"Karger-Kocsis","given":"J.","non-dropping-particle":"","parse-names":false,"suffix":""}],"container-title":"Express Polymer Letters","id":"ITEM-1","issue":"3","issued":{"date-parts":[["2011"]]},"page":"273-282","title":"Structure, thermal and fracture mechanical properties of benzoxazine-modified amine-cured DGEBA epoxy resins","type":"article-journal","volume":"5"},"uris":["http://www.mendeley.com/documents/?uuid=d329195c-a1f8-4fa1-822a-f7980b42ec97"]}],"mendeley":{"formattedCitation":"[43]","plainTextFormattedCitation":"[43]","previouslyFormattedCitation":"&lt;sup&gt;4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3]</w:t>
            </w:r>
            <w:r w:rsidRPr="00134FE9">
              <w:rPr>
                <w:rFonts w:ascii="Times New Roman" w:hAnsi="Times New Roman" w:cs="Times New Roman"/>
                <w:sz w:val="16"/>
                <w:szCs w:val="16"/>
              </w:rPr>
              <w:fldChar w:fldCharType="end"/>
            </w:r>
          </w:p>
        </w:tc>
        <w:tc>
          <w:tcPr>
            <w:tcW w:w="1578" w:type="dxa"/>
            <w:vMerge w:val="restart"/>
            <w:noWrap/>
            <w:vAlign w:val="center"/>
            <w:hideMark/>
          </w:tcPr>
          <w:p w14:paraId="00A0C50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CS11</w:t>
            </w:r>
          </w:p>
          <w:p w14:paraId="376ACF2F" w14:textId="12ABCE26" w:rsidR="00E81D25" w:rsidRPr="00134FE9" w:rsidRDefault="00E81D25" w:rsidP="003F75D5">
            <w:pPr>
              <w:rPr>
                <w:rFonts w:ascii="Times New Roman" w:hAnsi="Times New Roman" w:cs="Times New Roman"/>
                <w:sz w:val="16"/>
                <w:szCs w:val="16"/>
              </w:rPr>
            </w:pPr>
          </w:p>
        </w:tc>
        <w:tc>
          <w:tcPr>
            <w:tcW w:w="5246" w:type="dxa"/>
            <w:noWrap/>
            <w:vAlign w:val="center"/>
            <w:hideMark/>
          </w:tcPr>
          <w:p w14:paraId="179B0CF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34B59E9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55</w:t>
            </w:r>
          </w:p>
          <w:p w14:paraId="324D9090" w14:textId="641033DC" w:rsidR="00E81D25" w:rsidRPr="00134FE9" w:rsidRDefault="00E81D25" w:rsidP="003F75D5">
            <w:pPr>
              <w:rPr>
                <w:rFonts w:ascii="Times New Roman" w:hAnsi="Times New Roman" w:cs="Times New Roman"/>
                <w:sz w:val="16"/>
                <w:szCs w:val="16"/>
              </w:rPr>
            </w:pPr>
          </w:p>
        </w:tc>
      </w:tr>
      <w:tr w:rsidR="0030391A" w:rsidRPr="00134FE9" w14:paraId="4619BAE7" w14:textId="77777777" w:rsidTr="00C82869">
        <w:trPr>
          <w:trHeight w:val="288"/>
          <w:jc w:val="center"/>
        </w:trPr>
        <w:tc>
          <w:tcPr>
            <w:tcW w:w="390" w:type="dxa"/>
            <w:vMerge/>
            <w:vAlign w:val="center"/>
          </w:tcPr>
          <w:p w14:paraId="64EF33D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33BC591" w14:textId="70EA3B3B"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71726DD" w14:textId="401F021C" w:rsidR="00E81D25" w:rsidRPr="00134FE9" w:rsidRDefault="00E81D25" w:rsidP="003F75D5">
            <w:pPr>
              <w:rPr>
                <w:rFonts w:ascii="Times New Roman" w:hAnsi="Times New Roman" w:cs="Times New Roman"/>
                <w:sz w:val="16"/>
                <w:szCs w:val="16"/>
              </w:rPr>
            </w:pPr>
          </w:p>
        </w:tc>
        <w:tc>
          <w:tcPr>
            <w:tcW w:w="5246" w:type="dxa"/>
            <w:noWrap/>
            <w:vAlign w:val="center"/>
            <w:hideMark/>
          </w:tcPr>
          <w:p w14:paraId="7E3AC84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3022E78C" w14:textId="19AD9EE6" w:rsidR="00E81D25" w:rsidRPr="00134FE9" w:rsidRDefault="00E81D25" w:rsidP="003F75D5">
            <w:pPr>
              <w:rPr>
                <w:rFonts w:ascii="Times New Roman" w:hAnsi="Times New Roman" w:cs="Times New Roman"/>
                <w:sz w:val="16"/>
                <w:szCs w:val="16"/>
              </w:rPr>
            </w:pPr>
          </w:p>
        </w:tc>
      </w:tr>
      <w:tr w:rsidR="0030391A" w:rsidRPr="00134FE9" w14:paraId="511327B5" w14:textId="77777777" w:rsidTr="00C82869">
        <w:trPr>
          <w:trHeight w:val="288"/>
          <w:jc w:val="center"/>
        </w:trPr>
        <w:tc>
          <w:tcPr>
            <w:tcW w:w="390" w:type="dxa"/>
            <w:vMerge/>
            <w:vAlign w:val="center"/>
          </w:tcPr>
          <w:p w14:paraId="006C874D"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4240FF9" w14:textId="47A42D59"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5685BE6A" w14:textId="5236FB20" w:rsidR="00E81D25" w:rsidRPr="00134FE9" w:rsidRDefault="00E81D25" w:rsidP="003F75D5">
            <w:pPr>
              <w:rPr>
                <w:rFonts w:ascii="Times New Roman" w:hAnsi="Times New Roman" w:cs="Times New Roman"/>
                <w:sz w:val="16"/>
                <w:szCs w:val="16"/>
              </w:rPr>
            </w:pPr>
          </w:p>
        </w:tc>
        <w:tc>
          <w:tcPr>
            <w:tcW w:w="5246" w:type="dxa"/>
            <w:noWrap/>
            <w:vAlign w:val="center"/>
            <w:hideMark/>
          </w:tcPr>
          <w:p w14:paraId="63E6C51E"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2724FD38" w14:textId="3D465108" w:rsidR="00E81D25" w:rsidRPr="00134FE9" w:rsidRDefault="00E81D25" w:rsidP="003F75D5">
            <w:pPr>
              <w:rPr>
                <w:rFonts w:ascii="Times New Roman" w:hAnsi="Times New Roman" w:cs="Times New Roman"/>
                <w:sz w:val="16"/>
                <w:szCs w:val="16"/>
              </w:rPr>
            </w:pPr>
          </w:p>
        </w:tc>
      </w:tr>
      <w:tr w:rsidR="0030391A" w:rsidRPr="00134FE9" w14:paraId="089B9404" w14:textId="77777777" w:rsidTr="00C82869">
        <w:trPr>
          <w:trHeight w:val="288"/>
          <w:jc w:val="center"/>
        </w:trPr>
        <w:tc>
          <w:tcPr>
            <w:tcW w:w="390" w:type="dxa"/>
            <w:vMerge/>
            <w:vAlign w:val="center"/>
          </w:tcPr>
          <w:p w14:paraId="3B456528"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6E726D7" w14:textId="5E8F51E3"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4CC9E903" w14:textId="79B99299" w:rsidR="00E81D25" w:rsidRPr="00134FE9" w:rsidRDefault="00E81D25" w:rsidP="003F75D5">
            <w:pPr>
              <w:rPr>
                <w:rFonts w:ascii="Times New Roman" w:hAnsi="Times New Roman" w:cs="Times New Roman"/>
                <w:sz w:val="16"/>
                <w:szCs w:val="16"/>
              </w:rPr>
            </w:pPr>
          </w:p>
        </w:tc>
        <w:tc>
          <w:tcPr>
            <w:tcW w:w="5246" w:type="dxa"/>
            <w:noWrap/>
            <w:vAlign w:val="center"/>
            <w:hideMark/>
          </w:tcPr>
          <w:p w14:paraId="78FCE8E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198118A8" w14:textId="434A1B18" w:rsidR="00E81D25" w:rsidRPr="00134FE9" w:rsidRDefault="00E81D25" w:rsidP="003F75D5">
            <w:pPr>
              <w:rPr>
                <w:rFonts w:ascii="Times New Roman" w:hAnsi="Times New Roman" w:cs="Times New Roman"/>
                <w:sz w:val="16"/>
                <w:szCs w:val="16"/>
              </w:rPr>
            </w:pPr>
          </w:p>
        </w:tc>
      </w:tr>
      <w:tr w:rsidR="0030391A" w:rsidRPr="00134FE9" w14:paraId="4BCBEEF8" w14:textId="77777777" w:rsidTr="00C82869">
        <w:trPr>
          <w:trHeight w:val="288"/>
          <w:jc w:val="center"/>
        </w:trPr>
        <w:tc>
          <w:tcPr>
            <w:tcW w:w="390" w:type="dxa"/>
            <w:vMerge/>
            <w:vAlign w:val="center"/>
          </w:tcPr>
          <w:p w14:paraId="5BA3C39B"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38A0CA8" w14:textId="70467FDA"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72147380" w14:textId="6EA042E9" w:rsidR="00E81D25" w:rsidRPr="00134FE9" w:rsidRDefault="00E81D25" w:rsidP="003F75D5">
            <w:pPr>
              <w:rPr>
                <w:rFonts w:ascii="Times New Roman" w:hAnsi="Times New Roman" w:cs="Times New Roman"/>
                <w:sz w:val="16"/>
                <w:szCs w:val="16"/>
              </w:rPr>
            </w:pPr>
          </w:p>
        </w:tc>
        <w:tc>
          <w:tcPr>
            <w:tcW w:w="5246" w:type="dxa"/>
            <w:noWrap/>
            <w:vAlign w:val="center"/>
            <w:hideMark/>
          </w:tcPr>
          <w:p w14:paraId="159FF9F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545A4B1" w14:textId="35E11289" w:rsidR="00E81D25" w:rsidRPr="00134FE9" w:rsidRDefault="00E81D25" w:rsidP="003F75D5">
            <w:pPr>
              <w:rPr>
                <w:rFonts w:ascii="Times New Roman" w:hAnsi="Times New Roman" w:cs="Times New Roman"/>
                <w:sz w:val="16"/>
                <w:szCs w:val="16"/>
              </w:rPr>
            </w:pPr>
          </w:p>
        </w:tc>
      </w:tr>
      <w:tr w:rsidR="0030391A" w:rsidRPr="00134FE9" w14:paraId="615F61C9" w14:textId="77777777" w:rsidTr="00C82869">
        <w:trPr>
          <w:trHeight w:val="288"/>
          <w:jc w:val="center"/>
        </w:trPr>
        <w:tc>
          <w:tcPr>
            <w:tcW w:w="390" w:type="dxa"/>
            <w:vMerge/>
            <w:vAlign w:val="center"/>
          </w:tcPr>
          <w:p w14:paraId="2D54389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99B83AC" w14:textId="3494036D"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0E1746B0" w14:textId="443D6808" w:rsidR="00E81D25" w:rsidRPr="00134FE9" w:rsidRDefault="00E81D25" w:rsidP="003F75D5">
            <w:pPr>
              <w:rPr>
                <w:rFonts w:ascii="Times New Roman" w:hAnsi="Times New Roman" w:cs="Times New Roman"/>
                <w:sz w:val="16"/>
                <w:szCs w:val="16"/>
              </w:rPr>
            </w:pPr>
          </w:p>
        </w:tc>
        <w:tc>
          <w:tcPr>
            <w:tcW w:w="5246" w:type="dxa"/>
            <w:noWrap/>
            <w:vAlign w:val="center"/>
            <w:hideMark/>
          </w:tcPr>
          <w:p w14:paraId="2DFF8250"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E370FA1" w14:textId="59FA6CEA" w:rsidR="00E81D25" w:rsidRPr="00134FE9" w:rsidRDefault="00E81D25" w:rsidP="003F75D5">
            <w:pPr>
              <w:rPr>
                <w:rFonts w:ascii="Times New Roman" w:hAnsi="Times New Roman" w:cs="Times New Roman"/>
                <w:sz w:val="16"/>
                <w:szCs w:val="16"/>
              </w:rPr>
            </w:pPr>
          </w:p>
        </w:tc>
      </w:tr>
      <w:tr w:rsidR="0030391A" w:rsidRPr="00134FE9" w14:paraId="2C919C2E" w14:textId="77777777" w:rsidTr="00C82869">
        <w:trPr>
          <w:trHeight w:val="288"/>
          <w:jc w:val="center"/>
        </w:trPr>
        <w:tc>
          <w:tcPr>
            <w:tcW w:w="390" w:type="dxa"/>
            <w:vMerge w:val="restart"/>
            <w:vAlign w:val="center"/>
          </w:tcPr>
          <w:p w14:paraId="31AE050A" w14:textId="3695F87E"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0</w:t>
            </w:r>
          </w:p>
        </w:tc>
        <w:tc>
          <w:tcPr>
            <w:tcW w:w="1040" w:type="dxa"/>
            <w:vMerge w:val="restart"/>
            <w:noWrap/>
            <w:vAlign w:val="center"/>
            <w:hideMark/>
          </w:tcPr>
          <w:p w14:paraId="2337551B" w14:textId="255DCBC8"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3144/expresspolymlett.2011.27","ISSN":"1788618X","abstract":"First, traditional diamine hardeners of epoxy resins (EP) were checked as potential accelerators for the benzoxazine (BOX) homopolymerization. It was established that the acceleration effect depends on both the type and amount of the diamine compounds. In the follow-up work amine-curable diglycidyl ether bisphenol A (DGEBA) type EP was modified with BOX keeping the EP/BOX ratio constant (75/25 wt.%). The amine hardeners, added in the EP in stoichiometric amounts, were of aliphatic and aromatic nature, viz. diethylenetriamine (DETA), 4,4!-diaminodiphenyl methane (DDM), and their 1/1 mixture. The thermal, viscoelastic, flexural and fracture mechanical properties of the EP/BOX hybrids were determined and compared to those of the reference EPs. Based on dynamic-mechanical thermal analysis and atomic force microscopy the formation of co-network between EP and BOX was concluded. Homopolymerized BOX was built in the network in nanoscaled inclusions and it was associated with internal antiplasticization. Incorporation of BOX improved the charring, enhanced the flexural modulus and strength, and reduced the glass transition of the parent EP. The fracture toughness and energy were not improved by hybridization with BOX. © BME-PT.","author":[{"dropping-particle":"","family":"Grishchuk","given":"S.","non-dropping-particle":"","parse-names":false,"suffix":""},{"dropping-particle":"","family":"Mbhele","given":"Z.","non-dropping-particle":"","parse-names":false,"suffix":""},{"dropping-particle":"","family":"Schmitt","given":"S.","non-dropping-particle":"","parse-names":false,"suffix":""},{"dropping-particle":"","family":"Karger-Kocsis","given":"J.","non-dropping-particle":"","parse-names":false,"suffix":""}],"container-title":"Express Polymer Letters","id":"ITEM-1","issue":"3","issued":{"date-parts":[["2011"]]},"page":"273-282","title":"Structure, thermal and fracture mechanical properties of benzoxazine-modified amine-cured DGEBA epoxy resins","type":"article-journal","volume":"5"},"uris":["http://www.mendeley.com/documents/?uuid=d329195c-a1f8-4fa1-822a-f7980b42ec97"]}],"mendeley":{"formattedCitation":"[43]","plainTextFormattedCitation":"[43]","previouslyFormattedCitation":"&lt;sup&gt;4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3]</w:t>
            </w:r>
            <w:r w:rsidRPr="00134FE9">
              <w:rPr>
                <w:rFonts w:ascii="Times New Roman" w:hAnsi="Times New Roman" w:cs="Times New Roman"/>
                <w:sz w:val="16"/>
                <w:szCs w:val="16"/>
              </w:rPr>
              <w:fldChar w:fldCharType="end"/>
            </w:r>
          </w:p>
        </w:tc>
        <w:tc>
          <w:tcPr>
            <w:tcW w:w="1578" w:type="dxa"/>
            <w:vMerge w:val="restart"/>
            <w:noWrap/>
            <w:vAlign w:val="center"/>
            <w:hideMark/>
          </w:tcPr>
          <w:p w14:paraId="7DEA8D0D"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EP(DDM)-Ref</w:t>
            </w:r>
          </w:p>
          <w:p w14:paraId="1CC8B4AB" w14:textId="63BFF434" w:rsidR="00E81D25" w:rsidRPr="00134FE9" w:rsidRDefault="00E81D25" w:rsidP="003F75D5">
            <w:pPr>
              <w:rPr>
                <w:rFonts w:ascii="Times New Roman" w:hAnsi="Times New Roman" w:cs="Times New Roman"/>
                <w:sz w:val="16"/>
                <w:szCs w:val="16"/>
              </w:rPr>
            </w:pPr>
          </w:p>
        </w:tc>
        <w:tc>
          <w:tcPr>
            <w:tcW w:w="5246" w:type="dxa"/>
            <w:noWrap/>
            <w:vAlign w:val="center"/>
            <w:hideMark/>
          </w:tcPr>
          <w:p w14:paraId="5AC7BF03"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val="restart"/>
            <w:noWrap/>
            <w:vAlign w:val="center"/>
            <w:hideMark/>
          </w:tcPr>
          <w:p w14:paraId="61AA235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71.252</w:t>
            </w:r>
          </w:p>
          <w:p w14:paraId="3BF7CD74" w14:textId="560848E1" w:rsidR="00E81D25" w:rsidRPr="00134FE9" w:rsidRDefault="00E81D25" w:rsidP="003F75D5">
            <w:pPr>
              <w:rPr>
                <w:rFonts w:ascii="Times New Roman" w:hAnsi="Times New Roman" w:cs="Times New Roman"/>
                <w:sz w:val="16"/>
                <w:szCs w:val="16"/>
              </w:rPr>
            </w:pPr>
          </w:p>
        </w:tc>
      </w:tr>
      <w:tr w:rsidR="0030391A" w:rsidRPr="00134FE9" w14:paraId="428A5358" w14:textId="77777777" w:rsidTr="00C82869">
        <w:trPr>
          <w:trHeight w:val="288"/>
          <w:jc w:val="center"/>
        </w:trPr>
        <w:tc>
          <w:tcPr>
            <w:tcW w:w="390" w:type="dxa"/>
            <w:vMerge/>
            <w:vAlign w:val="center"/>
          </w:tcPr>
          <w:p w14:paraId="463D3CD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9215DA9" w14:textId="7C042646"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40130B24" w14:textId="3E1D1CE7" w:rsidR="00E81D25" w:rsidRPr="00134FE9" w:rsidRDefault="00E81D25" w:rsidP="003F75D5">
            <w:pPr>
              <w:rPr>
                <w:rFonts w:ascii="Times New Roman" w:hAnsi="Times New Roman" w:cs="Times New Roman"/>
                <w:sz w:val="16"/>
                <w:szCs w:val="16"/>
              </w:rPr>
            </w:pPr>
          </w:p>
        </w:tc>
        <w:tc>
          <w:tcPr>
            <w:tcW w:w="5246" w:type="dxa"/>
            <w:noWrap/>
            <w:vAlign w:val="center"/>
            <w:hideMark/>
          </w:tcPr>
          <w:p w14:paraId="359F2963"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3603957B" w14:textId="2A5A34D9" w:rsidR="00E81D25" w:rsidRPr="00134FE9" w:rsidRDefault="00E81D25" w:rsidP="003F75D5">
            <w:pPr>
              <w:rPr>
                <w:rFonts w:ascii="Times New Roman" w:hAnsi="Times New Roman" w:cs="Times New Roman"/>
                <w:sz w:val="16"/>
                <w:szCs w:val="16"/>
              </w:rPr>
            </w:pPr>
          </w:p>
        </w:tc>
      </w:tr>
      <w:tr w:rsidR="0030391A" w:rsidRPr="00134FE9" w14:paraId="25D4B1C1" w14:textId="77777777" w:rsidTr="00C82869">
        <w:trPr>
          <w:trHeight w:val="288"/>
          <w:jc w:val="center"/>
        </w:trPr>
        <w:tc>
          <w:tcPr>
            <w:tcW w:w="390" w:type="dxa"/>
            <w:vMerge w:val="restart"/>
            <w:vAlign w:val="center"/>
          </w:tcPr>
          <w:p w14:paraId="787FCC59" w14:textId="617CF8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1</w:t>
            </w:r>
          </w:p>
        </w:tc>
        <w:tc>
          <w:tcPr>
            <w:tcW w:w="1040" w:type="dxa"/>
            <w:vMerge w:val="restart"/>
            <w:noWrap/>
            <w:vAlign w:val="center"/>
            <w:hideMark/>
          </w:tcPr>
          <w:p w14:paraId="4FAC31A2" w14:textId="3BE498DC"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3144/expresspolymlett.2011.27","ISSN":"1788618X","abstract":"First, traditional diamine hardeners of epoxy resins (EP) were checked as potential accelerators for the benzoxazine (BOX) homopolymerization. It was established that the acceleration effect depends on both the type and amount of the diamine compounds. In the follow-up work amine-curable diglycidyl ether bisphenol A (DGEBA) type EP was modified with BOX keeping the EP/BOX ratio constant (75/25 wt.%). The amine hardeners, added in the EP in stoichiometric amounts, were of aliphatic and aromatic nature, viz. diethylenetriamine (DETA), 4,4!-diaminodiphenyl methane (DDM), and their 1/1 mixture. The thermal, viscoelastic, flexural and fracture mechanical properties of the EP/BOX hybrids were determined and compared to those of the reference EPs. Based on dynamic-mechanical thermal analysis and atomic force microscopy the formation of co-network between EP and BOX was concluded. Homopolymerized BOX was built in the network in nanoscaled inclusions and it was associated with internal antiplasticization. Incorporation of BOX improved the charring, enhanced the flexural modulus and strength, and reduced the glass transition of the parent EP. The fracture toughness and energy were not improved by hybridization with BOX. © BME-PT.","author":[{"dropping-particle":"","family":"Grishchuk","given":"S.","non-dropping-particle":"","parse-names":false,"suffix":""},{"dropping-particle":"","family":"Mbhele","given":"Z.","non-dropping-particle":"","parse-names":false,"suffix":""},{"dropping-particle":"","family":"Schmitt","given":"S.","non-dropping-particle":"","parse-names":false,"suffix":""},{"dropping-particle":"","family":"Karger-Kocsis","given":"J.","non-dropping-particle":"","parse-names":false,"suffix":""}],"container-title":"Express Polymer Letters","id":"ITEM-1","issue":"3","issued":{"date-parts":[["2011"]]},"page":"273-282","title":"Structure, thermal and fracture mechanical properties of benzoxazine-modified amine-cured DGEBA epoxy resins","type":"article-journal","volume":"5"},"uris":["http://www.mendeley.com/documents/?uuid=d329195c-a1f8-4fa1-822a-f7980b42ec97"]}],"mendeley":{"formattedCitation":"[43]","plainTextFormattedCitation":"[43]","previouslyFormattedCitation":"&lt;sup&gt;4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3]</w:t>
            </w:r>
            <w:r w:rsidRPr="00134FE9">
              <w:rPr>
                <w:rFonts w:ascii="Times New Roman" w:hAnsi="Times New Roman" w:cs="Times New Roman"/>
                <w:sz w:val="16"/>
                <w:szCs w:val="16"/>
              </w:rPr>
              <w:fldChar w:fldCharType="end"/>
            </w:r>
          </w:p>
        </w:tc>
        <w:tc>
          <w:tcPr>
            <w:tcW w:w="1578" w:type="dxa"/>
            <w:vMerge w:val="restart"/>
            <w:noWrap/>
            <w:vAlign w:val="center"/>
            <w:hideMark/>
          </w:tcPr>
          <w:p w14:paraId="6F40C53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EP(DETA)/BOX75/25</w:t>
            </w:r>
          </w:p>
          <w:p w14:paraId="1BF8E573" w14:textId="6D51F813" w:rsidR="00E81D25" w:rsidRPr="00134FE9" w:rsidRDefault="00E81D25" w:rsidP="003F75D5">
            <w:pPr>
              <w:rPr>
                <w:rFonts w:ascii="Times New Roman" w:hAnsi="Times New Roman" w:cs="Times New Roman"/>
                <w:sz w:val="16"/>
                <w:szCs w:val="16"/>
              </w:rPr>
            </w:pPr>
          </w:p>
        </w:tc>
        <w:tc>
          <w:tcPr>
            <w:tcW w:w="5246" w:type="dxa"/>
            <w:noWrap/>
            <w:vAlign w:val="center"/>
            <w:hideMark/>
          </w:tcPr>
          <w:p w14:paraId="36873F33"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val="restart"/>
            <w:noWrap/>
            <w:vAlign w:val="center"/>
            <w:hideMark/>
          </w:tcPr>
          <w:p w14:paraId="21B0821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32</w:t>
            </w:r>
          </w:p>
          <w:p w14:paraId="7D9059DF" w14:textId="4A0CFB5A" w:rsidR="00E81D25" w:rsidRPr="00134FE9" w:rsidRDefault="00E81D25" w:rsidP="003F75D5">
            <w:pPr>
              <w:rPr>
                <w:rFonts w:ascii="Times New Roman" w:hAnsi="Times New Roman" w:cs="Times New Roman"/>
                <w:sz w:val="16"/>
                <w:szCs w:val="16"/>
              </w:rPr>
            </w:pPr>
          </w:p>
        </w:tc>
      </w:tr>
      <w:tr w:rsidR="0030391A" w:rsidRPr="00134FE9" w14:paraId="11953D5F" w14:textId="77777777" w:rsidTr="00C82869">
        <w:trPr>
          <w:trHeight w:val="288"/>
          <w:jc w:val="center"/>
        </w:trPr>
        <w:tc>
          <w:tcPr>
            <w:tcW w:w="390" w:type="dxa"/>
            <w:vMerge/>
            <w:vAlign w:val="center"/>
          </w:tcPr>
          <w:p w14:paraId="03E020B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BB408C2" w14:textId="59CF6199"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74C0FDE6" w14:textId="5B3A8658" w:rsidR="00E81D25" w:rsidRPr="00134FE9" w:rsidRDefault="00E81D25" w:rsidP="003F75D5">
            <w:pPr>
              <w:rPr>
                <w:rFonts w:ascii="Times New Roman" w:hAnsi="Times New Roman" w:cs="Times New Roman"/>
                <w:sz w:val="16"/>
                <w:szCs w:val="16"/>
              </w:rPr>
            </w:pPr>
          </w:p>
        </w:tc>
        <w:tc>
          <w:tcPr>
            <w:tcW w:w="5246" w:type="dxa"/>
            <w:noWrap/>
            <w:vAlign w:val="center"/>
            <w:hideMark/>
          </w:tcPr>
          <w:p w14:paraId="2AD9517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6E175E9A" w14:textId="3A3F190B" w:rsidR="00E81D25" w:rsidRPr="00134FE9" w:rsidRDefault="00E81D25" w:rsidP="003F75D5">
            <w:pPr>
              <w:rPr>
                <w:rFonts w:ascii="Times New Roman" w:hAnsi="Times New Roman" w:cs="Times New Roman"/>
                <w:sz w:val="16"/>
                <w:szCs w:val="16"/>
              </w:rPr>
            </w:pPr>
          </w:p>
        </w:tc>
      </w:tr>
      <w:tr w:rsidR="0030391A" w:rsidRPr="00134FE9" w14:paraId="1D7C7DC6" w14:textId="77777777" w:rsidTr="00C82869">
        <w:trPr>
          <w:trHeight w:val="288"/>
          <w:jc w:val="center"/>
        </w:trPr>
        <w:tc>
          <w:tcPr>
            <w:tcW w:w="390" w:type="dxa"/>
            <w:vMerge/>
            <w:vAlign w:val="center"/>
          </w:tcPr>
          <w:p w14:paraId="00881C58"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5603011" w14:textId="48550405"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7620CBBF" w14:textId="6E250D68" w:rsidR="00E81D25" w:rsidRPr="00134FE9" w:rsidRDefault="00E81D25" w:rsidP="003F75D5">
            <w:pPr>
              <w:rPr>
                <w:rFonts w:ascii="Times New Roman" w:hAnsi="Times New Roman" w:cs="Times New Roman"/>
                <w:sz w:val="16"/>
                <w:szCs w:val="16"/>
              </w:rPr>
            </w:pPr>
          </w:p>
        </w:tc>
        <w:tc>
          <w:tcPr>
            <w:tcW w:w="5246" w:type="dxa"/>
            <w:noWrap/>
            <w:vAlign w:val="center"/>
            <w:hideMark/>
          </w:tcPr>
          <w:p w14:paraId="63355AD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10EADF12" w14:textId="7C27C719" w:rsidR="00E81D25" w:rsidRPr="00134FE9" w:rsidRDefault="00E81D25" w:rsidP="003F75D5">
            <w:pPr>
              <w:rPr>
                <w:rFonts w:ascii="Times New Roman" w:hAnsi="Times New Roman" w:cs="Times New Roman"/>
                <w:sz w:val="16"/>
                <w:szCs w:val="16"/>
              </w:rPr>
            </w:pPr>
          </w:p>
        </w:tc>
      </w:tr>
      <w:tr w:rsidR="0030391A" w:rsidRPr="00134FE9" w14:paraId="420682CB" w14:textId="77777777" w:rsidTr="00C82869">
        <w:trPr>
          <w:trHeight w:val="288"/>
          <w:jc w:val="center"/>
        </w:trPr>
        <w:tc>
          <w:tcPr>
            <w:tcW w:w="390" w:type="dxa"/>
            <w:vMerge/>
            <w:vAlign w:val="center"/>
          </w:tcPr>
          <w:p w14:paraId="18FD605B"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BF1CC4D" w14:textId="00B41E5C"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63788BB" w14:textId="41BC4AED" w:rsidR="00E81D25" w:rsidRPr="00134FE9" w:rsidRDefault="00E81D25" w:rsidP="003F75D5">
            <w:pPr>
              <w:rPr>
                <w:rFonts w:ascii="Times New Roman" w:hAnsi="Times New Roman" w:cs="Times New Roman"/>
                <w:sz w:val="16"/>
                <w:szCs w:val="16"/>
              </w:rPr>
            </w:pPr>
          </w:p>
        </w:tc>
        <w:tc>
          <w:tcPr>
            <w:tcW w:w="5246" w:type="dxa"/>
            <w:noWrap/>
            <w:vAlign w:val="center"/>
            <w:hideMark/>
          </w:tcPr>
          <w:p w14:paraId="6B8530D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w:t>
            </w:r>
            <w:r w:rsidRPr="00134FE9">
              <w:rPr>
                <w:rFonts w:ascii="Times New Roman" w:hAnsi="Times New Roman" w:cs="Times New Roman"/>
                <w:sz w:val="16"/>
                <w:szCs w:val="16"/>
              </w:rPr>
              <w:lastRenderedPageBreak/>
              <w:t xml:space="preserve">(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6FAFB02C" w14:textId="285EA382" w:rsidR="00E81D25" w:rsidRPr="00134FE9" w:rsidRDefault="00E81D25" w:rsidP="003F75D5">
            <w:pPr>
              <w:rPr>
                <w:rFonts w:ascii="Times New Roman" w:hAnsi="Times New Roman" w:cs="Times New Roman"/>
                <w:sz w:val="16"/>
                <w:szCs w:val="16"/>
              </w:rPr>
            </w:pPr>
          </w:p>
        </w:tc>
      </w:tr>
      <w:tr w:rsidR="0030391A" w:rsidRPr="00134FE9" w14:paraId="33E94F8C" w14:textId="77777777" w:rsidTr="00C82869">
        <w:trPr>
          <w:trHeight w:val="288"/>
          <w:jc w:val="center"/>
        </w:trPr>
        <w:tc>
          <w:tcPr>
            <w:tcW w:w="390" w:type="dxa"/>
            <w:vMerge/>
            <w:vAlign w:val="center"/>
          </w:tcPr>
          <w:p w14:paraId="2AC41653"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ED47480" w14:textId="4B66331F"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0786024F" w14:textId="4A475931" w:rsidR="00E81D25" w:rsidRPr="00134FE9" w:rsidRDefault="00E81D25" w:rsidP="003F75D5">
            <w:pPr>
              <w:rPr>
                <w:rFonts w:ascii="Times New Roman" w:hAnsi="Times New Roman" w:cs="Times New Roman"/>
                <w:sz w:val="16"/>
                <w:szCs w:val="16"/>
              </w:rPr>
            </w:pPr>
          </w:p>
        </w:tc>
        <w:tc>
          <w:tcPr>
            <w:tcW w:w="5246" w:type="dxa"/>
            <w:noWrap/>
            <w:vAlign w:val="center"/>
            <w:hideMark/>
          </w:tcPr>
          <w:p w14:paraId="3B133FD4"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6C848B85" w14:textId="1CCEC7D8" w:rsidR="00E81D25" w:rsidRPr="00134FE9" w:rsidRDefault="00E81D25" w:rsidP="003F75D5">
            <w:pPr>
              <w:rPr>
                <w:rFonts w:ascii="Times New Roman" w:hAnsi="Times New Roman" w:cs="Times New Roman"/>
                <w:sz w:val="16"/>
                <w:szCs w:val="16"/>
              </w:rPr>
            </w:pPr>
          </w:p>
        </w:tc>
      </w:tr>
      <w:tr w:rsidR="0030391A" w:rsidRPr="00134FE9" w14:paraId="752531DE" w14:textId="77777777" w:rsidTr="00C82869">
        <w:trPr>
          <w:trHeight w:val="288"/>
          <w:jc w:val="center"/>
        </w:trPr>
        <w:tc>
          <w:tcPr>
            <w:tcW w:w="390" w:type="dxa"/>
            <w:vMerge/>
            <w:vAlign w:val="center"/>
          </w:tcPr>
          <w:p w14:paraId="742FA6A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189D8CCC" w14:textId="3F993915"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F2F26E7" w14:textId="7EA0802A" w:rsidR="00E81D25" w:rsidRPr="00134FE9" w:rsidRDefault="00E81D25" w:rsidP="003F75D5">
            <w:pPr>
              <w:rPr>
                <w:rFonts w:ascii="Times New Roman" w:hAnsi="Times New Roman" w:cs="Times New Roman"/>
                <w:sz w:val="16"/>
                <w:szCs w:val="16"/>
              </w:rPr>
            </w:pPr>
          </w:p>
        </w:tc>
        <w:tc>
          <w:tcPr>
            <w:tcW w:w="5246" w:type="dxa"/>
            <w:noWrap/>
            <w:vAlign w:val="center"/>
            <w:hideMark/>
          </w:tcPr>
          <w:p w14:paraId="7EF45FF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001307F7" w14:textId="433FE9CA" w:rsidR="00E81D25" w:rsidRPr="00134FE9" w:rsidRDefault="00E81D25" w:rsidP="003F75D5">
            <w:pPr>
              <w:rPr>
                <w:rFonts w:ascii="Times New Roman" w:hAnsi="Times New Roman" w:cs="Times New Roman"/>
                <w:sz w:val="16"/>
                <w:szCs w:val="16"/>
              </w:rPr>
            </w:pPr>
          </w:p>
        </w:tc>
      </w:tr>
      <w:tr w:rsidR="0030391A" w:rsidRPr="00134FE9" w14:paraId="5A43D7DA" w14:textId="77777777" w:rsidTr="00C82869">
        <w:trPr>
          <w:trHeight w:val="288"/>
          <w:jc w:val="center"/>
        </w:trPr>
        <w:tc>
          <w:tcPr>
            <w:tcW w:w="390" w:type="dxa"/>
            <w:vMerge w:val="restart"/>
            <w:vAlign w:val="center"/>
          </w:tcPr>
          <w:p w14:paraId="0271BB5D" w14:textId="59D127E4"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2</w:t>
            </w:r>
          </w:p>
        </w:tc>
        <w:tc>
          <w:tcPr>
            <w:tcW w:w="1040" w:type="dxa"/>
            <w:vMerge w:val="restart"/>
            <w:noWrap/>
            <w:vAlign w:val="center"/>
            <w:hideMark/>
          </w:tcPr>
          <w:p w14:paraId="2EF7191F" w14:textId="70E451E5"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3144/expresspolymlett.2011.27","ISSN":"1788618X","abstract":"First, traditional diamine hardeners of epoxy resins (EP) were checked as potential accelerators for the benzoxazine (BOX) homopolymerization. It was established that the acceleration effect depends on both the type and amount of the diamine compounds. In the follow-up work amine-curable diglycidyl ether bisphenol A (DGEBA) type EP was modified with BOX keeping the EP/BOX ratio constant (75/25 wt.%). The amine hardeners, added in the EP in stoichiometric amounts, were of aliphatic and aromatic nature, viz. diethylenetriamine (DETA), 4,4!-diaminodiphenyl methane (DDM), and their 1/1 mixture. The thermal, viscoelastic, flexural and fracture mechanical properties of the EP/BOX hybrids were determined and compared to those of the reference EPs. Based on dynamic-mechanical thermal analysis and atomic force microscopy the formation of co-network between EP and BOX was concluded. Homopolymerized BOX was built in the network in nanoscaled inclusions and it was associated with internal antiplasticization. Incorporation of BOX improved the charring, enhanced the flexural modulus and strength, and reduced the glass transition of the parent EP. The fracture toughness and energy were not improved by hybridization with BOX. © BME-PT.","author":[{"dropping-particle":"","family":"Grishchuk","given":"S.","non-dropping-particle":"","parse-names":false,"suffix":""},{"dropping-particle":"","family":"Mbhele","given":"Z.","non-dropping-particle":"","parse-names":false,"suffix":""},{"dropping-particle":"","family":"Schmitt","given":"S.","non-dropping-particle":"","parse-names":false,"suffix":""},{"dropping-particle":"","family":"Karger-Kocsis","given":"J.","non-dropping-particle":"","parse-names":false,"suffix":""}],"container-title":"Express Polymer Letters","id":"ITEM-1","issue":"3","issued":{"date-parts":[["2011"]]},"page":"273-282","title":"Structure, thermal and fracture mechanical properties of benzoxazine-modified amine-cured DGEBA epoxy resins","type":"article-journal","volume":"5"},"uris":["http://www.mendeley.com/documents/?uuid=d329195c-a1f8-4fa1-822a-f7980b42ec97"]}],"mendeley":{"formattedCitation":"[43]","plainTextFormattedCitation":"[43]","previouslyFormattedCitation":"&lt;sup&gt;4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3]</w:t>
            </w:r>
            <w:r w:rsidRPr="00134FE9">
              <w:rPr>
                <w:rFonts w:ascii="Times New Roman" w:hAnsi="Times New Roman" w:cs="Times New Roman"/>
                <w:sz w:val="16"/>
                <w:szCs w:val="16"/>
              </w:rPr>
              <w:fldChar w:fldCharType="end"/>
            </w:r>
          </w:p>
        </w:tc>
        <w:tc>
          <w:tcPr>
            <w:tcW w:w="1578" w:type="dxa"/>
            <w:vMerge w:val="restart"/>
            <w:noWrap/>
            <w:vAlign w:val="center"/>
            <w:hideMark/>
          </w:tcPr>
          <w:p w14:paraId="7FC2EA31"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EP(DETA/DDM)/BOX75/25</w:t>
            </w:r>
          </w:p>
          <w:p w14:paraId="588B8B1C" w14:textId="0172D9B4" w:rsidR="00E81D25" w:rsidRPr="00134FE9" w:rsidRDefault="00E81D25" w:rsidP="003F75D5">
            <w:pPr>
              <w:rPr>
                <w:rFonts w:ascii="Times New Roman" w:hAnsi="Times New Roman" w:cs="Times New Roman"/>
                <w:sz w:val="16"/>
                <w:szCs w:val="16"/>
              </w:rPr>
            </w:pPr>
          </w:p>
        </w:tc>
        <w:tc>
          <w:tcPr>
            <w:tcW w:w="5246" w:type="dxa"/>
            <w:noWrap/>
            <w:vAlign w:val="center"/>
            <w:hideMark/>
          </w:tcPr>
          <w:p w14:paraId="7C648AA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val="restart"/>
            <w:noWrap/>
            <w:vAlign w:val="center"/>
            <w:hideMark/>
          </w:tcPr>
          <w:p w14:paraId="38276469" w14:textId="1A59C8A3"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33</w:t>
            </w:r>
          </w:p>
        </w:tc>
      </w:tr>
      <w:tr w:rsidR="0030391A" w:rsidRPr="00134FE9" w14:paraId="50F3CDD5" w14:textId="77777777" w:rsidTr="00C82869">
        <w:trPr>
          <w:trHeight w:val="288"/>
          <w:jc w:val="center"/>
        </w:trPr>
        <w:tc>
          <w:tcPr>
            <w:tcW w:w="390" w:type="dxa"/>
            <w:vMerge/>
            <w:vAlign w:val="center"/>
          </w:tcPr>
          <w:p w14:paraId="50D4F48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77BC9983" w14:textId="602D9C60"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95A3632" w14:textId="709ADAA5" w:rsidR="00E81D25" w:rsidRPr="00134FE9" w:rsidRDefault="00E81D25" w:rsidP="003F75D5">
            <w:pPr>
              <w:rPr>
                <w:rFonts w:ascii="Times New Roman" w:hAnsi="Times New Roman" w:cs="Times New Roman"/>
                <w:sz w:val="16"/>
                <w:szCs w:val="16"/>
              </w:rPr>
            </w:pPr>
          </w:p>
        </w:tc>
        <w:tc>
          <w:tcPr>
            <w:tcW w:w="5246" w:type="dxa"/>
            <w:noWrap/>
            <w:vAlign w:val="center"/>
            <w:hideMark/>
          </w:tcPr>
          <w:p w14:paraId="34DDDC8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3E620202" w14:textId="4D5E85B6" w:rsidR="00E81D25" w:rsidRPr="00134FE9" w:rsidRDefault="00E81D25" w:rsidP="003F75D5">
            <w:pPr>
              <w:rPr>
                <w:rFonts w:ascii="Times New Roman" w:hAnsi="Times New Roman" w:cs="Times New Roman"/>
                <w:sz w:val="16"/>
                <w:szCs w:val="16"/>
              </w:rPr>
            </w:pPr>
          </w:p>
        </w:tc>
      </w:tr>
      <w:tr w:rsidR="0030391A" w:rsidRPr="00134FE9" w14:paraId="27BE00A2" w14:textId="77777777" w:rsidTr="00C82869">
        <w:trPr>
          <w:trHeight w:val="288"/>
          <w:jc w:val="center"/>
        </w:trPr>
        <w:tc>
          <w:tcPr>
            <w:tcW w:w="390" w:type="dxa"/>
            <w:vMerge/>
            <w:vAlign w:val="center"/>
          </w:tcPr>
          <w:p w14:paraId="433F329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42C4CAE" w14:textId="14B6C8BA"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2286830F" w14:textId="08F0EB19" w:rsidR="00E81D25" w:rsidRPr="00134FE9" w:rsidRDefault="00E81D25" w:rsidP="003F75D5">
            <w:pPr>
              <w:rPr>
                <w:rFonts w:ascii="Times New Roman" w:hAnsi="Times New Roman" w:cs="Times New Roman"/>
                <w:sz w:val="16"/>
                <w:szCs w:val="16"/>
              </w:rPr>
            </w:pPr>
          </w:p>
        </w:tc>
        <w:tc>
          <w:tcPr>
            <w:tcW w:w="5246" w:type="dxa"/>
            <w:noWrap/>
            <w:vAlign w:val="center"/>
            <w:hideMark/>
          </w:tcPr>
          <w:p w14:paraId="1D5E93BE"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056A9D4" w14:textId="4A21B9EF" w:rsidR="00E81D25" w:rsidRPr="00134FE9" w:rsidRDefault="00E81D25" w:rsidP="003F75D5">
            <w:pPr>
              <w:rPr>
                <w:rFonts w:ascii="Times New Roman" w:hAnsi="Times New Roman" w:cs="Times New Roman"/>
                <w:sz w:val="16"/>
                <w:szCs w:val="16"/>
              </w:rPr>
            </w:pPr>
          </w:p>
        </w:tc>
      </w:tr>
      <w:tr w:rsidR="0030391A" w:rsidRPr="00134FE9" w14:paraId="43C9FDB8" w14:textId="77777777" w:rsidTr="00C82869">
        <w:trPr>
          <w:trHeight w:val="288"/>
          <w:jc w:val="center"/>
        </w:trPr>
        <w:tc>
          <w:tcPr>
            <w:tcW w:w="390" w:type="dxa"/>
            <w:vMerge/>
            <w:vAlign w:val="center"/>
          </w:tcPr>
          <w:p w14:paraId="6DF107A6"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F2B1FCB" w14:textId="6A843BA5"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746F7986" w14:textId="34ED1D34" w:rsidR="00E81D25" w:rsidRPr="00134FE9" w:rsidRDefault="00E81D25" w:rsidP="003F75D5">
            <w:pPr>
              <w:rPr>
                <w:rFonts w:ascii="Times New Roman" w:hAnsi="Times New Roman" w:cs="Times New Roman"/>
                <w:sz w:val="16"/>
                <w:szCs w:val="16"/>
              </w:rPr>
            </w:pPr>
          </w:p>
        </w:tc>
        <w:tc>
          <w:tcPr>
            <w:tcW w:w="5246" w:type="dxa"/>
            <w:noWrap/>
            <w:vAlign w:val="center"/>
            <w:hideMark/>
          </w:tcPr>
          <w:p w14:paraId="7395EE2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9DE64B3" w14:textId="1BAACC34" w:rsidR="00E81D25" w:rsidRPr="00134FE9" w:rsidRDefault="00E81D25" w:rsidP="003F75D5">
            <w:pPr>
              <w:rPr>
                <w:rFonts w:ascii="Times New Roman" w:hAnsi="Times New Roman" w:cs="Times New Roman"/>
                <w:sz w:val="16"/>
                <w:szCs w:val="16"/>
              </w:rPr>
            </w:pPr>
          </w:p>
        </w:tc>
      </w:tr>
      <w:tr w:rsidR="0030391A" w:rsidRPr="00134FE9" w14:paraId="0C1ED076" w14:textId="77777777" w:rsidTr="00C82869">
        <w:trPr>
          <w:trHeight w:val="288"/>
          <w:jc w:val="center"/>
        </w:trPr>
        <w:tc>
          <w:tcPr>
            <w:tcW w:w="390" w:type="dxa"/>
            <w:vMerge/>
            <w:vAlign w:val="center"/>
          </w:tcPr>
          <w:p w14:paraId="123646E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7175BC1" w14:textId="52BF5BEC"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627C1C6" w14:textId="15DA9264" w:rsidR="00E81D25" w:rsidRPr="00134FE9" w:rsidRDefault="00E81D25" w:rsidP="003F75D5">
            <w:pPr>
              <w:rPr>
                <w:rFonts w:ascii="Times New Roman" w:hAnsi="Times New Roman" w:cs="Times New Roman"/>
                <w:sz w:val="16"/>
                <w:szCs w:val="16"/>
              </w:rPr>
            </w:pPr>
          </w:p>
        </w:tc>
        <w:tc>
          <w:tcPr>
            <w:tcW w:w="5246" w:type="dxa"/>
            <w:noWrap/>
            <w:vAlign w:val="center"/>
            <w:hideMark/>
          </w:tcPr>
          <w:p w14:paraId="0E41876C"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02F50072" w14:textId="60DFC626" w:rsidR="00E81D25" w:rsidRPr="00134FE9" w:rsidRDefault="00E81D25" w:rsidP="003F75D5">
            <w:pPr>
              <w:rPr>
                <w:rFonts w:ascii="Times New Roman" w:hAnsi="Times New Roman" w:cs="Times New Roman"/>
                <w:sz w:val="16"/>
                <w:szCs w:val="16"/>
              </w:rPr>
            </w:pPr>
          </w:p>
        </w:tc>
      </w:tr>
      <w:tr w:rsidR="0030391A" w:rsidRPr="00134FE9" w14:paraId="629B86E6" w14:textId="77777777" w:rsidTr="00C82869">
        <w:trPr>
          <w:trHeight w:val="288"/>
          <w:jc w:val="center"/>
        </w:trPr>
        <w:tc>
          <w:tcPr>
            <w:tcW w:w="390" w:type="dxa"/>
            <w:vMerge/>
            <w:vAlign w:val="center"/>
          </w:tcPr>
          <w:p w14:paraId="745324DA"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152FF771" w14:textId="4749C68F"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C3479D6" w14:textId="1FF23674" w:rsidR="00E81D25" w:rsidRPr="00134FE9" w:rsidRDefault="00E81D25" w:rsidP="003F75D5">
            <w:pPr>
              <w:rPr>
                <w:rFonts w:ascii="Times New Roman" w:hAnsi="Times New Roman" w:cs="Times New Roman"/>
                <w:sz w:val="16"/>
                <w:szCs w:val="16"/>
              </w:rPr>
            </w:pPr>
          </w:p>
        </w:tc>
        <w:tc>
          <w:tcPr>
            <w:tcW w:w="5246" w:type="dxa"/>
            <w:noWrap/>
            <w:vAlign w:val="center"/>
            <w:hideMark/>
          </w:tcPr>
          <w:p w14:paraId="343308D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24E79067" w14:textId="5A5E2E04" w:rsidR="00E81D25" w:rsidRPr="00134FE9" w:rsidRDefault="00E81D25" w:rsidP="003F75D5">
            <w:pPr>
              <w:rPr>
                <w:rFonts w:ascii="Times New Roman" w:hAnsi="Times New Roman" w:cs="Times New Roman"/>
                <w:sz w:val="16"/>
                <w:szCs w:val="16"/>
              </w:rPr>
            </w:pPr>
          </w:p>
        </w:tc>
      </w:tr>
      <w:tr w:rsidR="0030391A" w:rsidRPr="00134FE9" w14:paraId="0EF34708" w14:textId="77777777" w:rsidTr="00C82869">
        <w:trPr>
          <w:trHeight w:val="288"/>
          <w:jc w:val="center"/>
        </w:trPr>
        <w:tc>
          <w:tcPr>
            <w:tcW w:w="390" w:type="dxa"/>
            <w:vMerge/>
            <w:vAlign w:val="center"/>
          </w:tcPr>
          <w:p w14:paraId="536C6F2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3930A56" w14:textId="34B9B549"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3B00447B" w14:textId="72C2A515" w:rsidR="00E81D25" w:rsidRPr="00134FE9" w:rsidRDefault="00E81D25" w:rsidP="003F75D5">
            <w:pPr>
              <w:rPr>
                <w:rFonts w:ascii="Times New Roman" w:hAnsi="Times New Roman" w:cs="Times New Roman"/>
                <w:sz w:val="16"/>
                <w:szCs w:val="16"/>
              </w:rPr>
            </w:pPr>
          </w:p>
        </w:tc>
        <w:tc>
          <w:tcPr>
            <w:tcW w:w="5246" w:type="dxa"/>
            <w:noWrap/>
            <w:vAlign w:val="center"/>
            <w:hideMark/>
          </w:tcPr>
          <w:p w14:paraId="1450083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5D57DE2D" w14:textId="55772599" w:rsidR="00E81D25" w:rsidRPr="00134FE9" w:rsidRDefault="00E81D25" w:rsidP="003F75D5">
            <w:pPr>
              <w:rPr>
                <w:rFonts w:ascii="Times New Roman" w:hAnsi="Times New Roman" w:cs="Times New Roman"/>
                <w:sz w:val="16"/>
                <w:szCs w:val="16"/>
              </w:rPr>
            </w:pPr>
          </w:p>
        </w:tc>
      </w:tr>
      <w:tr w:rsidR="0030391A" w:rsidRPr="00134FE9" w14:paraId="29FA9E67" w14:textId="77777777" w:rsidTr="00C82869">
        <w:trPr>
          <w:trHeight w:val="288"/>
          <w:jc w:val="center"/>
        </w:trPr>
        <w:tc>
          <w:tcPr>
            <w:tcW w:w="390" w:type="dxa"/>
            <w:vMerge/>
            <w:vAlign w:val="center"/>
          </w:tcPr>
          <w:p w14:paraId="47295D38"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5F8B9DA" w14:textId="01F24AB9"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51FE9FA9" w14:textId="1F745AAA" w:rsidR="00E81D25" w:rsidRPr="00134FE9" w:rsidRDefault="00E81D25" w:rsidP="003F75D5">
            <w:pPr>
              <w:rPr>
                <w:rFonts w:ascii="Times New Roman" w:hAnsi="Times New Roman" w:cs="Times New Roman"/>
                <w:sz w:val="16"/>
                <w:szCs w:val="16"/>
              </w:rPr>
            </w:pPr>
          </w:p>
        </w:tc>
        <w:tc>
          <w:tcPr>
            <w:tcW w:w="5246" w:type="dxa"/>
            <w:noWrap/>
            <w:vAlign w:val="center"/>
            <w:hideMark/>
          </w:tcPr>
          <w:p w14:paraId="303FEA7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1F12A96E" w14:textId="129491F9" w:rsidR="00E81D25" w:rsidRPr="00134FE9" w:rsidRDefault="00E81D25" w:rsidP="003F75D5">
            <w:pPr>
              <w:rPr>
                <w:rFonts w:ascii="Times New Roman" w:hAnsi="Times New Roman" w:cs="Times New Roman"/>
                <w:sz w:val="16"/>
                <w:szCs w:val="16"/>
              </w:rPr>
            </w:pPr>
          </w:p>
        </w:tc>
      </w:tr>
      <w:tr w:rsidR="0030391A" w:rsidRPr="00134FE9" w14:paraId="309A6340" w14:textId="77777777" w:rsidTr="00C82869">
        <w:trPr>
          <w:trHeight w:val="288"/>
          <w:jc w:val="center"/>
        </w:trPr>
        <w:tc>
          <w:tcPr>
            <w:tcW w:w="390" w:type="dxa"/>
            <w:vMerge/>
            <w:vAlign w:val="center"/>
          </w:tcPr>
          <w:p w14:paraId="6547DD11"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E9BAD2A" w14:textId="18EA0829"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054ECC46" w14:textId="2C29F580" w:rsidR="00E81D25" w:rsidRPr="00134FE9" w:rsidRDefault="00E81D25" w:rsidP="003F75D5">
            <w:pPr>
              <w:rPr>
                <w:rFonts w:ascii="Times New Roman" w:hAnsi="Times New Roman" w:cs="Times New Roman"/>
                <w:sz w:val="16"/>
                <w:szCs w:val="16"/>
              </w:rPr>
            </w:pPr>
          </w:p>
        </w:tc>
        <w:tc>
          <w:tcPr>
            <w:tcW w:w="5246" w:type="dxa"/>
            <w:noWrap/>
            <w:vAlign w:val="center"/>
            <w:hideMark/>
          </w:tcPr>
          <w:p w14:paraId="3AFF4CC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6F307236" w14:textId="4E675F57" w:rsidR="00E81D25" w:rsidRPr="00134FE9" w:rsidRDefault="00E81D25" w:rsidP="003F75D5">
            <w:pPr>
              <w:rPr>
                <w:rFonts w:ascii="Times New Roman" w:hAnsi="Times New Roman" w:cs="Times New Roman"/>
                <w:sz w:val="16"/>
                <w:szCs w:val="16"/>
              </w:rPr>
            </w:pPr>
          </w:p>
        </w:tc>
      </w:tr>
      <w:tr w:rsidR="0030391A" w:rsidRPr="00134FE9" w14:paraId="061E91F7" w14:textId="77777777" w:rsidTr="00C82869">
        <w:trPr>
          <w:trHeight w:val="288"/>
          <w:jc w:val="center"/>
        </w:trPr>
        <w:tc>
          <w:tcPr>
            <w:tcW w:w="390" w:type="dxa"/>
            <w:vMerge/>
            <w:vAlign w:val="center"/>
          </w:tcPr>
          <w:p w14:paraId="316A2697"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DDE5BCD" w14:textId="10F8BCA8"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4674A13D" w14:textId="566EBFCB" w:rsidR="00E81D25" w:rsidRPr="00134FE9" w:rsidRDefault="00E81D25" w:rsidP="003F75D5">
            <w:pPr>
              <w:rPr>
                <w:rFonts w:ascii="Times New Roman" w:hAnsi="Times New Roman" w:cs="Times New Roman"/>
                <w:sz w:val="16"/>
                <w:szCs w:val="16"/>
              </w:rPr>
            </w:pPr>
          </w:p>
        </w:tc>
        <w:tc>
          <w:tcPr>
            <w:tcW w:w="5246" w:type="dxa"/>
            <w:noWrap/>
            <w:vAlign w:val="center"/>
            <w:hideMark/>
          </w:tcPr>
          <w:p w14:paraId="035A6BDE"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EE8DACC" w14:textId="7F6181FB" w:rsidR="00E81D25" w:rsidRPr="00134FE9" w:rsidRDefault="00E81D25" w:rsidP="003F75D5">
            <w:pPr>
              <w:rPr>
                <w:rFonts w:ascii="Times New Roman" w:hAnsi="Times New Roman" w:cs="Times New Roman"/>
                <w:sz w:val="16"/>
                <w:szCs w:val="16"/>
              </w:rPr>
            </w:pPr>
          </w:p>
        </w:tc>
      </w:tr>
      <w:tr w:rsidR="0030391A" w:rsidRPr="00134FE9" w14:paraId="51F2D1F0" w14:textId="77777777" w:rsidTr="00C82869">
        <w:trPr>
          <w:trHeight w:val="288"/>
          <w:jc w:val="center"/>
        </w:trPr>
        <w:tc>
          <w:tcPr>
            <w:tcW w:w="390" w:type="dxa"/>
            <w:vMerge/>
            <w:vAlign w:val="center"/>
          </w:tcPr>
          <w:p w14:paraId="3C50CB95"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DD259A4" w14:textId="5057331D"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9C5C929" w14:textId="1EDC3F35" w:rsidR="00E81D25" w:rsidRPr="00134FE9" w:rsidRDefault="00E81D25" w:rsidP="003F75D5">
            <w:pPr>
              <w:rPr>
                <w:rFonts w:ascii="Times New Roman" w:hAnsi="Times New Roman" w:cs="Times New Roman"/>
                <w:sz w:val="16"/>
                <w:szCs w:val="16"/>
              </w:rPr>
            </w:pPr>
          </w:p>
        </w:tc>
        <w:tc>
          <w:tcPr>
            <w:tcW w:w="5246" w:type="dxa"/>
            <w:noWrap/>
            <w:vAlign w:val="center"/>
            <w:hideMark/>
          </w:tcPr>
          <w:p w14:paraId="63C308E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4C396C0B" w14:textId="21595A22" w:rsidR="00E81D25" w:rsidRPr="00134FE9" w:rsidRDefault="00E81D25" w:rsidP="003F75D5">
            <w:pPr>
              <w:rPr>
                <w:rFonts w:ascii="Times New Roman" w:hAnsi="Times New Roman" w:cs="Times New Roman"/>
                <w:sz w:val="16"/>
                <w:szCs w:val="16"/>
              </w:rPr>
            </w:pPr>
          </w:p>
        </w:tc>
      </w:tr>
      <w:tr w:rsidR="0030391A" w:rsidRPr="00134FE9" w14:paraId="6C501B85" w14:textId="77777777" w:rsidTr="00C82869">
        <w:trPr>
          <w:trHeight w:val="288"/>
          <w:jc w:val="center"/>
        </w:trPr>
        <w:tc>
          <w:tcPr>
            <w:tcW w:w="390" w:type="dxa"/>
            <w:vMerge/>
            <w:vAlign w:val="center"/>
          </w:tcPr>
          <w:p w14:paraId="25887CA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B6CCC43" w14:textId="029EEA20"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47E50BA5" w14:textId="3A7FEDB5" w:rsidR="00E81D25" w:rsidRPr="00134FE9" w:rsidRDefault="00E81D25" w:rsidP="003F75D5">
            <w:pPr>
              <w:rPr>
                <w:rFonts w:ascii="Times New Roman" w:hAnsi="Times New Roman" w:cs="Times New Roman"/>
                <w:sz w:val="16"/>
                <w:szCs w:val="16"/>
              </w:rPr>
            </w:pPr>
          </w:p>
        </w:tc>
        <w:tc>
          <w:tcPr>
            <w:tcW w:w="5246" w:type="dxa"/>
            <w:noWrap/>
            <w:vAlign w:val="center"/>
            <w:hideMark/>
          </w:tcPr>
          <w:p w14:paraId="38FC829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w:t>
            </w:r>
            <w:r w:rsidRPr="00134FE9">
              <w:rPr>
                <w:rFonts w:ascii="Times New Roman" w:hAnsi="Times New Roman" w:cs="Times New Roman"/>
                <w:sz w:val="16"/>
                <w:szCs w:val="16"/>
              </w:rPr>
              <w:lastRenderedPageBreak/>
              <w:t xml:space="preserve">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4A2AF043" w14:textId="3F19A011" w:rsidR="00E81D25" w:rsidRPr="00134FE9" w:rsidRDefault="00E81D25" w:rsidP="003F75D5">
            <w:pPr>
              <w:rPr>
                <w:rFonts w:ascii="Times New Roman" w:hAnsi="Times New Roman" w:cs="Times New Roman"/>
                <w:sz w:val="16"/>
                <w:szCs w:val="16"/>
              </w:rPr>
            </w:pPr>
          </w:p>
        </w:tc>
      </w:tr>
      <w:tr w:rsidR="0030391A" w:rsidRPr="00134FE9" w14:paraId="0EBA086D" w14:textId="77777777" w:rsidTr="00C82869">
        <w:trPr>
          <w:trHeight w:val="288"/>
          <w:jc w:val="center"/>
        </w:trPr>
        <w:tc>
          <w:tcPr>
            <w:tcW w:w="390" w:type="dxa"/>
            <w:vMerge/>
            <w:vAlign w:val="center"/>
          </w:tcPr>
          <w:p w14:paraId="7F7DCBBD"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83CADB5" w14:textId="0023FBC1"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2AE0E447" w14:textId="38A52F87" w:rsidR="00E81D25" w:rsidRPr="00134FE9" w:rsidRDefault="00E81D25" w:rsidP="003F75D5">
            <w:pPr>
              <w:rPr>
                <w:rFonts w:ascii="Times New Roman" w:hAnsi="Times New Roman" w:cs="Times New Roman"/>
                <w:sz w:val="16"/>
                <w:szCs w:val="16"/>
              </w:rPr>
            </w:pPr>
          </w:p>
        </w:tc>
        <w:tc>
          <w:tcPr>
            <w:tcW w:w="5246" w:type="dxa"/>
            <w:noWrap/>
            <w:vAlign w:val="center"/>
            <w:hideMark/>
          </w:tcPr>
          <w:p w14:paraId="10A2445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3C25BC6A" w14:textId="47340E94" w:rsidR="00E81D25" w:rsidRPr="00134FE9" w:rsidRDefault="00E81D25" w:rsidP="003F75D5">
            <w:pPr>
              <w:rPr>
                <w:rFonts w:ascii="Times New Roman" w:hAnsi="Times New Roman" w:cs="Times New Roman"/>
                <w:sz w:val="16"/>
                <w:szCs w:val="16"/>
              </w:rPr>
            </w:pPr>
          </w:p>
        </w:tc>
      </w:tr>
      <w:tr w:rsidR="0030391A" w:rsidRPr="00134FE9" w14:paraId="2B9B4E4F" w14:textId="77777777" w:rsidTr="00C82869">
        <w:trPr>
          <w:trHeight w:val="288"/>
          <w:jc w:val="center"/>
        </w:trPr>
        <w:tc>
          <w:tcPr>
            <w:tcW w:w="390" w:type="dxa"/>
            <w:vMerge/>
            <w:vAlign w:val="center"/>
          </w:tcPr>
          <w:p w14:paraId="085692FA"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11E1EFE1" w14:textId="17FE0D72"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23BC39A5" w14:textId="08A19BD8" w:rsidR="00E81D25" w:rsidRPr="00134FE9" w:rsidRDefault="00E81D25" w:rsidP="003F75D5">
            <w:pPr>
              <w:rPr>
                <w:rFonts w:ascii="Times New Roman" w:hAnsi="Times New Roman" w:cs="Times New Roman"/>
                <w:sz w:val="16"/>
                <w:szCs w:val="16"/>
              </w:rPr>
            </w:pPr>
          </w:p>
        </w:tc>
        <w:tc>
          <w:tcPr>
            <w:tcW w:w="5246" w:type="dxa"/>
            <w:noWrap/>
            <w:vAlign w:val="center"/>
            <w:hideMark/>
          </w:tcPr>
          <w:p w14:paraId="06FC3D8C"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15D1C5BB" w14:textId="655CB41D" w:rsidR="00E81D25" w:rsidRPr="00134FE9" w:rsidRDefault="00E81D25" w:rsidP="003F75D5">
            <w:pPr>
              <w:rPr>
                <w:rFonts w:ascii="Times New Roman" w:hAnsi="Times New Roman" w:cs="Times New Roman"/>
                <w:sz w:val="16"/>
                <w:szCs w:val="16"/>
              </w:rPr>
            </w:pPr>
          </w:p>
        </w:tc>
      </w:tr>
      <w:tr w:rsidR="0030391A" w:rsidRPr="00134FE9" w14:paraId="39F3B3E3" w14:textId="77777777" w:rsidTr="00C82869">
        <w:trPr>
          <w:trHeight w:val="288"/>
          <w:jc w:val="center"/>
        </w:trPr>
        <w:tc>
          <w:tcPr>
            <w:tcW w:w="390" w:type="dxa"/>
            <w:vMerge/>
            <w:vAlign w:val="center"/>
          </w:tcPr>
          <w:p w14:paraId="53782BF6"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017E918" w14:textId="7C513C03"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305600A2" w14:textId="440FDD17" w:rsidR="00E81D25" w:rsidRPr="00134FE9" w:rsidRDefault="00E81D25" w:rsidP="003F75D5">
            <w:pPr>
              <w:rPr>
                <w:rFonts w:ascii="Times New Roman" w:hAnsi="Times New Roman" w:cs="Times New Roman"/>
                <w:sz w:val="16"/>
                <w:szCs w:val="16"/>
              </w:rPr>
            </w:pPr>
          </w:p>
        </w:tc>
        <w:tc>
          <w:tcPr>
            <w:tcW w:w="5246" w:type="dxa"/>
            <w:noWrap/>
            <w:vAlign w:val="center"/>
            <w:hideMark/>
          </w:tcPr>
          <w:p w14:paraId="6E63023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67581A3E" w14:textId="7FB70A06" w:rsidR="00E81D25" w:rsidRPr="00134FE9" w:rsidRDefault="00E81D25" w:rsidP="003F75D5">
            <w:pPr>
              <w:rPr>
                <w:rFonts w:ascii="Times New Roman" w:hAnsi="Times New Roman" w:cs="Times New Roman"/>
                <w:sz w:val="16"/>
                <w:szCs w:val="16"/>
              </w:rPr>
            </w:pPr>
          </w:p>
        </w:tc>
      </w:tr>
      <w:tr w:rsidR="0030391A" w:rsidRPr="00134FE9" w14:paraId="23E36E3E" w14:textId="77777777" w:rsidTr="00C82869">
        <w:trPr>
          <w:trHeight w:val="288"/>
          <w:jc w:val="center"/>
        </w:trPr>
        <w:tc>
          <w:tcPr>
            <w:tcW w:w="390" w:type="dxa"/>
            <w:vMerge/>
            <w:vAlign w:val="center"/>
          </w:tcPr>
          <w:p w14:paraId="32F9C5D7"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548CC80" w14:textId="443B535C"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4DA3DD0" w14:textId="145B116F" w:rsidR="00E81D25" w:rsidRPr="00134FE9" w:rsidRDefault="00E81D25" w:rsidP="003F75D5">
            <w:pPr>
              <w:rPr>
                <w:rFonts w:ascii="Times New Roman" w:hAnsi="Times New Roman" w:cs="Times New Roman"/>
                <w:sz w:val="16"/>
                <w:szCs w:val="16"/>
              </w:rPr>
            </w:pPr>
          </w:p>
        </w:tc>
        <w:tc>
          <w:tcPr>
            <w:tcW w:w="5246" w:type="dxa"/>
            <w:noWrap/>
            <w:vAlign w:val="center"/>
            <w:hideMark/>
          </w:tcPr>
          <w:p w14:paraId="2382434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cc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575CF302" w14:textId="2284278C" w:rsidR="00E81D25" w:rsidRPr="00134FE9" w:rsidRDefault="00E81D25" w:rsidP="003F75D5">
            <w:pPr>
              <w:rPr>
                <w:rFonts w:ascii="Times New Roman" w:hAnsi="Times New Roman" w:cs="Times New Roman"/>
                <w:sz w:val="16"/>
                <w:szCs w:val="16"/>
              </w:rPr>
            </w:pPr>
          </w:p>
        </w:tc>
      </w:tr>
      <w:tr w:rsidR="0030391A" w:rsidRPr="00134FE9" w14:paraId="70853A66" w14:textId="77777777" w:rsidTr="00C82869">
        <w:trPr>
          <w:trHeight w:val="288"/>
          <w:jc w:val="center"/>
        </w:trPr>
        <w:tc>
          <w:tcPr>
            <w:tcW w:w="390" w:type="dxa"/>
            <w:vMerge/>
            <w:vAlign w:val="center"/>
          </w:tcPr>
          <w:p w14:paraId="130A6AE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709042E" w14:textId="3327A5A5"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5FF259BC" w14:textId="37CF0976" w:rsidR="00E81D25" w:rsidRPr="00134FE9" w:rsidRDefault="00E81D25" w:rsidP="003F75D5">
            <w:pPr>
              <w:rPr>
                <w:rFonts w:ascii="Times New Roman" w:hAnsi="Times New Roman" w:cs="Times New Roman"/>
                <w:sz w:val="16"/>
                <w:szCs w:val="16"/>
              </w:rPr>
            </w:pPr>
          </w:p>
        </w:tc>
        <w:tc>
          <w:tcPr>
            <w:tcW w:w="5246" w:type="dxa"/>
            <w:noWrap/>
            <w:vAlign w:val="center"/>
            <w:hideMark/>
          </w:tcPr>
          <w:p w14:paraId="6F697941"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w:t>
            </w:r>
          </w:p>
        </w:tc>
        <w:tc>
          <w:tcPr>
            <w:tcW w:w="1096" w:type="dxa"/>
            <w:vMerge/>
            <w:noWrap/>
            <w:vAlign w:val="center"/>
            <w:hideMark/>
          </w:tcPr>
          <w:p w14:paraId="3C5DAB66" w14:textId="0FF73A3C" w:rsidR="00E81D25" w:rsidRPr="00134FE9" w:rsidRDefault="00E81D25" w:rsidP="003F75D5">
            <w:pPr>
              <w:rPr>
                <w:rFonts w:ascii="Times New Roman" w:hAnsi="Times New Roman" w:cs="Times New Roman"/>
                <w:sz w:val="16"/>
                <w:szCs w:val="16"/>
              </w:rPr>
            </w:pPr>
          </w:p>
        </w:tc>
      </w:tr>
      <w:tr w:rsidR="0030391A" w:rsidRPr="00134FE9" w14:paraId="126A9FC6" w14:textId="77777777" w:rsidTr="00C82869">
        <w:trPr>
          <w:trHeight w:val="288"/>
          <w:jc w:val="center"/>
        </w:trPr>
        <w:tc>
          <w:tcPr>
            <w:tcW w:w="390" w:type="dxa"/>
            <w:vMerge/>
            <w:vAlign w:val="center"/>
          </w:tcPr>
          <w:p w14:paraId="6971C1A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21E4CCC" w14:textId="11B50AF3"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F74FDC3" w14:textId="14E5A1D0" w:rsidR="00E81D25" w:rsidRPr="00134FE9" w:rsidRDefault="00E81D25" w:rsidP="003F75D5">
            <w:pPr>
              <w:rPr>
                <w:rFonts w:ascii="Times New Roman" w:hAnsi="Times New Roman" w:cs="Times New Roman"/>
                <w:sz w:val="16"/>
                <w:szCs w:val="16"/>
              </w:rPr>
            </w:pPr>
          </w:p>
        </w:tc>
        <w:tc>
          <w:tcPr>
            <w:tcW w:w="5246" w:type="dxa"/>
            <w:noWrap/>
            <w:vAlign w:val="center"/>
            <w:hideMark/>
          </w:tcPr>
          <w:p w14:paraId="6637D88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077AF08A" w14:textId="53FB6685" w:rsidR="00E81D25" w:rsidRPr="00134FE9" w:rsidRDefault="00E81D25" w:rsidP="003F75D5">
            <w:pPr>
              <w:rPr>
                <w:rFonts w:ascii="Times New Roman" w:hAnsi="Times New Roman" w:cs="Times New Roman"/>
                <w:sz w:val="16"/>
                <w:szCs w:val="16"/>
              </w:rPr>
            </w:pPr>
          </w:p>
        </w:tc>
      </w:tr>
      <w:tr w:rsidR="0030391A" w:rsidRPr="00134FE9" w14:paraId="347AB7BF" w14:textId="77777777" w:rsidTr="00C82869">
        <w:trPr>
          <w:trHeight w:val="288"/>
          <w:jc w:val="center"/>
        </w:trPr>
        <w:tc>
          <w:tcPr>
            <w:tcW w:w="390" w:type="dxa"/>
            <w:vMerge/>
            <w:vAlign w:val="center"/>
          </w:tcPr>
          <w:p w14:paraId="3594EFAD"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1F8026E7" w14:textId="4C1DFD8D"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126139B2" w14:textId="17696120" w:rsidR="00E81D25" w:rsidRPr="00134FE9" w:rsidRDefault="00E81D25" w:rsidP="003F75D5">
            <w:pPr>
              <w:rPr>
                <w:rFonts w:ascii="Times New Roman" w:hAnsi="Times New Roman" w:cs="Times New Roman"/>
                <w:sz w:val="16"/>
                <w:szCs w:val="16"/>
              </w:rPr>
            </w:pPr>
          </w:p>
        </w:tc>
        <w:tc>
          <w:tcPr>
            <w:tcW w:w="5246" w:type="dxa"/>
            <w:noWrap/>
            <w:vAlign w:val="center"/>
            <w:hideMark/>
          </w:tcPr>
          <w:p w14:paraId="36EF29F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cc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lt;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1029F3CD" w14:textId="4BA9011F" w:rsidR="00E81D25" w:rsidRPr="00134FE9" w:rsidRDefault="00E81D25" w:rsidP="003F75D5">
            <w:pPr>
              <w:rPr>
                <w:rFonts w:ascii="Times New Roman" w:hAnsi="Times New Roman" w:cs="Times New Roman"/>
                <w:sz w:val="16"/>
                <w:szCs w:val="16"/>
              </w:rPr>
            </w:pPr>
          </w:p>
        </w:tc>
      </w:tr>
      <w:tr w:rsidR="0030391A" w:rsidRPr="00134FE9" w14:paraId="7C18CE0E" w14:textId="77777777" w:rsidTr="00C82869">
        <w:trPr>
          <w:trHeight w:val="288"/>
          <w:jc w:val="center"/>
        </w:trPr>
        <w:tc>
          <w:tcPr>
            <w:tcW w:w="390" w:type="dxa"/>
            <w:vMerge w:val="restart"/>
            <w:vAlign w:val="center"/>
          </w:tcPr>
          <w:p w14:paraId="10AD8A7E" w14:textId="4C94F2AF"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3</w:t>
            </w:r>
          </w:p>
        </w:tc>
        <w:tc>
          <w:tcPr>
            <w:tcW w:w="1040" w:type="dxa"/>
            <w:vMerge w:val="restart"/>
            <w:noWrap/>
            <w:vAlign w:val="center"/>
            <w:hideMark/>
          </w:tcPr>
          <w:p w14:paraId="62E7DDAC" w14:textId="21AC146C"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Grishchuk</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3144/expresspolymlett.2011.27","ISSN":"1788618X","abstract":"First, traditional diamine hardeners of epoxy resins (EP) were checked as potential accelerators for the benzoxazine (BOX) homopolymerization. It was established that the acceleration effect depends on both the type and amount of the diamine compounds. In the follow-up work amine-curable diglycidyl ether bisphenol A (DGEBA) type EP was modified with BOX keeping the EP/BOX ratio constant (75/25 wt.%). The amine hardeners, added in the EP in stoichiometric amounts, were of aliphatic and aromatic nature, viz. diethylenetriamine (DETA), 4,4!-diaminodiphenyl methane (DDM), and their 1/1 mixture. The thermal, viscoelastic, flexural and fracture mechanical properties of the EP/BOX hybrids were determined and compared to those of the reference EPs. Based on dynamic-mechanical thermal analysis and atomic force microscopy the formation of co-network between EP and BOX was concluded. Homopolymerized BOX was built in the network in nanoscaled inclusions and it was associated with internal antiplasticization. Incorporation of BOX improved the charring, enhanced the flexural modulus and strength, and reduced the glass transition of the parent EP. The fracture toughness and energy were not improved by hybridization with BOX. © BME-PT.","author":[{"dropping-particle":"","family":"Grishchuk","given":"S.","non-dropping-particle":"","parse-names":false,"suffix":""},{"dropping-particle":"","family":"Mbhele","given":"Z.","non-dropping-particle":"","parse-names":false,"suffix":""},{"dropping-particle":"","family":"Schmitt","given":"S.","non-dropping-particle":"","parse-names":false,"suffix":""},{"dropping-particle":"","family":"Karger-Kocsis","given":"J.","non-dropping-particle":"","parse-names":false,"suffix":""}],"container-title":"Express Polymer Letters","id":"ITEM-1","issue":"3","issued":{"date-parts":[["2011"]]},"page":"273-282","title":"Structure, thermal and fracture mechanical properties of benzoxazine-modified amine-cured DGEBA epoxy resins","type":"article-journal","volume":"5"},"uris":["http://www.mendeley.com/documents/?uuid=d329195c-a1f8-4fa1-822a-f7980b42ec97"]}],"mendeley":{"formattedCitation":"[43]","plainTextFormattedCitation":"[43]","previouslyFormattedCitation":"&lt;sup&gt;4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3]</w:t>
            </w:r>
            <w:r w:rsidRPr="00134FE9">
              <w:rPr>
                <w:rFonts w:ascii="Times New Roman" w:hAnsi="Times New Roman" w:cs="Times New Roman"/>
                <w:sz w:val="16"/>
                <w:szCs w:val="16"/>
              </w:rPr>
              <w:fldChar w:fldCharType="end"/>
            </w:r>
          </w:p>
        </w:tc>
        <w:tc>
          <w:tcPr>
            <w:tcW w:w="1578" w:type="dxa"/>
            <w:vMerge w:val="restart"/>
            <w:noWrap/>
            <w:vAlign w:val="center"/>
          </w:tcPr>
          <w:p w14:paraId="742FEDAB" w14:textId="74FE9A9C" w:rsidR="00E81D25" w:rsidRPr="00134FE9" w:rsidRDefault="00426101" w:rsidP="003F75D5">
            <w:pPr>
              <w:rPr>
                <w:rFonts w:ascii="Times New Roman" w:hAnsi="Times New Roman" w:cs="Times New Roman"/>
                <w:sz w:val="16"/>
                <w:szCs w:val="16"/>
              </w:rPr>
            </w:pPr>
            <w:r w:rsidRPr="00426101">
              <w:rPr>
                <w:rFonts w:ascii="Times New Roman" w:hAnsi="Times New Roman" w:cs="Times New Roman"/>
                <w:sz w:val="16"/>
                <w:szCs w:val="16"/>
              </w:rPr>
              <w:t>TGPAP/BOX/ETBN</w:t>
            </w:r>
          </w:p>
        </w:tc>
        <w:tc>
          <w:tcPr>
            <w:tcW w:w="5246" w:type="dxa"/>
            <w:noWrap/>
            <w:vAlign w:val="center"/>
            <w:hideMark/>
          </w:tcPr>
          <w:p w14:paraId="6DBD9F5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val="restart"/>
            <w:noWrap/>
            <w:vAlign w:val="center"/>
            <w:hideMark/>
          </w:tcPr>
          <w:p w14:paraId="0992BD61"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158</w:t>
            </w:r>
          </w:p>
          <w:p w14:paraId="1E9603B4" w14:textId="4123F43F" w:rsidR="00E81D25" w:rsidRPr="00134FE9" w:rsidRDefault="00E81D25" w:rsidP="003F75D5">
            <w:pPr>
              <w:rPr>
                <w:rFonts w:ascii="Times New Roman" w:hAnsi="Times New Roman" w:cs="Times New Roman"/>
                <w:sz w:val="16"/>
                <w:szCs w:val="16"/>
              </w:rPr>
            </w:pPr>
          </w:p>
        </w:tc>
      </w:tr>
      <w:tr w:rsidR="0030391A" w:rsidRPr="00134FE9" w14:paraId="6BF07D35" w14:textId="77777777" w:rsidTr="00C82869">
        <w:trPr>
          <w:trHeight w:val="288"/>
          <w:jc w:val="center"/>
        </w:trPr>
        <w:tc>
          <w:tcPr>
            <w:tcW w:w="390" w:type="dxa"/>
            <w:vMerge/>
            <w:vAlign w:val="center"/>
          </w:tcPr>
          <w:p w14:paraId="540755F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EA5DBBB" w14:textId="6CA6BF57" w:rsidR="00E81D25" w:rsidRPr="00134FE9" w:rsidRDefault="00E81D25" w:rsidP="003F75D5">
            <w:pPr>
              <w:rPr>
                <w:rFonts w:ascii="Times New Roman" w:hAnsi="Times New Roman" w:cs="Times New Roman"/>
                <w:sz w:val="16"/>
                <w:szCs w:val="16"/>
              </w:rPr>
            </w:pPr>
          </w:p>
        </w:tc>
        <w:tc>
          <w:tcPr>
            <w:tcW w:w="1578" w:type="dxa"/>
            <w:vMerge/>
            <w:noWrap/>
            <w:vAlign w:val="center"/>
          </w:tcPr>
          <w:p w14:paraId="1BEB7D76" w14:textId="2B358ED9" w:rsidR="00E81D25" w:rsidRPr="00134FE9" w:rsidRDefault="00E81D25" w:rsidP="003F75D5">
            <w:pPr>
              <w:rPr>
                <w:rFonts w:ascii="Times New Roman" w:hAnsi="Times New Roman" w:cs="Times New Roman"/>
                <w:sz w:val="16"/>
                <w:szCs w:val="16"/>
              </w:rPr>
            </w:pPr>
          </w:p>
        </w:tc>
        <w:tc>
          <w:tcPr>
            <w:tcW w:w="5246" w:type="dxa"/>
            <w:noWrap/>
            <w:vAlign w:val="center"/>
            <w:hideMark/>
          </w:tcPr>
          <w:p w14:paraId="3438DA41"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w:t>
            </w:r>
          </w:p>
        </w:tc>
        <w:tc>
          <w:tcPr>
            <w:tcW w:w="1096" w:type="dxa"/>
            <w:vMerge/>
            <w:noWrap/>
            <w:vAlign w:val="center"/>
            <w:hideMark/>
          </w:tcPr>
          <w:p w14:paraId="0419C6E9" w14:textId="67C19C36" w:rsidR="00E81D25" w:rsidRPr="00134FE9" w:rsidRDefault="00E81D25" w:rsidP="003F75D5">
            <w:pPr>
              <w:rPr>
                <w:rFonts w:ascii="Times New Roman" w:hAnsi="Times New Roman" w:cs="Times New Roman"/>
                <w:sz w:val="16"/>
                <w:szCs w:val="16"/>
              </w:rPr>
            </w:pPr>
          </w:p>
        </w:tc>
      </w:tr>
      <w:tr w:rsidR="0030391A" w:rsidRPr="00134FE9" w14:paraId="49D4BF86" w14:textId="77777777" w:rsidTr="00C82869">
        <w:trPr>
          <w:trHeight w:val="288"/>
          <w:jc w:val="center"/>
        </w:trPr>
        <w:tc>
          <w:tcPr>
            <w:tcW w:w="390" w:type="dxa"/>
            <w:vMerge/>
            <w:vAlign w:val="center"/>
          </w:tcPr>
          <w:p w14:paraId="2290657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4004CAC" w14:textId="38795A77" w:rsidR="00E81D25" w:rsidRPr="00134FE9" w:rsidRDefault="00E81D25" w:rsidP="003F75D5">
            <w:pPr>
              <w:rPr>
                <w:rFonts w:ascii="Times New Roman" w:hAnsi="Times New Roman" w:cs="Times New Roman"/>
                <w:sz w:val="16"/>
                <w:szCs w:val="16"/>
              </w:rPr>
            </w:pPr>
          </w:p>
        </w:tc>
        <w:tc>
          <w:tcPr>
            <w:tcW w:w="1578" w:type="dxa"/>
            <w:vMerge/>
            <w:noWrap/>
            <w:vAlign w:val="center"/>
          </w:tcPr>
          <w:p w14:paraId="1A8A240D" w14:textId="40B5EBC1" w:rsidR="00E81D25" w:rsidRPr="00134FE9" w:rsidRDefault="00E81D25" w:rsidP="003F75D5">
            <w:pPr>
              <w:rPr>
                <w:rFonts w:ascii="Times New Roman" w:hAnsi="Times New Roman" w:cs="Times New Roman"/>
                <w:sz w:val="16"/>
                <w:szCs w:val="16"/>
              </w:rPr>
            </w:pPr>
          </w:p>
        </w:tc>
        <w:tc>
          <w:tcPr>
            <w:tcW w:w="5246" w:type="dxa"/>
            <w:noWrap/>
            <w:vAlign w:val="center"/>
            <w:hideMark/>
          </w:tcPr>
          <w:p w14:paraId="4095B7B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4AB62C77" w14:textId="77650C47" w:rsidR="00E81D25" w:rsidRPr="00134FE9" w:rsidRDefault="00E81D25" w:rsidP="003F75D5">
            <w:pPr>
              <w:rPr>
                <w:rFonts w:ascii="Times New Roman" w:hAnsi="Times New Roman" w:cs="Times New Roman"/>
                <w:sz w:val="16"/>
                <w:szCs w:val="16"/>
              </w:rPr>
            </w:pPr>
          </w:p>
        </w:tc>
      </w:tr>
      <w:tr w:rsidR="0030391A" w:rsidRPr="00134FE9" w14:paraId="759B5E6C" w14:textId="77777777" w:rsidTr="00C82869">
        <w:trPr>
          <w:trHeight w:val="288"/>
          <w:jc w:val="center"/>
        </w:trPr>
        <w:tc>
          <w:tcPr>
            <w:tcW w:w="390" w:type="dxa"/>
            <w:vMerge/>
            <w:vAlign w:val="center"/>
          </w:tcPr>
          <w:p w14:paraId="4183758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1C45FE9" w14:textId="18925995" w:rsidR="00E81D25" w:rsidRPr="00134FE9" w:rsidRDefault="00E81D25" w:rsidP="003F75D5">
            <w:pPr>
              <w:rPr>
                <w:rFonts w:ascii="Times New Roman" w:hAnsi="Times New Roman" w:cs="Times New Roman"/>
                <w:sz w:val="16"/>
                <w:szCs w:val="16"/>
              </w:rPr>
            </w:pPr>
          </w:p>
        </w:tc>
        <w:tc>
          <w:tcPr>
            <w:tcW w:w="1578" w:type="dxa"/>
            <w:vMerge/>
            <w:noWrap/>
            <w:vAlign w:val="center"/>
          </w:tcPr>
          <w:p w14:paraId="65A01428" w14:textId="1E222B8C" w:rsidR="00E81D25" w:rsidRPr="00134FE9" w:rsidRDefault="00E81D25" w:rsidP="003F75D5">
            <w:pPr>
              <w:rPr>
                <w:rFonts w:ascii="Times New Roman" w:hAnsi="Times New Roman" w:cs="Times New Roman"/>
                <w:sz w:val="16"/>
                <w:szCs w:val="16"/>
              </w:rPr>
            </w:pPr>
          </w:p>
        </w:tc>
        <w:tc>
          <w:tcPr>
            <w:tcW w:w="5246" w:type="dxa"/>
            <w:noWrap/>
            <w:vAlign w:val="center"/>
            <w:hideMark/>
          </w:tcPr>
          <w:p w14:paraId="49322A4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48DF922" w14:textId="5BBA718E" w:rsidR="00E81D25" w:rsidRPr="00134FE9" w:rsidRDefault="00E81D25" w:rsidP="003F75D5">
            <w:pPr>
              <w:rPr>
                <w:rFonts w:ascii="Times New Roman" w:hAnsi="Times New Roman" w:cs="Times New Roman"/>
                <w:sz w:val="16"/>
                <w:szCs w:val="16"/>
              </w:rPr>
            </w:pPr>
          </w:p>
        </w:tc>
      </w:tr>
      <w:tr w:rsidR="0030391A" w:rsidRPr="00134FE9" w14:paraId="5EE03584" w14:textId="77777777" w:rsidTr="00C82869">
        <w:trPr>
          <w:trHeight w:val="288"/>
          <w:jc w:val="center"/>
        </w:trPr>
        <w:tc>
          <w:tcPr>
            <w:tcW w:w="390" w:type="dxa"/>
            <w:vMerge/>
            <w:vAlign w:val="center"/>
          </w:tcPr>
          <w:p w14:paraId="51936F2A"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482439A" w14:textId="6B41ACEA" w:rsidR="00E81D25" w:rsidRPr="00134FE9" w:rsidRDefault="00E81D25" w:rsidP="003F75D5">
            <w:pPr>
              <w:rPr>
                <w:rFonts w:ascii="Times New Roman" w:hAnsi="Times New Roman" w:cs="Times New Roman"/>
                <w:sz w:val="16"/>
                <w:szCs w:val="16"/>
              </w:rPr>
            </w:pPr>
          </w:p>
        </w:tc>
        <w:tc>
          <w:tcPr>
            <w:tcW w:w="1578" w:type="dxa"/>
            <w:vMerge/>
            <w:noWrap/>
            <w:vAlign w:val="center"/>
          </w:tcPr>
          <w:p w14:paraId="74685A36" w14:textId="1FED6AEF" w:rsidR="00E81D25" w:rsidRPr="00134FE9" w:rsidRDefault="00E81D25" w:rsidP="003F75D5">
            <w:pPr>
              <w:rPr>
                <w:rFonts w:ascii="Times New Roman" w:hAnsi="Times New Roman" w:cs="Times New Roman"/>
                <w:sz w:val="16"/>
                <w:szCs w:val="16"/>
              </w:rPr>
            </w:pPr>
          </w:p>
        </w:tc>
        <w:tc>
          <w:tcPr>
            <w:tcW w:w="5246" w:type="dxa"/>
            <w:noWrap/>
            <w:vAlign w:val="center"/>
            <w:hideMark/>
          </w:tcPr>
          <w:p w14:paraId="6259BFB4"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281C406C" w14:textId="16897A97" w:rsidR="00E81D25" w:rsidRPr="00134FE9" w:rsidRDefault="00E81D25" w:rsidP="003F75D5">
            <w:pPr>
              <w:rPr>
                <w:rFonts w:ascii="Times New Roman" w:hAnsi="Times New Roman" w:cs="Times New Roman"/>
                <w:sz w:val="16"/>
                <w:szCs w:val="16"/>
              </w:rPr>
            </w:pPr>
          </w:p>
        </w:tc>
      </w:tr>
      <w:tr w:rsidR="0030391A" w:rsidRPr="00134FE9" w14:paraId="16515904" w14:textId="77777777" w:rsidTr="00C82869">
        <w:trPr>
          <w:trHeight w:val="288"/>
          <w:jc w:val="center"/>
        </w:trPr>
        <w:tc>
          <w:tcPr>
            <w:tcW w:w="390" w:type="dxa"/>
            <w:vMerge/>
            <w:vAlign w:val="center"/>
          </w:tcPr>
          <w:p w14:paraId="7EF32BDB"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A71F154" w14:textId="201C764D" w:rsidR="00E81D25" w:rsidRPr="00134FE9" w:rsidRDefault="00E81D25" w:rsidP="003F75D5">
            <w:pPr>
              <w:rPr>
                <w:rFonts w:ascii="Times New Roman" w:hAnsi="Times New Roman" w:cs="Times New Roman"/>
                <w:sz w:val="16"/>
                <w:szCs w:val="16"/>
              </w:rPr>
            </w:pPr>
          </w:p>
        </w:tc>
        <w:tc>
          <w:tcPr>
            <w:tcW w:w="1578" w:type="dxa"/>
            <w:vMerge/>
            <w:noWrap/>
            <w:vAlign w:val="center"/>
          </w:tcPr>
          <w:p w14:paraId="6043FE54" w14:textId="722C1AD4" w:rsidR="00E81D25" w:rsidRPr="00134FE9" w:rsidRDefault="00E81D25" w:rsidP="003F75D5">
            <w:pPr>
              <w:rPr>
                <w:rFonts w:ascii="Times New Roman" w:hAnsi="Times New Roman" w:cs="Times New Roman"/>
                <w:sz w:val="16"/>
                <w:szCs w:val="16"/>
              </w:rPr>
            </w:pPr>
          </w:p>
        </w:tc>
        <w:tc>
          <w:tcPr>
            <w:tcW w:w="5246" w:type="dxa"/>
            <w:noWrap/>
            <w:vAlign w:val="center"/>
            <w:hideMark/>
          </w:tcPr>
          <w:p w14:paraId="2B80BC0D"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 c ( O ) c ( C N ( &lt;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 &lt; N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04BB08E8" w14:textId="1B5D5DD5" w:rsidR="00E81D25" w:rsidRPr="00134FE9" w:rsidRDefault="00E81D25" w:rsidP="003F75D5">
            <w:pPr>
              <w:rPr>
                <w:rFonts w:ascii="Times New Roman" w:hAnsi="Times New Roman" w:cs="Times New Roman"/>
                <w:sz w:val="16"/>
                <w:szCs w:val="16"/>
              </w:rPr>
            </w:pPr>
          </w:p>
        </w:tc>
      </w:tr>
      <w:tr w:rsidR="0030391A" w:rsidRPr="00134FE9" w14:paraId="2CEC8E07" w14:textId="77777777" w:rsidTr="00C82869">
        <w:trPr>
          <w:trHeight w:val="288"/>
          <w:jc w:val="center"/>
        </w:trPr>
        <w:tc>
          <w:tcPr>
            <w:tcW w:w="390" w:type="dxa"/>
            <w:vMerge w:val="restart"/>
            <w:vAlign w:val="center"/>
          </w:tcPr>
          <w:p w14:paraId="0E02974D" w14:textId="5D03ABDE"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4</w:t>
            </w:r>
          </w:p>
        </w:tc>
        <w:tc>
          <w:tcPr>
            <w:tcW w:w="1040" w:type="dxa"/>
            <w:vMerge w:val="restart"/>
            <w:noWrap/>
            <w:vAlign w:val="center"/>
            <w:hideMark/>
          </w:tcPr>
          <w:p w14:paraId="49D0B2CA" w14:textId="0C72FB06"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Zhao </w:t>
            </w:r>
            <w:r w:rsidR="00C82869">
              <w:rPr>
                <w:rFonts w:ascii="Times New Roman" w:hAnsi="Times New Roman" w:cs="Times New Roman"/>
                <w:sz w:val="16"/>
                <w:szCs w:val="16"/>
              </w:rPr>
              <w:t xml:space="preserve">et al.,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177/1045389X14544142","ISSN":"15308138","abstract":"The homogeneous dispersion of fine graphite nanoplatelets throughout the epoxy matrix with different mass fraction is prepared. Influence of graphite nanoplatelets of varied mass fraction in the mechanical reinforcement and shape memory effect of graphite nanoplatelets/epoxy composite is investigated. The morphology and crystal structure of graphite nano-platelets are confirmed with the scanning electron microscope and X-ray diffraction, respectively. The shape memory effects and thermo-mechanical properties of graphite nanoplatelets/epoxy composite are studied using dynamic mechanical analysis. It is found that the storage elastic modulus increases with the mass fraction increase in graphite nanoplatelets in the graphite nanoplatelets/epoxy composite, which is the indication of greater recovery stress of graphite nanoplatelets/epoxy composite compared to that of the primitive epoxy material without graphite nanoplatelets. We had showed that the graphite nanoplatelets/epoxy composite is superior to primitive epoxy in shape memory effect and recovery speed.","author":[{"dropping-particle":"","family":"Zhao","given":"Li Min","non-dropping-particle":"","parse-names":false,"suffix":""},{"dropping-particle":"","family":"Feng","given":"Xue","non-dropping-particle":"","parse-names":false,"suffix":""},{"dropping-particle":"","family":"Mi","given":"Xu Jun","non-dropping-particle":"","parse-names":false,"suffix":""},{"dropping-particle":"","family":"Li","given":"Yan Feng","non-dropping-particle":"","parse-names":false,"suffix":""},{"dropping-particle":"","family":"Xie","given":"Hao Feng","non-dropping-particle":"","parse-names":false,"suffix":""},{"dropping-particle":"","family":"Yin","given":"Xiang Qian","non-dropping-particle":"","parse-names":false,"suffix":""}],"container-title":"Journal of Intelligent Material Systems and Structures","id":"ITEM-1","issue":"12","issued":{"date-parts":[["2015"]]},"page":"1491-1497","title":"Mechanical reinforcement and shape memory effect of graphite nanoplatelet-reinforced epoxy composites","type":"article-journal","volume":"26"},"uris":["http://www.mendeley.com/documents/?uuid=203d44f8-a7e9-4e2c-8430-392e8888c13c"]}],"mendeley":{"formattedCitation":"[44]","plainTextFormattedCitation":"[44]","previouslyFormattedCitation":"&lt;sup&gt;4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4]</w:t>
            </w:r>
            <w:r w:rsidRPr="00134FE9">
              <w:rPr>
                <w:rFonts w:ascii="Times New Roman" w:hAnsi="Times New Roman" w:cs="Times New Roman"/>
                <w:sz w:val="16"/>
                <w:szCs w:val="16"/>
              </w:rPr>
              <w:fldChar w:fldCharType="end"/>
            </w:r>
          </w:p>
        </w:tc>
        <w:tc>
          <w:tcPr>
            <w:tcW w:w="1578" w:type="dxa"/>
            <w:vMerge w:val="restart"/>
            <w:noWrap/>
            <w:vAlign w:val="center"/>
          </w:tcPr>
          <w:p w14:paraId="6667BC08" w14:textId="5CB10950" w:rsidR="00E81D25" w:rsidRPr="00134FE9" w:rsidRDefault="00426101" w:rsidP="003F75D5">
            <w:pPr>
              <w:rPr>
                <w:rFonts w:ascii="Times New Roman" w:hAnsi="Times New Roman" w:cs="Times New Roman"/>
                <w:sz w:val="16"/>
                <w:szCs w:val="16"/>
              </w:rPr>
            </w:pPr>
            <w:r>
              <w:rPr>
                <w:rFonts w:ascii="Times New Roman" w:hAnsi="Times New Roman" w:cs="Times New Roman"/>
                <w:sz w:val="16"/>
                <w:szCs w:val="16"/>
              </w:rPr>
              <w:t>E51/4,4’-Methylenedianiline/NGDE</w:t>
            </w:r>
            <w:r w:rsidR="00734AAB">
              <w:rPr>
                <w:rFonts w:ascii="Times New Roman" w:hAnsi="Times New Roman" w:cs="Times New Roman"/>
                <w:sz w:val="16"/>
                <w:szCs w:val="16"/>
              </w:rPr>
              <w:t>/KH-560</w:t>
            </w:r>
          </w:p>
        </w:tc>
        <w:tc>
          <w:tcPr>
            <w:tcW w:w="5246" w:type="dxa"/>
            <w:noWrap/>
            <w:vAlign w:val="center"/>
            <w:hideMark/>
          </w:tcPr>
          <w:p w14:paraId="34A57824"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N </w:t>
            </w:r>
            <w:r w:rsidRPr="00134FE9">
              <w:rPr>
                <w:rFonts w:ascii="Times New Roman" w:hAnsi="Times New Roman" w:cs="Times New Roman"/>
                <w:sz w:val="16"/>
                <w:szCs w:val="16"/>
              </w:rPr>
              <w:lastRenderedPageBreak/>
              <w:t xml:space="preserve">(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val="restart"/>
            <w:noWrap/>
            <w:vAlign w:val="center"/>
            <w:hideMark/>
          </w:tcPr>
          <w:p w14:paraId="5700ECF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lastRenderedPageBreak/>
              <w:t>347.25</w:t>
            </w:r>
          </w:p>
          <w:p w14:paraId="4AFED2DF" w14:textId="256D1851" w:rsidR="00E81D25" w:rsidRPr="00134FE9" w:rsidRDefault="00E81D25" w:rsidP="003F75D5">
            <w:pPr>
              <w:rPr>
                <w:rFonts w:ascii="Times New Roman" w:hAnsi="Times New Roman" w:cs="Times New Roman"/>
                <w:sz w:val="16"/>
                <w:szCs w:val="16"/>
              </w:rPr>
            </w:pPr>
          </w:p>
        </w:tc>
      </w:tr>
      <w:tr w:rsidR="0030391A" w:rsidRPr="00134FE9" w14:paraId="030B6CDC" w14:textId="77777777" w:rsidTr="00C82869">
        <w:trPr>
          <w:trHeight w:val="288"/>
          <w:jc w:val="center"/>
        </w:trPr>
        <w:tc>
          <w:tcPr>
            <w:tcW w:w="390" w:type="dxa"/>
            <w:vMerge/>
            <w:vAlign w:val="center"/>
          </w:tcPr>
          <w:p w14:paraId="1E97A44A"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A11744B" w14:textId="14731920" w:rsidR="00E81D25" w:rsidRPr="00134FE9" w:rsidRDefault="00E81D25" w:rsidP="003F75D5">
            <w:pPr>
              <w:rPr>
                <w:rFonts w:ascii="Times New Roman" w:hAnsi="Times New Roman" w:cs="Times New Roman"/>
                <w:sz w:val="16"/>
                <w:szCs w:val="16"/>
              </w:rPr>
            </w:pPr>
          </w:p>
        </w:tc>
        <w:tc>
          <w:tcPr>
            <w:tcW w:w="1578" w:type="dxa"/>
            <w:vMerge/>
            <w:noWrap/>
            <w:vAlign w:val="center"/>
          </w:tcPr>
          <w:p w14:paraId="5AA71B3D" w14:textId="73AFD84E" w:rsidR="00E81D25" w:rsidRPr="00134FE9" w:rsidRDefault="00E81D25" w:rsidP="003F75D5">
            <w:pPr>
              <w:rPr>
                <w:rFonts w:ascii="Times New Roman" w:hAnsi="Times New Roman" w:cs="Times New Roman"/>
                <w:sz w:val="16"/>
                <w:szCs w:val="16"/>
              </w:rPr>
            </w:pPr>
          </w:p>
        </w:tc>
        <w:tc>
          <w:tcPr>
            <w:tcW w:w="5246" w:type="dxa"/>
            <w:noWrap/>
            <w:vAlign w:val="center"/>
            <w:hideMark/>
          </w:tcPr>
          <w:p w14:paraId="57CCE3A0"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6A45639D" w14:textId="6178166B" w:rsidR="00E81D25" w:rsidRPr="00134FE9" w:rsidRDefault="00E81D25" w:rsidP="003F75D5">
            <w:pPr>
              <w:rPr>
                <w:rFonts w:ascii="Times New Roman" w:hAnsi="Times New Roman" w:cs="Times New Roman"/>
                <w:sz w:val="16"/>
                <w:szCs w:val="16"/>
              </w:rPr>
            </w:pPr>
          </w:p>
        </w:tc>
      </w:tr>
      <w:tr w:rsidR="0030391A" w:rsidRPr="00134FE9" w14:paraId="0BEEF99F" w14:textId="77777777" w:rsidTr="00C82869">
        <w:trPr>
          <w:trHeight w:val="288"/>
          <w:jc w:val="center"/>
        </w:trPr>
        <w:tc>
          <w:tcPr>
            <w:tcW w:w="390" w:type="dxa"/>
            <w:vMerge/>
            <w:vAlign w:val="center"/>
          </w:tcPr>
          <w:p w14:paraId="4FFE5FAC"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85BD9D5" w14:textId="3A865F2F" w:rsidR="00E81D25" w:rsidRPr="00134FE9" w:rsidRDefault="00E81D25" w:rsidP="003F75D5">
            <w:pPr>
              <w:rPr>
                <w:rFonts w:ascii="Times New Roman" w:hAnsi="Times New Roman" w:cs="Times New Roman"/>
                <w:sz w:val="16"/>
                <w:szCs w:val="16"/>
              </w:rPr>
            </w:pPr>
          </w:p>
        </w:tc>
        <w:tc>
          <w:tcPr>
            <w:tcW w:w="1578" w:type="dxa"/>
            <w:vMerge/>
            <w:noWrap/>
            <w:vAlign w:val="center"/>
          </w:tcPr>
          <w:p w14:paraId="26C0BD24" w14:textId="09C1149E" w:rsidR="00E81D25" w:rsidRPr="00134FE9" w:rsidRDefault="00E81D25" w:rsidP="003F75D5">
            <w:pPr>
              <w:rPr>
                <w:rFonts w:ascii="Times New Roman" w:hAnsi="Times New Roman" w:cs="Times New Roman"/>
                <w:sz w:val="16"/>
                <w:szCs w:val="16"/>
              </w:rPr>
            </w:pPr>
          </w:p>
        </w:tc>
        <w:tc>
          <w:tcPr>
            <w:tcW w:w="5246" w:type="dxa"/>
            <w:noWrap/>
            <w:vAlign w:val="center"/>
            <w:hideMark/>
          </w:tcPr>
          <w:p w14:paraId="4B24C2C1"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w:t>
            </w:r>
          </w:p>
        </w:tc>
        <w:tc>
          <w:tcPr>
            <w:tcW w:w="1096" w:type="dxa"/>
            <w:vMerge/>
            <w:noWrap/>
            <w:vAlign w:val="center"/>
            <w:hideMark/>
          </w:tcPr>
          <w:p w14:paraId="5C503430" w14:textId="6A49086D" w:rsidR="00E81D25" w:rsidRPr="00134FE9" w:rsidRDefault="00E81D25" w:rsidP="003F75D5">
            <w:pPr>
              <w:rPr>
                <w:rFonts w:ascii="Times New Roman" w:hAnsi="Times New Roman" w:cs="Times New Roman"/>
                <w:sz w:val="16"/>
                <w:szCs w:val="16"/>
              </w:rPr>
            </w:pPr>
          </w:p>
        </w:tc>
      </w:tr>
      <w:tr w:rsidR="0030391A" w:rsidRPr="00134FE9" w14:paraId="11AF6E92" w14:textId="77777777" w:rsidTr="00C82869">
        <w:trPr>
          <w:trHeight w:val="288"/>
          <w:jc w:val="center"/>
        </w:trPr>
        <w:tc>
          <w:tcPr>
            <w:tcW w:w="390" w:type="dxa"/>
            <w:vMerge/>
            <w:vAlign w:val="center"/>
          </w:tcPr>
          <w:p w14:paraId="2EA065A1"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69EAF69E" w14:textId="6CA91BE7" w:rsidR="00E81D25" w:rsidRPr="00134FE9" w:rsidRDefault="00E81D25" w:rsidP="003F75D5">
            <w:pPr>
              <w:rPr>
                <w:rFonts w:ascii="Times New Roman" w:hAnsi="Times New Roman" w:cs="Times New Roman"/>
                <w:sz w:val="16"/>
                <w:szCs w:val="16"/>
              </w:rPr>
            </w:pPr>
          </w:p>
        </w:tc>
        <w:tc>
          <w:tcPr>
            <w:tcW w:w="1578" w:type="dxa"/>
            <w:vMerge/>
            <w:noWrap/>
            <w:vAlign w:val="center"/>
          </w:tcPr>
          <w:p w14:paraId="7603EB87" w14:textId="02311F68" w:rsidR="00E81D25" w:rsidRPr="00134FE9" w:rsidRDefault="00E81D25" w:rsidP="003F75D5">
            <w:pPr>
              <w:rPr>
                <w:rFonts w:ascii="Times New Roman" w:hAnsi="Times New Roman" w:cs="Times New Roman"/>
                <w:sz w:val="16"/>
                <w:szCs w:val="16"/>
              </w:rPr>
            </w:pPr>
          </w:p>
        </w:tc>
        <w:tc>
          <w:tcPr>
            <w:tcW w:w="5246" w:type="dxa"/>
            <w:noWrap/>
            <w:vAlign w:val="center"/>
            <w:hideMark/>
          </w:tcPr>
          <w:p w14:paraId="0F6F9BF9"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w:t>
            </w:r>
          </w:p>
        </w:tc>
        <w:tc>
          <w:tcPr>
            <w:tcW w:w="1096" w:type="dxa"/>
            <w:vMerge/>
            <w:noWrap/>
            <w:vAlign w:val="center"/>
            <w:hideMark/>
          </w:tcPr>
          <w:p w14:paraId="47BF51BC" w14:textId="3556619A" w:rsidR="00E81D25" w:rsidRPr="00134FE9" w:rsidRDefault="00E81D25" w:rsidP="003F75D5">
            <w:pPr>
              <w:rPr>
                <w:rFonts w:ascii="Times New Roman" w:hAnsi="Times New Roman" w:cs="Times New Roman"/>
                <w:sz w:val="16"/>
                <w:szCs w:val="16"/>
              </w:rPr>
            </w:pPr>
          </w:p>
        </w:tc>
      </w:tr>
      <w:tr w:rsidR="0030391A" w:rsidRPr="00134FE9" w14:paraId="79C34F1D" w14:textId="77777777" w:rsidTr="00C82869">
        <w:trPr>
          <w:trHeight w:val="288"/>
          <w:jc w:val="center"/>
        </w:trPr>
        <w:tc>
          <w:tcPr>
            <w:tcW w:w="390" w:type="dxa"/>
            <w:vMerge/>
            <w:vAlign w:val="center"/>
          </w:tcPr>
          <w:p w14:paraId="53FCA00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12317F47" w14:textId="5A679CF1" w:rsidR="00E81D25" w:rsidRPr="00134FE9" w:rsidRDefault="00E81D25" w:rsidP="003F75D5">
            <w:pPr>
              <w:rPr>
                <w:rFonts w:ascii="Times New Roman" w:hAnsi="Times New Roman" w:cs="Times New Roman"/>
                <w:sz w:val="16"/>
                <w:szCs w:val="16"/>
              </w:rPr>
            </w:pPr>
          </w:p>
        </w:tc>
        <w:tc>
          <w:tcPr>
            <w:tcW w:w="1578" w:type="dxa"/>
            <w:vMerge/>
            <w:noWrap/>
            <w:vAlign w:val="center"/>
          </w:tcPr>
          <w:p w14:paraId="0FEC8F07" w14:textId="6FF3649B" w:rsidR="00E81D25" w:rsidRPr="00134FE9" w:rsidRDefault="00E81D25" w:rsidP="003F75D5">
            <w:pPr>
              <w:rPr>
                <w:rFonts w:ascii="Times New Roman" w:hAnsi="Times New Roman" w:cs="Times New Roman"/>
                <w:sz w:val="16"/>
                <w:szCs w:val="16"/>
              </w:rPr>
            </w:pPr>
          </w:p>
        </w:tc>
        <w:tc>
          <w:tcPr>
            <w:tcW w:w="5246" w:type="dxa"/>
            <w:noWrap/>
            <w:vAlign w:val="center"/>
            <w:hideMark/>
          </w:tcPr>
          <w:p w14:paraId="0137B6E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17111C3" w14:textId="681CD05B" w:rsidR="00E81D25" w:rsidRPr="00134FE9" w:rsidRDefault="00E81D25" w:rsidP="003F75D5">
            <w:pPr>
              <w:rPr>
                <w:rFonts w:ascii="Times New Roman" w:hAnsi="Times New Roman" w:cs="Times New Roman"/>
                <w:sz w:val="16"/>
                <w:szCs w:val="16"/>
              </w:rPr>
            </w:pPr>
          </w:p>
        </w:tc>
      </w:tr>
      <w:tr w:rsidR="0030391A" w:rsidRPr="00134FE9" w14:paraId="2BDC8F8E" w14:textId="77777777" w:rsidTr="00C82869">
        <w:trPr>
          <w:trHeight w:val="288"/>
          <w:jc w:val="center"/>
        </w:trPr>
        <w:tc>
          <w:tcPr>
            <w:tcW w:w="390" w:type="dxa"/>
            <w:vMerge/>
            <w:vAlign w:val="center"/>
          </w:tcPr>
          <w:p w14:paraId="450D0D4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4BEF8B4" w14:textId="1D93AAD2" w:rsidR="00E81D25" w:rsidRPr="00134FE9" w:rsidRDefault="00E81D25" w:rsidP="003F75D5">
            <w:pPr>
              <w:rPr>
                <w:rFonts w:ascii="Times New Roman" w:hAnsi="Times New Roman" w:cs="Times New Roman"/>
                <w:sz w:val="16"/>
                <w:szCs w:val="16"/>
              </w:rPr>
            </w:pPr>
          </w:p>
        </w:tc>
        <w:tc>
          <w:tcPr>
            <w:tcW w:w="1578" w:type="dxa"/>
            <w:vMerge/>
            <w:noWrap/>
            <w:vAlign w:val="center"/>
          </w:tcPr>
          <w:p w14:paraId="3D580442" w14:textId="7771AF93" w:rsidR="00E81D25" w:rsidRPr="00134FE9" w:rsidRDefault="00E81D25" w:rsidP="003F75D5">
            <w:pPr>
              <w:rPr>
                <w:rFonts w:ascii="Times New Roman" w:hAnsi="Times New Roman" w:cs="Times New Roman"/>
                <w:sz w:val="16"/>
                <w:szCs w:val="16"/>
              </w:rPr>
            </w:pPr>
          </w:p>
        </w:tc>
        <w:tc>
          <w:tcPr>
            <w:tcW w:w="5246" w:type="dxa"/>
            <w:noWrap/>
            <w:vAlign w:val="center"/>
            <w:hideMark/>
          </w:tcPr>
          <w:p w14:paraId="74A81CE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7069F4AD" w14:textId="290251AE" w:rsidR="00E81D25" w:rsidRPr="00134FE9" w:rsidRDefault="00E81D25" w:rsidP="003F75D5">
            <w:pPr>
              <w:rPr>
                <w:rFonts w:ascii="Times New Roman" w:hAnsi="Times New Roman" w:cs="Times New Roman"/>
                <w:sz w:val="16"/>
                <w:szCs w:val="16"/>
              </w:rPr>
            </w:pPr>
          </w:p>
        </w:tc>
      </w:tr>
      <w:tr w:rsidR="0030391A" w:rsidRPr="00134FE9" w14:paraId="35904727" w14:textId="77777777" w:rsidTr="00C82869">
        <w:trPr>
          <w:trHeight w:val="288"/>
          <w:jc w:val="center"/>
        </w:trPr>
        <w:tc>
          <w:tcPr>
            <w:tcW w:w="390" w:type="dxa"/>
            <w:vMerge/>
            <w:vAlign w:val="center"/>
          </w:tcPr>
          <w:p w14:paraId="2B8D13BC"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77BF40E" w14:textId="20C4736E" w:rsidR="00E81D25" w:rsidRPr="00134FE9" w:rsidRDefault="00E81D25" w:rsidP="003F75D5">
            <w:pPr>
              <w:rPr>
                <w:rFonts w:ascii="Times New Roman" w:hAnsi="Times New Roman" w:cs="Times New Roman"/>
                <w:sz w:val="16"/>
                <w:szCs w:val="16"/>
              </w:rPr>
            </w:pPr>
          </w:p>
        </w:tc>
        <w:tc>
          <w:tcPr>
            <w:tcW w:w="1578" w:type="dxa"/>
            <w:vMerge/>
            <w:noWrap/>
            <w:vAlign w:val="center"/>
          </w:tcPr>
          <w:p w14:paraId="794EA323" w14:textId="450B51AE" w:rsidR="00E81D25" w:rsidRPr="00134FE9" w:rsidRDefault="00E81D25" w:rsidP="003F75D5">
            <w:pPr>
              <w:rPr>
                <w:rFonts w:ascii="Times New Roman" w:hAnsi="Times New Roman" w:cs="Times New Roman"/>
                <w:sz w:val="16"/>
                <w:szCs w:val="16"/>
              </w:rPr>
            </w:pPr>
          </w:p>
        </w:tc>
        <w:tc>
          <w:tcPr>
            <w:tcW w:w="5246" w:type="dxa"/>
            <w:noWrap/>
            <w:vAlign w:val="center"/>
            <w:hideMark/>
          </w:tcPr>
          <w:p w14:paraId="58D55EB0"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w:t>
            </w:r>
          </w:p>
        </w:tc>
        <w:tc>
          <w:tcPr>
            <w:tcW w:w="1096" w:type="dxa"/>
            <w:vMerge/>
            <w:noWrap/>
            <w:vAlign w:val="center"/>
            <w:hideMark/>
          </w:tcPr>
          <w:p w14:paraId="0C9E7236" w14:textId="67244712" w:rsidR="00E81D25" w:rsidRPr="00134FE9" w:rsidRDefault="00E81D25" w:rsidP="003F75D5">
            <w:pPr>
              <w:rPr>
                <w:rFonts w:ascii="Times New Roman" w:hAnsi="Times New Roman" w:cs="Times New Roman"/>
                <w:sz w:val="16"/>
                <w:szCs w:val="16"/>
              </w:rPr>
            </w:pPr>
          </w:p>
        </w:tc>
      </w:tr>
      <w:tr w:rsidR="0030391A" w:rsidRPr="00134FE9" w14:paraId="0DFC8C76" w14:textId="77777777" w:rsidTr="00C82869">
        <w:trPr>
          <w:trHeight w:val="288"/>
          <w:jc w:val="center"/>
        </w:trPr>
        <w:tc>
          <w:tcPr>
            <w:tcW w:w="390" w:type="dxa"/>
            <w:vMerge/>
            <w:vAlign w:val="center"/>
          </w:tcPr>
          <w:p w14:paraId="148E761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7B066C38" w14:textId="5E3AE5CB" w:rsidR="00E81D25" w:rsidRPr="00134FE9" w:rsidRDefault="00E81D25" w:rsidP="003F75D5">
            <w:pPr>
              <w:rPr>
                <w:rFonts w:ascii="Times New Roman" w:hAnsi="Times New Roman" w:cs="Times New Roman"/>
                <w:sz w:val="16"/>
                <w:szCs w:val="16"/>
              </w:rPr>
            </w:pPr>
          </w:p>
        </w:tc>
        <w:tc>
          <w:tcPr>
            <w:tcW w:w="1578" w:type="dxa"/>
            <w:vMerge/>
            <w:noWrap/>
            <w:vAlign w:val="center"/>
          </w:tcPr>
          <w:p w14:paraId="4072A45E" w14:textId="5249B6F1" w:rsidR="00E81D25" w:rsidRPr="00134FE9" w:rsidRDefault="00E81D25" w:rsidP="003F75D5">
            <w:pPr>
              <w:rPr>
                <w:rFonts w:ascii="Times New Roman" w:hAnsi="Times New Roman" w:cs="Times New Roman"/>
                <w:sz w:val="16"/>
                <w:szCs w:val="16"/>
              </w:rPr>
            </w:pPr>
          </w:p>
        </w:tc>
        <w:tc>
          <w:tcPr>
            <w:tcW w:w="5246" w:type="dxa"/>
            <w:noWrap/>
            <w:vAlign w:val="center"/>
            <w:hideMark/>
          </w:tcPr>
          <w:p w14:paraId="0918861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0CDCCEF7" w14:textId="4EA0093C" w:rsidR="00E81D25" w:rsidRPr="00134FE9" w:rsidRDefault="00E81D25" w:rsidP="003F75D5">
            <w:pPr>
              <w:rPr>
                <w:rFonts w:ascii="Times New Roman" w:hAnsi="Times New Roman" w:cs="Times New Roman"/>
                <w:sz w:val="16"/>
                <w:szCs w:val="16"/>
              </w:rPr>
            </w:pPr>
          </w:p>
        </w:tc>
      </w:tr>
      <w:tr w:rsidR="0030391A" w:rsidRPr="00134FE9" w14:paraId="62E4FE01" w14:textId="77777777" w:rsidTr="00C82869">
        <w:trPr>
          <w:trHeight w:val="288"/>
          <w:jc w:val="center"/>
        </w:trPr>
        <w:tc>
          <w:tcPr>
            <w:tcW w:w="390" w:type="dxa"/>
            <w:vMerge/>
            <w:vAlign w:val="center"/>
          </w:tcPr>
          <w:p w14:paraId="0B39816B"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CA53D38" w14:textId="38540B12" w:rsidR="00E81D25" w:rsidRPr="00134FE9" w:rsidRDefault="00E81D25" w:rsidP="003F75D5">
            <w:pPr>
              <w:rPr>
                <w:rFonts w:ascii="Times New Roman" w:hAnsi="Times New Roman" w:cs="Times New Roman"/>
                <w:sz w:val="16"/>
                <w:szCs w:val="16"/>
              </w:rPr>
            </w:pPr>
          </w:p>
        </w:tc>
        <w:tc>
          <w:tcPr>
            <w:tcW w:w="1578" w:type="dxa"/>
            <w:vMerge/>
            <w:noWrap/>
            <w:vAlign w:val="center"/>
          </w:tcPr>
          <w:p w14:paraId="5A2A6994" w14:textId="143A36E0" w:rsidR="00E81D25" w:rsidRPr="00134FE9" w:rsidRDefault="00E81D25" w:rsidP="003F75D5">
            <w:pPr>
              <w:rPr>
                <w:rFonts w:ascii="Times New Roman" w:hAnsi="Times New Roman" w:cs="Times New Roman"/>
                <w:sz w:val="16"/>
                <w:szCs w:val="16"/>
              </w:rPr>
            </w:pPr>
          </w:p>
        </w:tc>
        <w:tc>
          <w:tcPr>
            <w:tcW w:w="5246" w:type="dxa"/>
            <w:noWrap/>
            <w:vAlign w:val="center"/>
            <w:hideMark/>
          </w:tcPr>
          <w:p w14:paraId="2821439C"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1F2B8048" w14:textId="547A67E4" w:rsidR="00E81D25" w:rsidRPr="00134FE9" w:rsidRDefault="00E81D25" w:rsidP="003F75D5">
            <w:pPr>
              <w:rPr>
                <w:rFonts w:ascii="Times New Roman" w:hAnsi="Times New Roman" w:cs="Times New Roman"/>
                <w:sz w:val="16"/>
                <w:szCs w:val="16"/>
              </w:rPr>
            </w:pPr>
          </w:p>
        </w:tc>
      </w:tr>
      <w:tr w:rsidR="0030391A" w:rsidRPr="00134FE9" w14:paraId="05B90A84" w14:textId="77777777" w:rsidTr="00C82869">
        <w:trPr>
          <w:trHeight w:val="288"/>
          <w:jc w:val="center"/>
        </w:trPr>
        <w:tc>
          <w:tcPr>
            <w:tcW w:w="390" w:type="dxa"/>
            <w:vMerge/>
            <w:vAlign w:val="center"/>
          </w:tcPr>
          <w:p w14:paraId="39B3959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5F160E1" w14:textId="38268B1C" w:rsidR="00E81D25" w:rsidRPr="00134FE9" w:rsidRDefault="00E81D25" w:rsidP="003F75D5">
            <w:pPr>
              <w:rPr>
                <w:rFonts w:ascii="Times New Roman" w:hAnsi="Times New Roman" w:cs="Times New Roman"/>
                <w:sz w:val="16"/>
                <w:szCs w:val="16"/>
              </w:rPr>
            </w:pPr>
          </w:p>
        </w:tc>
        <w:tc>
          <w:tcPr>
            <w:tcW w:w="1578" w:type="dxa"/>
            <w:vMerge/>
            <w:noWrap/>
            <w:vAlign w:val="center"/>
          </w:tcPr>
          <w:p w14:paraId="181E5C86" w14:textId="3D5133E1" w:rsidR="00E81D25" w:rsidRPr="00134FE9" w:rsidRDefault="00E81D25" w:rsidP="003F75D5">
            <w:pPr>
              <w:rPr>
                <w:rFonts w:ascii="Times New Roman" w:hAnsi="Times New Roman" w:cs="Times New Roman"/>
                <w:sz w:val="16"/>
                <w:szCs w:val="16"/>
              </w:rPr>
            </w:pPr>
          </w:p>
        </w:tc>
        <w:tc>
          <w:tcPr>
            <w:tcW w:w="5246" w:type="dxa"/>
            <w:noWrap/>
            <w:vAlign w:val="center"/>
            <w:hideMark/>
          </w:tcPr>
          <w:p w14:paraId="5FD050C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55B7C2CD" w14:textId="3D13DB4B" w:rsidR="00E81D25" w:rsidRPr="00134FE9" w:rsidRDefault="00E81D25" w:rsidP="003F75D5">
            <w:pPr>
              <w:rPr>
                <w:rFonts w:ascii="Times New Roman" w:hAnsi="Times New Roman" w:cs="Times New Roman"/>
                <w:sz w:val="16"/>
                <w:szCs w:val="16"/>
              </w:rPr>
            </w:pPr>
          </w:p>
        </w:tc>
      </w:tr>
      <w:tr w:rsidR="0030391A" w:rsidRPr="00134FE9" w14:paraId="7380D54F" w14:textId="77777777" w:rsidTr="00C82869">
        <w:trPr>
          <w:trHeight w:val="288"/>
          <w:jc w:val="center"/>
        </w:trPr>
        <w:tc>
          <w:tcPr>
            <w:tcW w:w="390" w:type="dxa"/>
            <w:vMerge/>
            <w:vAlign w:val="center"/>
          </w:tcPr>
          <w:p w14:paraId="34733BD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6D52DD7" w14:textId="397E1187" w:rsidR="00E81D25" w:rsidRPr="00134FE9" w:rsidRDefault="00E81D25" w:rsidP="003F75D5">
            <w:pPr>
              <w:rPr>
                <w:rFonts w:ascii="Times New Roman" w:hAnsi="Times New Roman" w:cs="Times New Roman"/>
                <w:sz w:val="16"/>
                <w:szCs w:val="16"/>
              </w:rPr>
            </w:pPr>
          </w:p>
        </w:tc>
        <w:tc>
          <w:tcPr>
            <w:tcW w:w="1578" w:type="dxa"/>
            <w:vMerge/>
            <w:noWrap/>
            <w:vAlign w:val="center"/>
          </w:tcPr>
          <w:p w14:paraId="5B4C5A4F" w14:textId="238DA9EF" w:rsidR="00E81D25" w:rsidRPr="00134FE9" w:rsidRDefault="00E81D25" w:rsidP="003F75D5">
            <w:pPr>
              <w:rPr>
                <w:rFonts w:ascii="Times New Roman" w:hAnsi="Times New Roman" w:cs="Times New Roman"/>
                <w:sz w:val="16"/>
                <w:szCs w:val="16"/>
              </w:rPr>
            </w:pPr>
          </w:p>
        </w:tc>
        <w:tc>
          <w:tcPr>
            <w:tcW w:w="5246" w:type="dxa"/>
            <w:noWrap/>
            <w:vAlign w:val="center"/>
            <w:hideMark/>
          </w:tcPr>
          <w:p w14:paraId="1B31744C"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53475B27" w14:textId="23937225" w:rsidR="00E81D25" w:rsidRPr="00134FE9" w:rsidRDefault="00E81D25" w:rsidP="003F75D5">
            <w:pPr>
              <w:rPr>
                <w:rFonts w:ascii="Times New Roman" w:hAnsi="Times New Roman" w:cs="Times New Roman"/>
                <w:sz w:val="16"/>
                <w:szCs w:val="16"/>
              </w:rPr>
            </w:pPr>
          </w:p>
        </w:tc>
      </w:tr>
      <w:tr w:rsidR="0030391A" w:rsidRPr="00134FE9" w14:paraId="32353FB5" w14:textId="77777777" w:rsidTr="00C82869">
        <w:trPr>
          <w:trHeight w:val="288"/>
          <w:jc w:val="center"/>
        </w:trPr>
        <w:tc>
          <w:tcPr>
            <w:tcW w:w="390" w:type="dxa"/>
            <w:vMerge/>
            <w:vAlign w:val="center"/>
          </w:tcPr>
          <w:p w14:paraId="494DA02D"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084385A" w14:textId="43CA7740" w:rsidR="00E81D25" w:rsidRPr="00134FE9" w:rsidRDefault="00E81D25" w:rsidP="003F75D5">
            <w:pPr>
              <w:rPr>
                <w:rFonts w:ascii="Times New Roman" w:hAnsi="Times New Roman" w:cs="Times New Roman"/>
                <w:sz w:val="16"/>
                <w:szCs w:val="16"/>
              </w:rPr>
            </w:pPr>
          </w:p>
        </w:tc>
        <w:tc>
          <w:tcPr>
            <w:tcW w:w="1578" w:type="dxa"/>
            <w:vMerge/>
            <w:noWrap/>
            <w:vAlign w:val="center"/>
          </w:tcPr>
          <w:p w14:paraId="5B72A9E3" w14:textId="66D4E8CC" w:rsidR="00E81D25" w:rsidRPr="00134FE9" w:rsidRDefault="00E81D25" w:rsidP="003F75D5">
            <w:pPr>
              <w:rPr>
                <w:rFonts w:ascii="Times New Roman" w:hAnsi="Times New Roman" w:cs="Times New Roman"/>
                <w:sz w:val="16"/>
                <w:szCs w:val="16"/>
              </w:rPr>
            </w:pPr>
          </w:p>
        </w:tc>
        <w:tc>
          <w:tcPr>
            <w:tcW w:w="5246" w:type="dxa"/>
            <w:noWrap/>
            <w:vAlign w:val="center"/>
            <w:hideMark/>
          </w:tcPr>
          <w:p w14:paraId="58EC5775"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w:t>
            </w:r>
          </w:p>
        </w:tc>
        <w:tc>
          <w:tcPr>
            <w:tcW w:w="1096" w:type="dxa"/>
            <w:vMerge/>
            <w:noWrap/>
            <w:vAlign w:val="center"/>
            <w:hideMark/>
          </w:tcPr>
          <w:p w14:paraId="7DE41637" w14:textId="4FB94812" w:rsidR="00E81D25" w:rsidRPr="00134FE9" w:rsidRDefault="00E81D25" w:rsidP="003F75D5">
            <w:pPr>
              <w:rPr>
                <w:rFonts w:ascii="Times New Roman" w:hAnsi="Times New Roman" w:cs="Times New Roman"/>
                <w:sz w:val="16"/>
                <w:szCs w:val="16"/>
              </w:rPr>
            </w:pPr>
          </w:p>
        </w:tc>
      </w:tr>
      <w:tr w:rsidR="0030391A" w:rsidRPr="00134FE9" w14:paraId="1FD127DC" w14:textId="77777777" w:rsidTr="00C82869">
        <w:trPr>
          <w:trHeight w:val="288"/>
          <w:jc w:val="center"/>
        </w:trPr>
        <w:tc>
          <w:tcPr>
            <w:tcW w:w="390" w:type="dxa"/>
            <w:vMerge/>
            <w:vAlign w:val="center"/>
          </w:tcPr>
          <w:p w14:paraId="164AE152"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FD9C2D1" w14:textId="4206B497" w:rsidR="00E81D25" w:rsidRPr="00134FE9" w:rsidRDefault="00E81D25" w:rsidP="003F75D5">
            <w:pPr>
              <w:rPr>
                <w:rFonts w:ascii="Times New Roman" w:hAnsi="Times New Roman" w:cs="Times New Roman"/>
                <w:sz w:val="16"/>
                <w:szCs w:val="16"/>
              </w:rPr>
            </w:pPr>
          </w:p>
        </w:tc>
        <w:tc>
          <w:tcPr>
            <w:tcW w:w="1578" w:type="dxa"/>
            <w:vMerge/>
            <w:noWrap/>
            <w:vAlign w:val="center"/>
          </w:tcPr>
          <w:p w14:paraId="2013B162" w14:textId="62476C66" w:rsidR="00E81D25" w:rsidRPr="00134FE9" w:rsidRDefault="00E81D25" w:rsidP="003F75D5">
            <w:pPr>
              <w:rPr>
                <w:rFonts w:ascii="Times New Roman" w:hAnsi="Times New Roman" w:cs="Times New Roman"/>
                <w:sz w:val="16"/>
                <w:szCs w:val="16"/>
              </w:rPr>
            </w:pPr>
          </w:p>
        </w:tc>
        <w:tc>
          <w:tcPr>
            <w:tcW w:w="5246" w:type="dxa"/>
            <w:noWrap/>
            <w:vAlign w:val="center"/>
            <w:hideMark/>
          </w:tcPr>
          <w:p w14:paraId="2E88ADD5"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4C8184D1" w14:textId="37718F9D" w:rsidR="00E81D25" w:rsidRPr="00134FE9" w:rsidRDefault="00E81D25" w:rsidP="003F75D5">
            <w:pPr>
              <w:rPr>
                <w:rFonts w:ascii="Times New Roman" w:hAnsi="Times New Roman" w:cs="Times New Roman"/>
                <w:sz w:val="16"/>
                <w:szCs w:val="16"/>
              </w:rPr>
            </w:pPr>
          </w:p>
        </w:tc>
      </w:tr>
      <w:tr w:rsidR="0030391A" w:rsidRPr="00134FE9" w14:paraId="4BA6875A" w14:textId="77777777" w:rsidTr="00C82869">
        <w:trPr>
          <w:trHeight w:val="288"/>
          <w:jc w:val="center"/>
        </w:trPr>
        <w:tc>
          <w:tcPr>
            <w:tcW w:w="390" w:type="dxa"/>
            <w:vMerge/>
            <w:vAlign w:val="center"/>
          </w:tcPr>
          <w:p w14:paraId="51754AC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5F2E5E9" w14:textId="51B2BFCF" w:rsidR="00E81D25" w:rsidRPr="00134FE9" w:rsidRDefault="00E81D25" w:rsidP="003F75D5">
            <w:pPr>
              <w:rPr>
                <w:rFonts w:ascii="Times New Roman" w:hAnsi="Times New Roman" w:cs="Times New Roman"/>
                <w:sz w:val="16"/>
                <w:szCs w:val="16"/>
              </w:rPr>
            </w:pPr>
          </w:p>
        </w:tc>
        <w:tc>
          <w:tcPr>
            <w:tcW w:w="1578" w:type="dxa"/>
            <w:vMerge/>
            <w:noWrap/>
            <w:vAlign w:val="center"/>
          </w:tcPr>
          <w:p w14:paraId="426ADDF5" w14:textId="377B5A8B" w:rsidR="00E81D25" w:rsidRPr="00134FE9" w:rsidRDefault="00E81D25" w:rsidP="003F75D5">
            <w:pPr>
              <w:rPr>
                <w:rFonts w:ascii="Times New Roman" w:hAnsi="Times New Roman" w:cs="Times New Roman"/>
                <w:sz w:val="16"/>
                <w:szCs w:val="16"/>
              </w:rPr>
            </w:pPr>
          </w:p>
        </w:tc>
        <w:tc>
          <w:tcPr>
            <w:tcW w:w="5246" w:type="dxa"/>
            <w:noWrap/>
            <w:vAlign w:val="center"/>
            <w:hideMark/>
          </w:tcPr>
          <w:p w14:paraId="18D1D054"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w:t>
            </w:r>
          </w:p>
        </w:tc>
        <w:tc>
          <w:tcPr>
            <w:tcW w:w="1096" w:type="dxa"/>
            <w:vMerge/>
            <w:noWrap/>
            <w:vAlign w:val="center"/>
            <w:hideMark/>
          </w:tcPr>
          <w:p w14:paraId="4431F591" w14:textId="223E58CF" w:rsidR="00E81D25" w:rsidRPr="00134FE9" w:rsidRDefault="00E81D25" w:rsidP="003F75D5">
            <w:pPr>
              <w:rPr>
                <w:rFonts w:ascii="Times New Roman" w:hAnsi="Times New Roman" w:cs="Times New Roman"/>
                <w:sz w:val="16"/>
                <w:szCs w:val="16"/>
              </w:rPr>
            </w:pPr>
          </w:p>
        </w:tc>
      </w:tr>
      <w:tr w:rsidR="0030391A" w:rsidRPr="00134FE9" w14:paraId="6C9CCAD5" w14:textId="77777777" w:rsidTr="00C82869">
        <w:trPr>
          <w:trHeight w:val="288"/>
          <w:jc w:val="center"/>
        </w:trPr>
        <w:tc>
          <w:tcPr>
            <w:tcW w:w="390" w:type="dxa"/>
            <w:vMerge/>
            <w:vAlign w:val="center"/>
          </w:tcPr>
          <w:p w14:paraId="3A4B2DE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EA37311" w14:textId="1BC39C2D" w:rsidR="00E81D25" w:rsidRPr="00134FE9" w:rsidRDefault="00E81D25" w:rsidP="003F75D5">
            <w:pPr>
              <w:rPr>
                <w:rFonts w:ascii="Times New Roman" w:hAnsi="Times New Roman" w:cs="Times New Roman"/>
                <w:sz w:val="16"/>
                <w:szCs w:val="16"/>
              </w:rPr>
            </w:pPr>
          </w:p>
        </w:tc>
        <w:tc>
          <w:tcPr>
            <w:tcW w:w="1578" w:type="dxa"/>
            <w:vMerge/>
            <w:noWrap/>
            <w:vAlign w:val="center"/>
          </w:tcPr>
          <w:p w14:paraId="6F82382D" w14:textId="24CDA3E9" w:rsidR="00E81D25" w:rsidRPr="00134FE9" w:rsidRDefault="00E81D25" w:rsidP="003F75D5">
            <w:pPr>
              <w:rPr>
                <w:rFonts w:ascii="Times New Roman" w:hAnsi="Times New Roman" w:cs="Times New Roman"/>
                <w:sz w:val="16"/>
                <w:szCs w:val="16"/>
              </w:rPr>
            </w:pPr>
          </w:p>
        </w:tc>
        <w:tc>
          <w:tcPr>
            <w:tcW w:w="5246" w:type="dxa"/>
            <w:noWrap/>
            <w:vAlign w:val="center"/>
            <w:hideMark/>
          </w:tcPr>
          <w:p w14:paraId="71B210DA"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573D7ACC" w14:textId="2F2F7E77" w:rsidR="00E81D25" w:rsidRPr="00134FE9" w:rsidRDefault="00E81D25" w:rsidP="003F75D5">
            <w:pPr>
              <w:rPr>
                <w:rFonts w:ascii="Times New Roman" w:hAnsi="Times New Roman" w:cs="Times New Roman"/>
                <w:sz w:val="16"/>
                <w:szCs w:val="16"/>
              </w:rPr>
            </w:pPr>
          </w:p>
        </w:tc>
      </w:tr>
      <w:tr w:rsidR="0030391A" w:rsidRPr="00134FE9" w14:paraId="7F6DD747" w14:textId="77777777" w:rsidTr="00C82869">
        <w:trPr>
          <w:trHeight w:val="288"/>
          <w:jc w:val="center"/>
        </w:trPr>
        <w:tc>
          <w:tcPr>
            <w:tcW w:w="390" w:type="dxa"/>
            <w:vMerge/>
            <w:vAlign w:val="center"/>
          </w:tcPr>
          <w:p w14:paraId="0C63AD0A"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61E4EB4" w14:textId="712DFD84" w:rsidR="00E81D25" w:rsidRPr="00134FE9" w:rsidRDefault="00E81D25" w:rsidP="003F75D5">
            <w:pPr>
              <w:rPr>
                <w:rFonts w:ascii="Times New Roman" w:hAnsi="Times New Roman" w:cs="Times New Roman"/>
                <w:sz w:val="16"/>
                <w:szCs w:val="16"/>
              </w:rPr>
            </w:pPr>
          </w:p>
        </w:tc>
        <w:tc>
          <w:tcPr>
            <w:tcW w:w="1578" w:type="dxa"/>
            <w:vMerge/>
            <w:noWrap/>
            <w:vAlign w:val="center"/>
          </w:tcPr>
          <w:p w14:paraId="63BE3D02" w14:textId="5C7F2D13" w:rsidR="00E81D25" w:rsidRPr="00134FE9" w:rsidRDefault="00E81D25" w:rsidP="003F75D5">
            <w:pPr>
              <w:rPr>
                <w:rFonts w:ascii="Times New Roman" w:hAnsi="Times New Roman" w:cs="Times New Roman"/>
                <w:sz w:val="16"/>
                <w:szCs w:val="16"/>
              </w:rPr>
            </w:pPr>
          </w:p>
        </w:tc>
        <w:tc>
          <w:tcPr>
            <w:tcW w:w="5246" w:type="dxa"/>
            <w:noWrap/>
            <w:vAlign w:val="center"/>
            <w:hideMark/>
          </w:tcPr>
          <w:p w14:paraId="14376BF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D35AE56" w14:textId="283DDE75" w:rsidR="00E81D25" w:rsidRPr="00134FE9" w:rsidRDefault="00E81D25" w:rsidP="003F75D5">
            <w:pPr>
              <w:rPr>
                <w:rFonts w:ascii="Times New Roman" w:hAnsi="Times New Roman" w:cs="Times New Roman"/>
                <w:sz w:val="16"/>
                <w:szCs w:val="16"/>
              </w:rPr>
            </w:pPr>
          </w:p>
        </w:tc>
      </w:tr>
      <w:tr w:rsidR="0030391A" w:rsidRPr="00134FE9" w14:paraId="3908C55C" w14:textId="77777777" w:rsidTr="00C82869">
        <w:trPr>
          <w:trHeight w:val="288"/>
          <w:jc w:val="center"/>
        </w:trPr>
        <w:tc>
          <w:tcPr>
            <w:tcW w:w="390" w:type="dxa"/>
            <w:vMerge/>
            <w:vAlign w:val="center"/>
          </w:tcPr>
          <w:p w14:paraId="6D9C6D4B"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3E8CE48" w14:textId="66F20450" w:rsidR="00E81D25" w:rsidRPr="00134FE9" w:rsidRDefault="00E81D25" w:rsidP="003F75D5">
            <w:pPr>
              <w:rPr>
                <w:rFonts w:ascii="Times New Roman" w:hAnsi="Times New Roman" w:cs="Times New Roman"/>
                <w:sz w:val="16"/>
                <w:szCs w:val="16"/>
              </w:rPr>
            </w:pPr>
          </w:p>
        </w:tc>
        <w:tc>
          <w:tcPr>
            <w:tcW w:w="1578" w:type="dxa"/>
            <w:vMerge/>
            <w:noWrap/>
            <w:vAlign w:val="center"/>
          </w:tcPr>
          <w:p w14:paraId="053E7401" w14:textId="774DA955" w:rsidR="00E81D25" w:rsidRPr="00134FE9" w:rsidRDefault="00E81D25" w:rsidP="003F75D5">
            <w:pPr>
              <w:rPr>
                <w:rFonts w:ascii="Times New Roman" w:hAnsi="Times New Roman" w:cs="Times New Roman"/>
                <w:sz w:val="16"/>
                <w:szCs w:val="16"/>
              </w:rPr>
            </w:pPr>
          </w:p>
        </w:tc>
        <w:tc>
          <w:tcPr>
            <w:tcW w:w="5246" w:type="dxa"/>
            <w:noWrap/>
            <w:vAlign w:val="center"/>
            <w:hideMark/>
          </w:tcPr>
          <w:p w14:paraId="47F507A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1E3381D7" w14:textId="6F27D21B" w:rsidR="00E81D25" w:rsidRPr="00134FE9" w:rsidRDefault="00E81D25" w:rsidP="003F75D5">
            <w:pPr>
              <w:rPr>
                <w:rFonts w:ascii="Times New Roman" w:hAnsi="Times New Roman" w:cs="Times New Roman"/>
                <w:sz w:val="16"/>
                <w:szCs w:val="16"/>
              </w:rPr>
            </w:pPr>
          </w:p>
        </w:tc>
      </w:tr>
      <w:tr w:rsidR="0030391A" w:rsidRPr="00134FE9" w14:paraId="1EE3D5F9" w14:textId="77777777" w:rsidTr="00C82869">
        <w:trPr>
          <w:trHeight w:val="288"/>
          <w:jc w:val="center"/>
        </w:trPr>
        <w:tc>
          <w:tcPr>
            <w:tcW w:w="390" w:type="dxa"/>
            <w:vMerge/>
            <w:vAlign w:val="center"/>
          </w:tcPr>
          <w:p w14:paraId="6670C322"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088335D" w14:textId="2519B63B" w:rsidR="00E81D25" w:rsidRPr="00134FE9" w:rsidRDefault="00E81D25" w:rsidP="003F75D5">
            <w:pPr>
              <w:rPr>
                <w:rFonts w:ascii="Times New Roman" w:hAnsi="Times New Roman" w:cs="Times New Roman"/>
                <w:sz w:val="16"/>
                <w:szCs w:val="16"/>
              </w:rPr>
            </w:pPr>
          </w:p>
        </w:tc>
        <w:tc>
          <w:tcPr>
            <w:tcW w:w="1578" w:type="dxa"/>
            <w:vMerge/>
            <w:noWrap/>
            <w:vAlign w:val="center"/>
          </w:tcPr>
          <w:p w14:paraId="24274191" w14:textId="2BD5AD7B" w:rsidR="00E81D25" w:rsidRPr="00134FE9" w:rsidRDefault="00E81D25" w:rsidP="003F75D5">
            <w:pPr>
              <w:rPr>
                <w:rFonts w:ascii="Times New Roman" w:hAnsi="Times New Roman" w:cs="Times New Roman"/>
                <w:sz w:val="16"/>
                <w:szCs w:val="16"/>
              </w:rPr>
            </w:pPr>
          </w:p>
        </w:tc>
        <w:tc>
          <w:tcPr>
            <w:tcW w:w="5246" w:type="dxa"/>
            <w:noWrap/>
            <w:vAlign w:val="center"/>
            <w:hideMark/>
          </w:tcPr>
          <w:p w14:paraId="110B15CB"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lastRenderedPageBreak/>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714FD679" w14:textId="50F168EC" w:rsidR="00E81D25" w:rsidRPr="00134FE9" w:rsidRDefault="00E81D25" w:rsidP="003F75D5">
            <w:pPr>
              <w:rPr>
                <w:rFonts w:ascii="Times New Roman" w:hAnsi="Times New Roman" w:cs="Times New Roman"/>
                <w:sz w:val="16"/>
                <w:szCs w:val="16"/>
              </w:rPr>
            </w:pPr>
          </w:p>
        </w:tc>
      </w:tr>
      <w:tr w:rsidR="0030391A" w:rsidRPr="00134FE9" w14:paraId="241BE30F" w14:textId="77777777" w:rsidTr="00C82869">
        <w:trPr>
          <w:trHeight w:val="288"/>
          <w:jc w:val="center"/>
        </w:trPr>
        <w:tc>
          <w:tcPr>
            <w:tcW w:w="390" w:type="dxa"/>
            <w:vMerge/>
            <w:vAlign w:val="center"/>
          </w:tcPr>
          <w:p w14:paraId="4818F68C"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594683B" w14:textId="0EFAD70E" w:rsidR="00E81D25" w:rsidRPr="00134FE9" w:rsidRDefault="00E81D25" w:rsidP="003F75D5">
            <w:pPr>
              <w:rPr>
                <w:rFonts w:ascii="Times New Roman" w:hAnsi="Times New Roman" w:cs="Times New Roman"/>
                <w:sz w:val="16"/>
                <w:szCs w:val="16"/>
              </w:rPr>
            </w:pPr>
          </w:p>
        </w:tc>
        <w:tc>
          <w:tcPr>
            <w:tcW w:w="1578" w:type="dxa"/>
            <w:vMerge/>
            <w:noWrap/>
            <w:vAlign w:val="center"/>
          </w:tcPr>
          <w:p w14:paraId="496F70CE" w14:textId="1AC3B210" w:rsidR="00E81D25" w:rsidRPr="00134FE9" w:rsidRDefault="00E81D25" w:rsidP="003F75D5">
            <w:pPr>
              <w:rPr>
                <w:rFonts w:ascii="Times New Roman" w:hAnsi="Times New Roman" w:cs="Times New Roman"/>
                <w:sz w:val="16"/>
                <w:szCs w:val="16"/>
              </w:rPr>
            </w:pPr>
          </w:p>
        </w:tc>
        <w:tc>
          <w:tcPr>
            <w:tcW w:w="5246" w:type="dxa"/>
            <w:noWrap/>
            <w:vAlign w:val="center"/>
            <w:hideMark/>
          </w:tcPr>
          <w:p w14:paraId="534772B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w:t>
            </w:r>
          </w:p>
        </w:tc>
        <w:tc>
          <w:tcPr>
            <w:tcW w:w="1096" w:type="dxa"/>
            <w:vMerge/>
            <w:noWrap/>
            <w:vAlign w:val="center"/>
            <w:hideMark/>
          </w:tcPr>
          <w:p w14:paraId="7708B530" w14:textId="71A0DEEE" w:rsidR="00E81D25" w:rsidRPr="00134FE9" w:rsidRDefault="00E81D25" w:rsidP="003F75D5">
            <w:pPr>
              <w:rPr>
                <w:rFonts w:ascii="Times New Roman" w:hAnsi="Times New Roman" w:cs="Times New Roman"/>
                <w:sz w:val="16"/>
                <w:szCs w:val="16"/>
              </w:rPr>
            </w:pPr>
          </w:p>
        </w:tc>
      </w:tr>
      <w:tr w:rsidR="0030391A" w:rsidRPr="00134FE9" w14:paraId="14716189" w14:textId="77777777" w:rsidTr="00C82869">
        <w:trPr>
          <w:trHeight w:val="288"/>
          <w:jc w:val="center"/>
        </w:trPr>
        <w:tc>
          <w:tcPr>
            <w:tcW w:w="390" w:type="dxa"/>
            <w:vMerge/>
            <w:vAlign w:val="center"/>
          </w:tcPr>
          <w:p w14:paraId="0FCA6712"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CE26A39" w14:textId="00B73720" w:rsidR="00E81D25" w:rsidRPr="00134FE9" w:rsidRDefault="00E81D25" w:rsidP="003F75D5">
            <w:pPr>
              <w:rPr>
                <w:rFonts w:ascii="Times New Roman" w:hAnsi="Times New Roman" w:cs="Times New Roman"/>
                <w:sz w:val="16"/>
                <w:szCs w:val="16"/>
              </w:rPr>
            </w:pPr>
          </w:p>
        </w:tc>
        <w:tc>
          <w:tcPr>
            <w:tcW w:w="1578" w:type="dxa"/>
            <w:vMerge/>
            <w:noWrap/>
            <w:vAlign w:val="center"/>
          </w:tcPr>
          <w:p w14:paraId="7511FA40" w14:textId="50E9DFFB" w:rsidR="00E81D25" w:rsidRPr="00134FE9" w:rsidRDefault="00E81D25" w:rsidP="003F75D5">
            <w:pPr>
              <w:rPr>
                <w:rFonts w:ascii="Times New Roman" w:hAnsi="Times New Roman" w:cs="Times New Roman"/>
                <w:sz w:val="16"/>
                <w:szCs w:val="16"/>
              </w:rPr>
            </w:pPr>
          </w:p>
        </w:tc>
        <w:tc>
          <w:tcPr>
            <w:tcW w:w="5246" w:type="dxa"/>
            <w:noWrap/>
            <w:vAlign w:val="center"/>
            <w:hideMark/>
          </w:tcPr>
          <w:p w14:paraId="4DBA5885"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w:t>
            </w:r>
          </w:p>
        </w:tc>
        <w:tc>
          <w:tcPr>
            <w:tcW w:w="1096" w:type="dxa"/>
            <w:vMerge/>
            <w:noWrap/>
            <w:vAlign w:val="center"/>
            <w:hideMark/>
          </w:tcPr>
          <w:p w14:paraId="00E2B61F" w14:textId="6ABBFD04" w:rsidR="00E81D25" w:rsidRPr="00134FE9" w:rsidRDefault="00E81D25" w:rsidP="003F75D5">
            <w:pPr>
              <w:rPr>
                <w:rFonts w:ascii="Times New Roman" w:hAnsi="Times New Roman" w:cs="Times New Roman"/>
                <w:sz w:val="16"/>
                <w:szCs w:val="16"/>
              </w:rPr>
            </w:pPr>
          </w:p>
        </w:tc>
      </w:tr>
      <w:tr w:rsidR="0030391A" w:rsidRPr="00134FE9" w14:paraId="492299B5" w14:textId="77777777" w:rsidTr="00C82869">
        <w:trPr>
          <w:trHeight w:val="288"/>
          <w:jc w:val="center"/>
        </w:trPr>
        <w:tc>
          <w:tcPr>
            <w:tcW w:w="390" w:type="dxa"/>
            <w:vMerge/>
            <w:vAlign w:val="center"/>
          </w:tcPr>
          <w:p w14:paraId="697C988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CB786EE" w14:textId="62E0E9F7" w:rsidR="00E81D25" w:rsidRPr="00134FE9" w:rsidRDefault="00E81D25" w:rsidP="003F75D5">
            <w:pPr>
              <w:rPr>
                <w:rFonts w:ascii="Times New Roman" w:hAnsi="Times New Roman" w:cs="Times New Roman"/>
                <w:sz w:val="16"/>
                <w:szCs w:val="16"/>
              </w:rPr>
            </w:pPr>
          </w:p>
        </w:tc>
        <w:tc>
          <w:tcPr>
            <w:tcW w:w="1578" w:type="dxa"/>
            <w:vMerge/>
            <w:noWrap/>
            <w:vAlign w:val="center"/>
          </w:tcPr>
          <w:p w14:paraId="07C04CB7" w14:textId="340D3019" w:rsidR="00E81D25" w:rsidRPr="00134FE9" w:rsidRDefault="00E81D25" w:rsidP="003F75D5">
            <w:pPr>
              <w:rPr>
                <w:rFonts w:ascii="Times New Roman" w:hAnsi="Times New Roman" w:cs="Times New Roman"/>
                <w:sz w:val="16"/>
                <w:szCs w:val="16"/>
              </w:rPr>
            </w:pPr>
          </w:p>
        </w:tc>
        <w:tc>
          <w:tcPr>
            <w:tcW w:w="5246" w:type="dxa"/>
            <w:noWrap/>
            <w:vAlign w:val="center"/>
            <w:hideMark/>
          </w:tcPr>
          <w:p w14:paraId="774BC804"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314542DB" w14:textId="5C188E61" w:rsidR="00E81D25" w:rsidRPr="00134FE9" w:rsidRDefault="00E81D25" w:rsidP="003F75D5">
            <w:pPr>
              <w:rPr>
                <w:rFonts w:ascii="Times New Roman" w:hAnsi="Times New Roman" w:cs="Times New Roman"/>
                <w:sz w:val="16"/>
                <w:szCs w:val="16"/>
              </w:rPr>
            </w:pPr>
          </w:p>
        </w:tc>
      </w:tr>
      <w:tr w:rsidR="0030391A" w:rsidRPr="00134FE9" w14:paraId="36E9371B" w14:textId="77777777" w:rsidTr="00C82869">
        <w:trPr>
          <w:trHeight w:val="288"/>
          <w:jc w:val="center"/>
        </w:trPr>
        <w:tc>
          <w:tcPr>
            <w:tcW w:w="390" w:type="dxa"/>
            <w:vMerge/>
            <w:vAlign w:val="center"/>
          </w:tcPr>
          <w:p w14:paraId="47A6B25A"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F6F9FE7" w14:textId="6BF596CA" w:rsidR="00E81D25" w:rsidRPr="00134FE9" w:rsidRDefault="00E81D25" w:rsidP="003F75D5">
            <w:pPr>
              <w:rPr>
                <w:rFonts w:ascii="Times New Roman" w:hAnsi="Times New Roman" w:cs="Times New Roman"/>
                <w:sz w:val="16"/>
                <w:szCs w:val="16"/>
              </w:rPr>
            </w:pPr>
          </w:p>
        </w:tc>
        <w:tc>
          <w:tcPr>
            <w:tcW w:w="1578" w:type="dxa"/>
            <w:vMerge/>
            <w:noWrap/>
            <w:vAlign w:val="center"/>
          </w:tcPr>
          <w:p w14:paraId="08563105" w14:textId="1D89DF27" w:rsidR="00E81D25" w:rsidRPr="00134FE9" w:rsidRDefault="00E81D25" w:rsidP="003F75D5">
            <w:pPr>
              <w:rPr>
                <w:rFonts w:ascii="Times New Roman" w:hAnsi="Times New Roman" w:cs="Times New Roman"/>
                <w:sz w:val="16"/>
                <w:szCs w:val="16"/>
              </w:rPr>
            </w:pPr>
          </w:p>
        </w:tc>
        <w:tc>
          <w:tcPr>
            <w:tcW w:w="5246" w:type="dxa"/>
            <w:noWrap/>
            <w:vAlign w:val="center"/>
            <w:hideMark/>
          </w:tcPr>
          <w:p w14:paraId="6DA346F5"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vMerge/>
            <w:noWrap/>
            <w:vAlign w:val="center"/>
            <w:hideMark/>
          </w:tcPr>
          <w:p w14:paraId="2BE62369" w14:textId="73597BE6" w:rsidR="00E81D25" w:rsidRPr="00134FE9" w:rsidRDefault="00E81D25" w:rsidP="003F75D5">
            <w:pPr>
              <w:rPr>
                <w:rFonts w:ascii="Times New Roman" w:hAnsi="Times New Roman" w:cs="Times New Roman"/>
                <w:sz w:val="16"/>
                <w:szCs w:val="16"/>
              </w:rPr>
            </w:pPr>
          </w:p>
        </w:tc>
      </w:tr>
      <w:tr w:rsidR="0030391A" w:rsidRPr="00134FE9" w14:paraId="4284F99F" w14:textId="77777777" w:rsidTr="00C82869">
        <w:trPr>
          <w:trHeight w:val="288"/>
          <w:jc w:val="center"/>
        </w:trPr>
        <w:tc>
          <w:tcPr>
            <w:tcW w:w="390" w:type="dxa"/>
            <w:vMerge/>
            <w:vAlign w:val="center"/>
          </w:tcPr>
          <w:p w14:paraId="7DD398A9"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2BF3D6FC" w14:textId="611500FB" w:rsidR="00E81D25" w:rsidRPr="00134FE9" w:rsidRDefault="00E81D25" w:rsidP="003F75D5">
            <w:pPr>
              <w:rPr>
                <w:rFonts w:ascii="Times New Roman" w:hAnsi="Times New Roman" w:cs="Times New Roman"/>
                <w:sz w:val="16"/>
                <w:szCs w:val="16"/>
              </w:rPr>
            </w:pPr>
          </w:p>
        </w:tc>
        <w:tc>
          <w:tcPr>
            <w:tcW w:w="1578" w:type="dxa"/>
            <w:vMerge/>
            <w:noWrap/>
            <w:vAlign w:val="center"/>
          </w:tcPr>
          <w:p w14:paraId="448B42A9" w14:textId="018572BC" w:rsidR="00E81D25" w:rsidRPr="00134FE9" w:rsidRDefault="00E81D25" w:rsidP="003F75D5">
            <w:pPr>
              <w:rPr>
                <w:rFonts w:ascii="Times New Roman" w:hAnsi="Times New Roman" w:cs="Times New Roman"/>
                <w:sz w:val="16"/>
                <w:szCs w:val="16"/>
              </w:rPr>
            </w:pPr>
          </w:p>
        </w:tc>
        <w:tc>
          <w:tcPr>
            <w:tcW w:w="5246" w:type="dxa"/>
            <w:noWrap/>
            <w:vAlign w:val="center"/>
            <w:hideMark/>
          </w:tcPr>
          <w:p w14:paraId="2D892151"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00CFE4B1" w14:textId="7619328D" w:rsidR="00E81D25" w:rsidRPr="00134FE9" w:rsidRDefault="00E81D25" w:rsidP="003F75D5">
            <w:pPr>
              <w:rPr>
                <w:rFonts w:ascii="Times New Roman" w:hAnsi="Times New Roman" w:cs="Times New Roman"/>
                <w:sz w:val="16"/>
                <w:szCs w:val="16"/>
              </w:rPr>
            </w:pPr>
          </w:p>
        </w:tc>
      </w:tr>
      <w:tr w:rsidR="0030391A" w:rsidRPr="00134FE9" w14:paraId="7583F3B8" w14:textId="77777777" w:rsidTr="00C82869">
        <w:trPr>
          <w:trHeight w:val="288"/>
          <w:jc w:val="center"/>
        </w:trPr>
        <w:tc>
          <w:tcPr>
            <w:tcW w:w="390" w:type="dxa"/>
            <w:vMerge/>
            <w:vAlign w:val="center"/>
          </w:tcPr>
          <w:p w14:paraId="14B62792"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02691FC2" w14:textId="399498C9" w:rsidR="00E81D25" w:rsidRPr="00134FE9" w:rsidRDefault="00E81D25" w:rsidP="003F75D5">
            <w:pPr>
              <w:rPr>
                <w:rFonts w:ascii="Times New Roman" w:hAnsi="Times New Roman" w:cs="Times New Roman"/>
                <w:sz w:val="16"/>
                <w:szCs w:val="16"/>
              </w:rPr>
            </w:pPr>
          </w:p>
        </w:tc>
        <w:tc>
          <w:tcPr>
            <w:tcW w:w="1578" w:type="dxa"/>
            <w:vMerge/>
            <w:noWrap/>
            <w:vAlign w:val="center"/>
          </w:tcPr>
          <w:p w14:paraId="15F41000" w14:textId="1657A871" w:rsidR="00E81D25" w:rsidRPr="00134FE9" w:rsidRDefault="00E81D25" w:rsidP="003F75D5">
            <w:pPr>
              <w:rPr>
                <w:rFonts w:ascii="Times New Roman" w:hAnsi="Times New Roman" w:cs="Times New Roman"/>
                <w:sz w:val="16"/>
                <w:szCs w:val="16"/>
              </w:rPr>
            </w:pPr>
          </w:p>
        </w:tc>
        <w:tc>
          <w:tcPr>
            <w:tcW w:w="5246" w:type="dxa"/>
            <w:noWrap/>
            <w:vAlign w:val="center"/>
            <w:hideMark/>
          </w:tcPr>
          <w:p w14:paraId="4F167E28"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C C(  C )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O C ) O C , C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C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O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w:t>
            </w:r>
          </w:p>
        </w:tc>
        <w:tc>
          <w:tcPr>
            <w:tcW w:w="1096" w:type="dxa"/>
            <w:vMerge/>
            <w:noWrap/>
            <w:vAlign w:val="center"/>
            <w:hideMark/>
          </w:tcPr>
          <w:p w14:paraId="2CF2B12E" w14:textId="47E1A636" w:rsidR="00E81D25" w:rsidRPr="00134FE9" w:rsidRDefault="00E81D25" w:rsidP="003F75D5">
            <w:pPr>
              <w:rPr>
                <w:rFonts w:ascii="Times New Roman" w:hAnsi="Times New Roman" w:cs="Times New Roman"/>
                <w:sz w:val="16"/>
                <w:szCs w:val="16"/>
              </w:rPr>
            </w:pPr>
          </w:p>
        </w:tc>
      </w:tr>
      <w:tr w:rsidR="0030391A" w:rsidRPr="00134FE9" w14:paraId="58EAD608" w14:textId="77777777" w:rsidTr="00C82869">
        <w:trPr>
          <w:trHeight w:val="288"/>
          <w:jc w:val="center"/>
        </w:trPr>
        <w:tc>
          <w:tcPr>
            <w:tcW w:w="390" w:type="dxa"/>
            <w:vMerge w:val="restart"/>
            <w:vAlign w:val="center"/>
          </w:tcPr>
          <w:p w14:paraId="4A52648D" w14:textId="25B3F33D"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5</w:t>
            </w:r>
          </w:p>
        </w:tc>
        <w:tc>
          <w:tcPr>
            <w:tcW w:w="1040" w:type="dxa"/>
            <w:vMerge w:val="restart"/>
            <w:noWrap/>
            <w:vAlign w:val="center"/>
            <w:hideMark/>
          </w:tcPr>
          <w:p w14:paraId="6229DB05" w14:textId="603A0615" w:rsidR="00E81D25" w:rsidRPr="00134FE9" w:rsidRDefault="00E81D25"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Lin&amp;Chen</w:t>
            </w:r>
            <w:proofErr w:type="spellEnd"/>
            <w:r w:rsidR="00C82869">
              <w:rPr>
                <w:rFonts w:ascii="Times New Roman" w:hAnsi="Times New Roman" w:cs="Times New Roman"/>
                <w:sz w:val="16"/>
                <w:szCs w:val="16"/>
              </w:rPr>
              <w:t xml:space="preserve">, </w:t>
            </w:r>
            <w:r w:rsidRPr="00134FE9">
              <w:rPr>
                <w:rFonts w:ascii="Times New Roman" w:hAnsi="Times New Roman" w:cs="Times New Roman"/>
                <w:sz w:val="16"/>
                <w:szCs w:val="16"/>
              </w:rPr>
              <w:t>1999</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SICI)1097-4628(19990815)73:7&lt;1305::AID-APP24&gt;3.0.CO;2-5","ISSN":"0021-8995","author":[{"dropping-particle":"","family":"Lin","given":"J R","non-dropping-particle":"","parse-names":false,"suffix":""},{"dropping-particle":"","family":"Chen","given":"L W","non-dropping-particle":"","parse-names":false,"suffix":""}],"container-title":"Journal of Applied polymer Science","id":"ITEM-1","issued":{"date-parts":[["1999"]]},"page":"1305-1319","title":"Shape-Memorizzed Crosslinked Eser-Type Polyurethane and Its Mechanical Viscoelastic Model","type":"article-journal","volume":"73"},"uris":["http://www.mendeley.com/documents/?uuid=7182a569-dbac-42c6-86e1-cde75591b823"]}],"mendeley":{"formattedCitation":"[45]","plainTextFormattedCitation":"[45]","previouslyFormattedCitation":"&lt;sup&gt;45&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5]</w:t>
            </w:r>
            <w:r w:rsidRPr="00134FE9">
              <w:rPr>
                <w:rFonts w:ascii="Times New Roman" w:hAnsi="Times New Roman" w:cs="Times New Roman"/>
                <w:sz w:val="16"/>
                <w:szCs w:val="16"/>
              </w:rPr>
              <w:fldChar w:fldCharType="end"/>
            </w:r>
          </w:p>
        </w:tc>
        <w:tc>
          <w:tcPr>
            <w:tcW w:w="1578" w:type="dxa"/>
            <w:vMerge w:val="restart"/>
            <w:noWrap/>
            <w:vAlign w:val="center"/>
            <w:hideMark/>
          </w:tcPr>
          <w:p w14:paraId="7AC42E59" w14:textId="62BED875" w:rsidR="00E81D25" w:rsidRPr="00134FE9" w:rsidRDefault="000739B0" w:rsidP="003F75D5">
            <w:pPr>
              <w:rPr>
                <w:rFonts w:ascii="Times New Roman" w:hAnsi="Times New Roman" w:cs="Times New Roman"/>
                <w:sz w:val="16"/>
                <w:szCs w:val="16"/>
              </w:rPr>
            </w:pPr>
            <w:r>
              <w:rPr>
                <w:rFonts w:ascii="Times New Roman" w:hAnsi="Times New Roman" w:cs="Times New Roman"/>
                <w:sz w:val="18"/>
                <w:szCs w:val="18"/>
              </w:rPr>
              <w:t>PBAG-based PU</w:t>
            </w:r>
          </w:p>
        </w:tc>
        <w:tc>
          <w:tcPr>
            <w:tcW w:w="5246" w:type="dxa"/>
            <w:noWrap/>
            <w:vAlign w:val="center"/>
            <w:hideMark/>
          </w:tcPr>
          <w:p w14:paraId="5332FCE0" w14:textId="77777777" w:rsidR="00E81D25" w:rsidRPr="00134FE9" w:rsidRDefault="00E81D25" w:rsidP="003F75D5">
            <w:pPr>
              <w:rPr>
                <w:rFonts w:ascii="Times New Roman" w:hAnsi="Times New Roman" w:cs="Times New Roman"/>
                <w:sz w:val="16"/>
                <w:szCs w:val="16"/>
              </w:rPr>
            </w:pPr>
            <w:proofErr w:type="gramStart"/>
            <w:r w:rsidRPr="00134FE9">
              <w:rPr>
                <w:rFonts w:ascii="Times New Roman" w:hAnsi="Times New Roman" w:cs="Times New Roman"/>
                <w:sz w:val="16"/>
                <w:szCs w:val="16"/>
              </w:rPr>
              <w:t>{ $</w:t>
            </w:r>
            <w:proofErr w:type="gramEnd"/>
            <w:r w:rsidRPr="00134FE9">
              <w:rPr>
                <w:rFonts w:ascii="Times New Roman" w:hAnsi="Times New Roman" w:cs="Times New Roman"/>
                <w:sz w:val="16"/>
                <w:szCs w:val="16"/>
              </w:rPr>
              <w:t xml:space="preserve"> O C N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O $ ) c 1 ) c 2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w:t>
            </w:r>
          </w:p>
        </w:tc>
        <w:tc>
          <w:tcPr>
            <w:tcW w:w="1096" w:type="dxa"/>
            <w:vMerge w:val="restart"/>
            <w:noWrap/>
            <w:vAlign w:val="center"/>
            <w:hideMark/>
          </w:tcPr>
          <w:p w14:paraId="786E5941"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49</w:t>
            </w:r>
          </w:p>
          <w:p w14:paraId="661BF09E" w14:textId="4C40F5B6" w:rsidR="00E81D25" w:rsidRPr="00134FE9" w:rsidRDefault="00E81D25" w:rsidP="003F75D5">
            <w:pPr>
              <w:rPr>
                <w:rFonts w:ascii="Times New Roman" w:hAnsi="Times New Roman" w:cs="Times New Roman"/>
                <w:sz w:val="16"/>
                <w:szCs w:val="16"/>
              </w:rPr>
            </w:pPr>
          </w:p>
        </w:tc>
      </w:tr>
      <w:tr w:rsidR="0030391A" w:rsidRPr="00134FE9" w14:paraId="51DBCF06" w14:textId="77777777" w:rsidTr="00C82869">
        <w:trPr>
          <w:trHeight w:val="288"/>
          <w:jc w:val="center"/>
        </w:trPr>
        <w:tc>
          <w:tcPr>
            <w:tcW w:w="390" w:type="dxa"/>
            <w:vMerge/>
            <w:vAlign w:val="center"/>
          </w:tcPr>
          <w:p w14:paraId="4D8F7A94"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4421DBAE" w14:textId="55E85847"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1F575D4" w14:textId="2AC13FFF" w:rsidR="00E81D25" w:rsidRPr="00134FE9" w:rsidRDefault="00E81D25" w:rsidP="003F75D5">
            <w:pPr>
              <w:rPr>
                <w:rFonts w:ascii="Times New Roman" w:hAnsi="Times New Roman" w:cs="Times New Roman"/>
                <w:sz w:val="16"/>
                <w:szCs w:val="16"/>
              </w:rPr>
            </w:pPr>
          </w:p>
        </w:tc>
        <w:tc>
          <w:tcPr>
            <w:tcW w:w="5246" w:type="dxa"/>
            <w:noWrap/>
            <w:vAlign w:val="center"/>
            <w:hideMark/>
          </w:tcPr>
          <w:p w14:paraId="20B63B21" w14:textId="77777777" w:rsidR="00E81D25" w:rsidRPr="00134FE9" w:rsidRDefault="00E81D25" w:rsidP="003F75D5">
            <w:pPr>
              <w:rPr>
                <w:rFonts w:ascii="Times New Roman" w:hAnsi="Times New Roman" w:cs="Times New Roman"/>
                <w:sz w:val="16"/>
                <w:szCs w:val="16"/>
              </w:rPr>
            </w:pPr>
            <w:proofErr w:type="gramStart"/>
            <w:r w:rsidRPr="00134FE9">
              <w:rPr>
                <w:rFonts w:ascii="Times New Roman" w:hAnsi="Times New Roman" w:cs="Times New Roman"/>
                <w:sz w:val="16"/>
                <w:szCs w:val="16"/>
              </w:rPr>
              <w:t>{ $</w:t>
            </w:r>
            <w:proofErr w:type="gram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  $ O C N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O $ ) c 1 ) c 2 }</w:t>
            </w:r>
          </w:p>
        </w:tc>
        <w:tc>
          <w:tcPr>
            <w:tcW w:w="1096" w:type="dxa"/>
            <w:vMerge/>
            <w:noWrap/>
            <w:vAlign w:val="center"/>
            <w:hideMark/>
          </w:tcPr>
          <w:p w14:paraId="0A073729" w14:textId="0E65F4D5" w:rsidR="00E81D25" w:rsidRPr="00134FE9" w:rsidRDefault="00E81D25" w:rsidP="003F75D5">
            <w:pPr>
              <w:rPr>
                <w:rFonts w:ascii="Times New Roman" w:hAnsi="Times New Roman" w:cs="Times New Roman"/>
                <w:sz w:val="16"/>
                <w:szCs w:val="16"/>
              </w:rPr>
            </w:pPr>
          </w:p>
        </w:tc>
      </w:tr>
      <w:tr w:rsidR="0030391A" w:rsidRPr="00134FE9" w14:paraId="65C88924" w14:textId="77777777" w:rsidTr="00C82869">
        <w:trPr>
          <w:trHeight w:val="288"/>
          <w:jc w:val="center"/>
        </w:trPr>
        <w:tc>
          <w:tcPr>
            <w:tcW w:w="390" w:type="dxa"/>
            <w:vMerge w:val="restart"/>
            <w:vAlign w:val="center"/>
          </w:tcPr>
          <w:p w14:paraId="0155CFDB" w14:textId="27D0E81C"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6</w:t>
            </w:r>
          </w:p>
        </w:tc>
        <w:tc>
          <w:tcPr>
            <w:tcW w:w="1040" w:type="dxa"/>
            <w:vMerge w:val="restart"/>
            <w:noWrap/>
            <w:vAlign w:val="center"/>
            <w:hideMark/>
          </w:tcPr>
          <w:p w14:paraId="20A10606" w14:textId="1EEDDF7D"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Park</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04</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pp.20903","ISSN":"00218995","abstract":"Poly(ethylene terephthalate) (PET) and poly(ethylene glycol) (PEG) copolymers crosslinked with glycerol and sulfoisophthalate (SP) were prepared to investigate the feasibility of fabricating smart vibration-controlling composite laminate. The composition of glycerol and SP was varied to get a copolymer with the best mechanical and shape memory properties. The highest shape recovery was observed for the copolymer with 2.5 mol % of glycerol and 2.5 mol % of SP. With the high shape-recovery copolymer in hand, sandwich-type copolymer composites were made with epoxy beam laminate, and the copolymer composite, in the best case, showed improved impact strength (3.5 times) and damping effect (2.6 times) compared to epoxy laminate beam alone. The sandwich-type epoxy composite, together with the advantage of control of glass transition temperature by PET, PEG, or the additives, can be applied to structural composite material requiring vibration control. ©2004 Wiley Periodicals, Inc.","author":[{"dropping-particle":"","family":"Park","given":"Chul","non-dropping-particle":"","parse-names":false,"suffix":""},{"dropping-particle":"","family":"Lee","given":"Joon Yul","non-dropping-particle":"","parse-names":false,"suffix":""},{"dropping-particle":"","family":"Chun","given":"Byoung Chul","non-dropping-particle":"","parse-names":false,"suffix":""},{"dropping-particle":"","family":"Chung","given":"Yong Chan","non-dropping-particle":"","parse-names":false,"suffix":""},{"dropping-particle":"","family":"Cho","given":"Jae Whan","non-dropping-particle":"","parse-names":false,"suffix":""},{"dropping-particle":"","family":"Cho","given":"Bong Gyoo","non-dropping-particle":"","parse-names":false,"suffix":""}],"container-title":"Journal of Applied Polymer Science","id":"ITEM-1","issue":"1","issued":{"date-parts":[["2004"]]},"page":"308-316","title":"Shape memory effect of poly(ethylene terephthalate) and poly(ethylene glycol) copolymer cross-linked with glycerol and sulfoisophthalate group and its application to impact-absorbing composite material","type":"article-journal","volume":"94"},"uris":["http://www.mendeley.com/documents/?uuid=f4a09579-82d3-4efa-9ca4-b8850b89ecca"]}],"mendeley":{"formattedCitation":"[46]","plainTextFormattedCitation":"[46]","previouslyFormattedCitation":"&lt;sup&gt;4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6]</w:t>
            </w:r>
            <w:r w:rsidRPr="00134FE9">
              <w:rPr>
                <w:rFonts w:ascii="Times New Roman" w:hAnsi="Times New Roman" w:cs="Times New Roman"/>
                <w:sz w:val="16"/>
                <w:szCs w:val="16"/>
              </w:rPr>
              <w:fldChar w:fldCharType="end"/>
            </w:r>
          </w:p>
          <w:p w14:paraId="78A1FCAE" w14:textId="56ADCE81" w:rsidR="00E81D25" w:rsidRPr="00134FE9" w:rsidRDefault="00E81D25" w:rsidP="003F75D5">
            <w:pPr>
              <w:rPr>
                <w:rFonts w:ascii="Times New Roman" w:hAnsi="Times New Roman" w:cs="Times New Roman"/>
                <w:sz w:val="16"/>
                <w:szCs w:val="16"/>
              </w:rPr>
            </w:pPr>
          </w:p>
        </w:tc>
        <w:tc>
          <w:tcPr>
            <w:tcW w:w="1578" w:type="dxa"/>
            <w:vMerge w:val="restart"/>
            <w:noWrap/>
            <w:vAlign w:val="center"/>
            <w:hideMark/>
          </w:tcPr>
          <w:p w14:paraId="158E4567"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G25D15</w:t>
            </w:r>
          </w:p>
          <w:p w14:paraId="7967A7CD" w14:textId="4BAA1328" w:rsidR="00E81D25" w:rsidRPr="00134FE9" w:rsidRDefault="00E81D25" w:rsidP="003F75D5">
            <w:pPr>
              <w:rPr>
                <w:rFonts w:ascii="Times New Roman" w:hAnsi="Times New Roman" w:cs="Times New Roman"/>
                <w:sz w:val="16"/>
                <w:szCs w:val="16"/>
              </w:rPr>
            </w:pPr>
          </w:p>
        </w:tc>
        <w:tc>
          <w:tcPr>
            <w:tcW w:w="5246" w:type="dxa"/>
            <w:noWrap/>
            <w:vAlign w:val="center"/>
            <w:hideMark/>
          </w:tcPr>
          <w:p w14:paraId="189D68C6"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lt;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lt; , O = C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S ( O ) ( O ) O ) c 1 }</w:t>
            </w:r>
          </w:p>
        </w:tc>
        <w:tc>
          <w:tcPr>
            <w:tcW w:w="1096" w:type="dxa"/>
            <w:vMerge w:val="restart"/>
            <w:noWrap/>
            <w:vAlign w:val="center"/>
            <w:hideMark/>
          </w:tcPr>
          <w:p w14:paraId="6A74F8BE"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45.2</w:t>
            </w:r>
          </w:p>
          <w:p w14:paraId="69C92CCC" w14:textId="47A8550E" w:rsidR="00E81D25" w:rsidRPr="00134FE9" w:rsidRDefault="00E81D25" w:rsidP="003F75D5">
            <w:pPr>
              <w:rPr>
                <w:rFonts w:ascii="Times New Roman" w:hAnsi="Times New Roman" w:cs="Times New Roman"/>
                <w:sz w:val="16"/>
                <w:szCs w:val="16"/>
              </w:rPr>
            </w:pPr>
          </w:p>
        </w:tc>
      </w:tr>
      <w:tr w:rsidR="0030391A" w:rsidRPr="00134FE9" w14:paraId="675A6C85" w14:textId="77777777" w:rsidTr="00C82869">
        <w:trPr>
          <w:trHeight w:val="288"/>
          <w:jc w:val="center"/>
        </w:trPr>
        <w:tc>
          <w:tcPr>
            <w:tcW w:w="390" w:type="dxa"/>
            <w:vMerge/>
            <w:vAlign w:val="center"/>
          </w:tcPr>
          <w:p w14:paraId="157F0C50"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9420DA8" w14:textId="5413C525"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5612CF3B" w14:textId="495323B9" w:rsidR="00E81D25" w:rsidRPr="00134FE9" w:rsidRDefault="00E81D25" w:rsidP="003F75D5">
            <w:pPr>
              <w:rPr>
                <w:rFonts w:ascii="Times New Roman" w:hAnsi="Times New Roman" w:cs="Times New Roman"/>
                <w:sz w:val="16"/>
                <w:szCs w:val="16"/>
              </w:rPr>
            </w:pPr>
          </w:p>
        </w:tc>
        <w:tc>
          <w:tcPr>
            <w:tcW w:w="5246" w:type="dxa"/>
            <w:noWrap/>
            <w:vAlign w:val="center"/>
            <w:hideMark/>
          </w:tcPr>
          <w:p w14:paraId="2AA4E52C"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lt;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lt; ,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C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S ( O ) ( O ) O ) c 1 }</w:t>
            </w:r>
          </w:p>
        </w:tc>
        <w:tc>
          <w:tcPr>
            <w:tcW w:w="1096" w:type="dxa"/>
            <w:vMerge/>
            <w:noWrap/>
            <w:vAlign w:val="center"/>
            <w:hideMark/>
          </w:tcPr>
          <w:p w14:paraId="12F8A18D" w14:textId="16202696" w:rsidR="00E81D25" w:rsidRPr="00134FE9" w:rsidRDefault="00E81D25" w:rsidP="003F75D5">
            <w:pPr>
              <w:rPr>
                <w:rFonts w:ascii="Times New Roman" w:hAnsi="Times New Roman" w:cs="Times New Roman"/>
                <w:sz w:val="16"/>
                <w:szCs w:val="16"/>
              </w:rPr>
            </w:pPr>
          </w:p>
        </w:tc>
      </w:tr>
      <w:tr w:rsidR="0030391A" w:rsidRPr="00134FE9" w14:paraId="19A49C3A" w14:textId="77777777" w:rsidTr="00C82869">
        <w:trPr>
          <w:trHeight w:val="288"/>
          <w:jc w:val="center"/>
        </w:trPr>
        <w:tc>
          <w:tcPr>
            <w:tcW w:w="390" w:type="dxa"/>
            <w:vMerge/>
            <w:vAlign w:val="center"/>
          </w:tcPr>
          <w:p w14:paraId="40A47B79"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13022367" w14:textId="46081F45"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5414EE46" w14:textId="72A0FC12" w:rsidR="00E81D25" w:rsidRPr="00134FE9" w:rsidRDefault="00E81D25" w:rsidP="003F75D5">
            <w:pPr>
              <w:rPr>
                <w:rFonts w:ascii="Times New Roman" w:hAnsi="Times New Roman" w:cs="Times New Roman"/>
                <w:sz w:val="16"/>
                <w:szCs w:val="16"/>
              </w:rPr>
            </w:pPr>
          </w:p>
        </w:tc>
        <w:tc>
          <w:tcPr>
            <w:tcW w:w="5246" w:type="dxa"/>
            <w:noWrap/>
            <w:vAlign w:val="center"/>
            <w:hideMark/>
          </w:tcPr>
          <w:p w14:paraId="4205D4B0"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S ( O ) ( O ) O ) c 1 ,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lt;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lt; }</w:t>
            </w:r>
          </w:p>
        </w:tc>
        <w:tc>
          <w:tcPr>
            <w:tcW w:w="1096" w:type="dxa"/>
            <w:vMerge/>
            <w:noWrap/>
            <w:vAlign w:val="center"/>
            <w:hideMark/>
          </w:tcPr>
          <w:p w14:paraId="74BD34EF" w14:textId="65C30333" w:rsidR="00E81D25" w:rsidRPr="00134FE9" w:rsidRDefault="00E81D25" w:rsidP="003F75D5">
            <w:pPr>
              <w:rPr>
                <w:rFonts w:ascii="Times New Roman" w:hAnsi="Times New Roman" w:cs="Times New Roman"/>
                <w:sz w:val="16"/>
                <w:szCs w:val="16"/>
              </w:rPr>
            </w:pPr>
          </w:p>
        </w:tc>
      </w:tr>
      <w:tr w:rsidR="0030391A" w:rsidRPr="00134FE9" w14:paraId="45522E74" w14:textId="77777777" w:rsidTr="00C82869">
        <w:trPr>
          <w:trHeight w:val="288"/>
          <w:jc w:val="center"/>
        </w:trPr>
        <w:tc>
          <w:tcPr>
            <w:tcW w:w="390" w:type="dxa"/>
            <w:vMerge/>
            <w:vAlign w:val="center"/>
          </w:tcPr>
          <w:p w14:paraId="04659CF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5B0A2A05" w14:textId="0121AFE5"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2FFAF090" w14:textId="7B090132" w:rsidR="00E81D25" w:rsidRPr="00134FE9" w:rsidRDefault="00E81D25" w:rsidP="003F75D5">
            <w:pPr>
              <w:rPr>
                <w:rFonts w:ascii="Times New Roman" w:hAnsi="Times New Roman" w:cs="Times New Roman"/>
                <w:sz w:val="16"/>
                <w:szCs w:val="16"/>
              </w:rPr>
            </w:pPr>
          </w:p>
        </w:tc>
        <w:tc>
          <w:tcPr>
            <w:tcW w:w="5246" w:type="dxa"/>
            <w:noWrap/>
            <w:vAlign w:val="center"/>
            <w:hideMark/>
          </w:tcPr>
          <w:p w14:paraId="48EB899F"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C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S ( O ) ( O ) O ) c 1 ,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lt;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lt; }</w:t>
            </w:r>
          </w:p>
        </w:tc>
        <w:tc>
          <w:tcPr>
            <w:tcW w:w="1096" w:type="dxa"/>
            <w:vMerge/>
            <w:noWrap/>
            <w:vAlign w:val="center"/>
            <w:hideMark/>
          </w:tcPr>
          <w:p w14:paraId="0F0B7347" w14:textId="37AADFD7" w:rsidR="00E81D25" w:rsidRPr="00134FE9" w:rsidRDefault="00E81D25" w:rsidP="003F75D5">
            <w:pPr>
              <w:rPr>
                <w:rFonts w:ascii="Times New Roman" w:hAnsi="Times New Roman" w:cs="Times New Roman"/>
                <w:sz w:val="16"/>
                <w:szCs w:val="16"/>
              </w:rPr>
            </w:pPr>
          </w:p>
        </w:tc>
      </w:tr>
      <w:tr w:rsidR="0030391A" w:rsidRPr="00134FE9" w14:paraId="75118490" w14:textId="77777777" w:rsidTr="00C82869">
        <w:trPr>
          <w:trHeight w:val="288"/>
          <w:jc w:val="center"/>
        </w:trPr>
        <w:tc>
          <w:tcPr>
            <w:tcW w:w="390" w:type="dxa"/>
            <w:vMerge/>
            <w:vAlign w:val="center"/>
          </w:tcPr>
          <w:p w14:paraId="5FAE4ADE"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7CCCF2CD" w14:textId="4944639D"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5D8B9A6E" w14:textId="70E4CC81" w:rsidR="00E81D25" w:rsidRPr="00134FE9" w:rsidRDefault="00E81D25" w:rsidP="003F75D5">
            <w:pPr>
              <w:rPr>
                <w:rFonts w:ascii="Times New Roman" w:hAnsi="Times New Roman" w:cs="Times New Roman"/>
                <w:sz w:val="16"/>
                <w:szCs w:val="16"/>
              </w:rPr>
            </w:pPr>
          </w:p>
        </w:tc>
        <w:tc>
          <w:tcPr>
            <w:tcW w:w="5246" w:type="dxa"/>
            <w:noWrap/>
            <w:vAlign w:val="center"/>
            <w:hideMark/>
          </w:tcPr>
          <w:p w14:paraId="4FB066D2"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lt;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lt; , O = C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S ( O ) ( O ) O ) c 1 ,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w:t>
            </w:r>
          </w:p>
        </w:tc>
        <w:tc>
          <w:tcPr>
            <w:tcW w:w="1096" w:type="dxa"/>
            <w:vMerge/>
            <w:noWrap/>
            <w:vAlign w:val="center"/>
            <w:hideMark/>
          </w:tcPr>
          <w:p w14:paraId="3D655F9B" w14:textId="77F5B018" w:rsidR="00E81D25" w:rsidRPr="00134FE9" w:rsidRDefault="00E81D25" w:rsidP="003F75D5">
            <w:pPr>
              <w:rPr>
                <w:rFonts w:ascii="Times New Roman" w:hAnsi="Times New Roman" w:cs="Times New Roman"/>
                <w:sz w:val="16"/>
                <w:szCs w:val="16"/>
              </w:rPr>
            </w:pPr>
          </w:p>
        </w:tc>
      </w:tr>
      <w:tr w:rsidR="0030391A" w:rsidRPr="00134FE9" w14:paraId="6F065A88" w14:textId="77777777" w:rsidTr="00C82869">
        <w:trPr>
          <w:trHeight w:val="288"/>
          <w:jc w:val="center"/>
        </w:trPr>
        <w:tc>
          <w:tcPr>
            <w:tcW w:w="390" w:type="dxa"/>
            <w:vMerge/>
            <w:vAlign w:val="center"/>
          </w:tcPr>
          <w:p w14:paraId="591BA70F" w14:textId="77777777" w:rsidR="00E81D25" w:rsidRPr="00134FE9" w:rsidRDefault="00E81D25" w:rsidP="003F75D5">
            <w:pPr>
              <w:rPr>
                <w:rFonts w:ascii="Times New Roman" w:hAnsi="Times New Roman" w:cs="Times New Roman"/>
                <w:sz w:val="16"/>
                <w:szCs w:val="16"/>
              </w:rPr>
            </w:pPr>
          </w:p>
        </w:tc>
        <w:tc>
          <w:tcPr>
            <w:tcW w:w="1040" w:type="dxa"/>
            <w:vMerge/>
            <w:noWrap/>
            <w:vAlign w:val="center"/>
            <w:hideMark/>
          </w:tcPr>
          <w:p w14:paraId="3C177E8D" w14:textId="3C7B1684" w:rsidR="00E81D25" w:rsidRPr="00134FE9" w:rsidRDefault="00E81D25" w:rsidP="003F75D5">
            <w:pPr>
              <w:rPr>
                <w:rFonts w:ascii="Times New Roman" w:hAnsi="Times New Roman" w:cs="Times New Roman"/>
                <w:sz w:val="16"/>
                <w:szCs w:val="16"/>
              </w:rPr>
            </w:pPr>
          </w:p>
        </w:tc>
        <w:tc>
          <w:tcPr>
            <w:tcW w:w="1578" w:type="dxa"/>
            <w:vMerge/>
            <w:noWrap/>
            <w:vAlign w:val="center"/>
            <w:hideMark/>
          </w:tcPr>
          <w:p w14:paraId="6C5EB2F9" w14:textId="106274FE" w:rsidR="00E81D25" w:rsidRPr="00134FE9" w:rsidRDefault="00E81D25" w:rsidP="003F75D5">
            <w:pPr>
              <w:rPr>
                <w:rFonts w:ascii="Times New Roman" w:hAnsi="Times New Roman" w:cs="Times New Roman"/>
                <w:sz w:val="16"/>
                <w:szCs w:val="16"/>
              </w:rPr>
            </w:pPr>
          </w:p>
        </w:tc>
        <w:tc>
          <w:tcPr>
            <w:tcW w:w="5246" w:type="dxa"/>
            <w:noWrap/>
            <w:vAlign w:val="center"/>
            <w:hideMark/>
          </w:tcPr>
          <w:p w14:paraId="0804ECCD" w14:textId="77777777" w:rsidR="00E81D25"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S ( O ) ( O ) O ) c 1 , &lt;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lt; , O = C ( O &gt;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O)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w:t>
            </w:r>
          </w:p>
        </w:tc>
        <w:tc>
          <w:tcPr>
            <w:tcW w:w="1096" w:type="dxa"/>
            <w:vMerge/>
            <w:noWrap/>
            <w:vAlign w:val="center"/>
            <w:hideMark/>
          </w:tcPr>
          <w:p w14:paraId="3FFD2F24" w14:textId="0D0287BA" w:rsidR="00E81D25" w:rsidRPr="00134FE9" w:rsidRDefault="00E81D25" w:rsidP="003F75D5">
            <w:pPr>
              <w:rPr>
                <w:rFonts w:ascii="Times New Roman" w:hAnsi="Times New Roman" w:cs="Times New Roman"/>
                <w:sz w:val="16"/>
                <w:szCs w:val="16"/>
              </w:rPr>
            </w:pPr>
          </w:p>
        </w:tc>
      </w:tr>
      <w:tr w:rsidR="0030391A" w:rsidRPr="00134FE9" w14:paraId="2C54BE15" w14:textId="77777777" w:rsidTr="00C82869">
        <w:trPr>
          <w:trHeight w:val="288"/>
          <w:jc w:val="center"/>
        </w:trPr>
        <w:tc>
          <w:tcPr>
            <w:tcW w:w="390" w:type="dxa"/>
            <w:vAlign w:val="center"/>
          </w:tcPr>
          <w:p w14:paraId="29A101A8" w14:textId="32D5342A"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7</w:t>
            </w:r>
          </w:p>
        </w:tc>
        <w:tc>
          <w:tcPr>
            <w:tcW w:w="1040" w:type="dxa"/>
            <w:noWrap/>
            <w:vAlign w:val="center"/>
            <w:hideMark/>
          </w:tcPr>
          <w:p w14:paraId="61CC072B" w14:textId="5E78E0E9"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Liu200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msea.2009.12.014","ISSN":"09215093","abstract":"A series of shape memory epoxy resins (SMEPs) were prepared by epoxy and varying content of aromatic amine curing agent, for the purpose of application on space deployable structures. The thermal and mechanical properties of SMEPs were investigated by DSC, DMA and tensile test. Shape memory properties were also studied by an unusual method we called fold-deploy shape memory test. The effects of cross-linking density, recovery temperature and consecutive cycles on the shape memory properties were revealed through systematic variation of these factors. The results showed this series of SMEPs had high shape retention ratio (more than 99.5%) and shape recovery ratio (around 100%). Their Tg varied from 44.7 °C to 145.3 °C, users could choose as individual requirement. © 2009 Elsevier B.V. All rights reserved.","author":[{"dropping-particle":"","family":"Liu","given":"Yuyan","non-dropping-particle":"","parse-names":false,"suffix":""},{"dropping-particle":"","family":"Han","given":"Chunmiao","non-dropping-particle":"","parse-names":false,"suffix":""},{"dropping-particle":"","family":"Tan","given":"Huifeng","non-dropping-particle":"","parse-names":false,"suffix":""},{"dropping-particle":"","family":"Du","given":"Xingwen","non-dropping-particle":"","parse-names":false,"suffix":""}],"container-title":"Materials Science and Engineering A","id":"ITEM-1","issue":"10-11","issued":{"date-parts":[["2010"]]},"page":"2510-2514","publisher":"Elsevier B.V.","title":"Thermal, mechanical and shape memory properties of shape memory epoxy resin","type":"article-journal","volume":"527"},"uris":["http://www.mendeley.com/documents/?uuid=41449536-fa4c-42f8-9779-8b3063ff1b90"]}],"mendeley":{"formattedCitation":"[30]","plainTextFormattedCitation":"[30]","previouslyFormattedCitation":"&lt;sup&gt;30&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0]</w:t>
            </w:r>
            <w:r w:rsidRPr="00134FE9">
              <w:rPr>
                <w:rFonts w:ascii="Times New Roman" w:hAnsi="Times New Roman" w:cs="Times New Roman"/>
                <w:sz w:val="16"/>
                <w:szCs w:val="16"/>
              </w:rPr>
              <w:fldChar w:fldCharType="end"/>
            </w:r>
          </w:p>
        </w:tc>
        <w:tc>
          <w:tcPr>
            <w:tcW w:w="1578" w:type="dxa"/>
            <w:noWrap/>
            <w:vAlign w:val="center"/>
            <w:hideMark/>
          </w:tcPr>
          <w:p w14:paraId="6B3BEEE2"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P(MMA-co-VP)-PEG1000</w:t>
            </w:r>
          </w:p>
        </w:tc>
        <w:tc>
          <w:tcPr>
            <w:tcW w:w="5246" w:type="dxa"/>
            <w:noWrap/>
            <w:vAlign w:val="center"/>
            <w:hideMark/>
          </w:tcPr>
          <w:p w14:paraId="5D24F346" w14:textId="403E7A03" w:rsidR="009812C6"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C O C ( = O ) C ( C ) C ( C ) ( $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 $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O $ }</w:t>
            </w:r>
          </w:p>
          <w:p w14:paraId="7FDFDCF5" w14:textId="1BA4A5B5" w:rsidR="0030391A" w:rsidRDefault="0030391A" w:rsidP="0030391A">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w:t>
            </w:r>
            <w:r>
              <w:rPr>
                <w:rFonts w:ascii="Times New Roman" w:hAnsi="Times New Roman" w:cs="Times New Roman"/>
                <w:sz w:val="16"/>
                <w:szCs w:val="16"/>
              </w:rPr>
              <w:t xml:space="preserve">, </w:t>
            </w:r>
            <w:r w:rsidRPr="00134FE9">
              <w:rPr>
                <w:rFonts w:ascii="Times New Roman" w:hAnsi="Times New Roman" w:cs="Times New Roman"/>
                <w:sz w:val="16"/>
                <w:szCs w:val="16"/>
              </w:rPr>
              <w:t xml:space="preserve">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C O C ( = O ) C ( C ) C ( C ) ( $ ) $ ,   $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O $ }</w:t>
            </w:r>
          </w:p>
          <w:p w14:paraId="099743DF" w14:textId="166B0757" w:rsidR="0030391A" w:rsidRDefault="0030391A" w:rsidP="0030391A">
            <w:pPr>
              <w:rPr>
                <w:rFonts w:ascii="Times New Roman" w:hAnsi="Times New Roman" w:cs="Times New Roman"/>
                <w:sz w:val="16"/>
                <w:szCs w:val="16"/>
              </w:rPr>
            </w:pPr>
            <w:r w:rsidRPr="00134FE9">
              <w:rPr>
                <w:rFonts w:ascii="Times New Roman" w:hAnsi="Times New Roman" w:cs="Times New Roman"/>
                <w:sz w:val="16"/>
                <w:szCs w:val="16"/>
              </w:rPr>
              <w:t xml:space="preserve">{ $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O $ </w:t>
            </w:r>
            <w:r>
              <w:rPr>
                <w:rFonts w:ascii="Times New Roman" w:hAnsi="Times New Roman" w:cs="Times New Roman"/>
                <w:sz w:val="16"/>
                <w:szCs w:val="16"/>
              </w:rPr>
              <w:t xml:space="preserve">, </w:t>
            </w:r>
            <w:r w:rsidRPr="00134FE9">
              <w:rPr>
                <w:rFonts w:ascii="Times New Roman" w:hAnsi="Times New Roman" w:cs="Times New Roman"/>
                <w:sz w:val="16"/>
                <w:szCs w:val="16"/>
              </w:rPr>
              <w:t xml:space="preserve">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C O C ( = O ) C ( C ) C ( C ) ( $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p w14:paraId="7F3B31E4" w14:textId="12735B1E" w:rsidR="0030391A" w:rsidRDefault="0030391A" w:rsidP="0030391A">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C O C ( = O ) C ( C ) C ( C ) ( $ ) $ ,   $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O $ </w:t>
            </w:r>
            <w:r>
              <w:rPr>
                <w:rFonts w:ascii="Times New Roman" w:hAnsi="Times New Roman" w:cs="Times New Roman"/>
                <w:sz w:val="16"/>
                <w:szCs w:val="16"/>
              </w:rPr>
              <w:t>,</w:t>
            </w: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p>
          <w:p w14:paraId="1CF5E4B4" w14:textId="085BE9B0" w:rsidR="0030391A" w:rsidRDefault="0030391A" w:rsidP="0030391A">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w:t>
            </w:r>
            <w:r>
              <w:rPr>
                <w:rFonts w:ascii="Times New Roman" w:hAnsi="Times New Roman" w:cs="Times New Roman"/>
                <w:sz w:val="16"/>
                <w:szCs w:val="16"/>
              </w:rPr>
              <w:t xml:space="preserve">, </w:t>
            </w:r>
            <w:r w:rsidRPr="00134FE9">
              <w:rPr>
                <w:rFonts w:ascii="Times New Roman" w:hAnsi="Times New Roman" w:cs="Times New Roman"/>
                <w:sz w:val="16"/>
                <w:szCs w:val="16"/>
              </w:rPr>
              <w:t xml:space="preserve">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O $</w:t>
            </w:r>
            <w:r>
              <w:rPr>
                <w:rFonts w:ascii="Times New Roman" w:hAnsi="Times New Roman" w:cs="Times New Roman"/>
                <w:sz w:val="16"/>
                <w:szCs w:val="16"/>
              </w:rPr>
              <w:t xml:space="preserve">, </w:t>
            </w:r>
            <w:r w:rsidRPr="00134FE9">
              <w:rPr>
                <w:rFonts w:ascii="Times New Roman" w:hAnsi="Times New Roman" w:cs="Times New Roman"/>
                <w:sz w:val="16"/>
                <w:szCs w:val="16"/>
              </w:rPr>
              <w:t>C O C ( = O ) C ( C ) C ( C ) ( $ ) $  }</w:t>
            </w:r>
          </w:p>
          <w:p w14:paraId="6055A7B8" w14:textId="51E605BB" w:rsidR="0030391A" w:rsidRDefault="0030391A" w:rsidP="003F75D5">
            <w:pPr>
              <w:rPr>
                <w:rFonts w:ascii="Times New Roman" w:hAnsi="Times New Roman" w:cs="Times New Roman"/>
                <w:sz w:val="16"/>
                <w:szCs w:val="16"/>
              </w:rPr>
            </w:pPr>
            <w:r w:rsidRPr="00134FE9">
              <w:rPr>
                <w:rFonts w:ascii="Times New Roman" w:hAnsi="Times New Roman" w:cs="Times New Roman"/>
                <w:sz w:val="16"/>
                <w:szCs w:val="16"/>
              </w:rPr>
              <w:t xml:space="preserve">{ $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O $ </w:t>
            </w:r>
            <w:r>
              <w:rPr>
                <w:rFonts w:ascii="Times New Roman" w:hAnsi="Times New Roman" w:cs="Times New Roman"/>
                <w:sz w:val="16"/>
                <w:szCs w:val="16"/>
              </w:rPr>
              <w:t xml:space="preserve">, </w:t>
            </w:r>
            <w:r w:rsidRPr="00134FE9">
              <w:rPr>
                <w:rFonts w:ascii="Times New Roman" w:hAnsi="Times New Roman" w:cs="Times New Roman"/>
                <w:sz w:val="16"/>
                <w:szCs w:val="16"/>
              </w:rPr>
              <w:t xml:space="preserve">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C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C $ </w:t>
            </w:r>
            <w:r>
              <w:rPr>
                <w:rFonts w:ascii="Times New Roman" w:hAnsi="Times New Roman" w:cs="Times New Roman"/>
                <w:sz w:val="16"/>
                <w:szCs w:val="16"/>
              </w:rPr>
              <w:t>,</w:t>
            </w: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C O C ( = O ) C ( C ) C ( C ) ( $ ) $ }</w:t>
            </w:r>
          </w:p>
          <w:p w14:paraId="75485460" w14:textId="62688F7D" w:rsidR="0030391A" w:rsidRPr="00134FE9" w:rsidRDefault="0030391A" w:rsidP="003F75D5">
            <w:pPr>
              <w:rPr>
                <w:rFonts w:ascii="Times New Roman" w:hAnsi="Times New Roman" w:cs="Times New Roman"/>
                <w:sz w:val="16"/>
                <w:szCs w:val="16"/>
              </w:rPr>
            </w:pPr>
          </w:p>
        </w:tc>
        <w:tc>
          <w:tcPr>
            <w:tcW w:w="1096" w:type="dxa"/>
            <w:noWrap/>
            <w:vAlign w:val="center"/>
            <w:hideMark/>
          </w:tcPr>
          <w:p w14:paraId="72D9E5E0"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72</w:t>
            </w:r>
          </w:p>
        </w:tc>
      </w:tr>
      <w:tr w:rsidR="0030391A" w:rsidRPr="00134FE9" w14:paraId="2F555F39" w14:textId="77777777" w:rsidTr="00C82869">
        <w:trPr>
          <w:trHeight w:val="288"/>
          <w:jc w:val="center"/>
        </w:trPr>
        <w:tc>
          <w:tcPr>
            <w:tcW w:w="9350" w:type="dxa"/>
            <w:gridSpan w:val="5"/>
            <w:vAlign w:val="center"/>
          </w:tcPr>
          <w:p w14:paraId="6F446EA3" w14:textId="2EF49B74" w:rsidR="0030391A" w:rsidRPr="00134FE9" w:rsidRDefault="0030391A" w:rsidP="0030391A">
            <w:pPr>
              <w:jc w:val="center"/>
              <w:rPr>
                <w:rFonts w:ascii="Times New Roman" w:hAnsi="Times New Roman" w:cs="Times New Roman"/>
                <w:sz w:val="16"/>
                <w:szCs w:val="16"/>
              </w:rPr>
            </w:pPr>
            <w:r w:rsidRPr="00134FE9">
              <w:rPr>
                <w:rFonts w:ascii="Times New Roman" w:hAnsi="Times New Roman" w:cs="Times New Roman"/>
                <w:b/>
                <w:bCs/>
                <w:sz w:val="16"/>
                <w:szCs w:val="16"/>
              </w:rPr>
              <w:t>Testing data</w:t>
            </w:r>
          </w:p>
        </w:tc>
      </w:tr>
      <w:tr w:rsidR="0030391A" w:rsidRPr="00134FE9" w14:paraId="09FCD0E1" w14:textId="77777777" w:rsidTr="00C82869">
        <w:trPr>
          <w:trHeight w:val="288"/>
          <w:jc w:val="center"/>
        </w:trPr>
        <w:tc>
          <w:tcPr>
            <w:tcW w:w="390" w:type="dxa"/>
            <w:vAlign w:val="center"/>
          </w:tcPr>
          <w:p w14:paraId="66FE0B38" w14:textId="62DFF1B0"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8</w:t>
            </w:r>
          </w:p>
        </w:tc>
        <w:tc>
          <w:tcPr>
            <w:tcW w:w="1040" w:type="dxa"/>
            <w:noWrap/>
            <w:vAlign w:val="center"/>
            <w:hideMark/>
          </w:tcPr>
          <w:p w14:paraId="4A0D0146" w14:textId="7BC9EEAE"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Nair</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0</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polymer.2010.07.027","ISSN":"00323861","abstract":"In this study we introduce the use of thiol-ene photopolymers as shape memory polymer systems. The thiol-ene polymer networks are compared to a commonly utilized acrylic shape memory polymer and shown to have significantly improved properties for two different thiol-ene based polymer formulations. Using thermomechanical and mechanical analysis, we demonstrate that thiol-ene based shape memory polymer systems have comparable thermomechanical properties while also exhibiting a number of advantageous properties due to the thiol-ene polymerization mechanism which results in the formation of a homogeneous polymer network with low shrinkage stress and negligible oxygen inhibition. The resulting thiol-ene shape memory polymer systems are tough and flexible as compared to the acrylic counterparts. The polymers evaluated in this study were engineered to have a glass transition temperature between 30 and 40. °C, exhibited free strain recovery of greater than 96% and constrained stress recovery of 100%. The thiol-ene polymers exhibited excellent shape fixity and a rapid and distinct shape memory actuation response. © 2010 Elsevier Ltd.","author":[{"dropping-particle":"","family":"Nair","given":"Devatha P.","non-dropping-particle":"","parse-names":false,"suffix":""},{"dropping-particle":"","family":"Cramer","given":"Neil B.","non-dropping-particle":"","parse-names":false,"suffix":""},{"dropping-particle":"","family":"Scott","given":"Timothy F.","non-dropping-particle":"","parse-names":false,"suffix":""},{"dropping-particle":"","family":"Bowman","given":"Christopher N.","non-dropping-particle":"","parse-names":false,"suffix":""},{"dropping-particle":"","family":"Shandas","given":"Robin","non-dropping-particle":"","parse-names":false,"suffix":""}],"container-title":"Polymer","id":"ITEM-1","issue":"19","issued":{"date-parts":[["2010"]]},"page":"4383-4389","publisher":"Elsevier Ltd","title":"Photopolymerized thiol-ene systems as shape memory polymers","type":"article-journal","volume":"51"},"uris":["http://www.mendeley.com/documents/?uuid=3e4bddb7-de99-4414-b9d8-7e8057837a88"]}],"mendeley":{"formattedCitation":"[47]","plainTextFormattedCitation":"[47]","previouslyFormattedCitation":"&lt;sup&gt;47&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7]</w:t>
            </w:r>
            <w:r w:rsidRPr="00134FE9">
              <w:rPr>
                <w:rFonts w:ascii="Times New Roman" w:hAnsi="Times New Roman" w:cs="Times New Roman"/>
                <w:sz w:val="16"/>
                <w:szCs w:val="16"/>
              </w:rPr>
              <w:fldChar w:fldCharType="end"/>
            </w:r>
          </w:p>
        </w:tc>
        <w:tc>
          <w:tcPr>
            <w:tcW w:w="1578" w:type="dxa"/>
            <w:noWrap/>
            <w:vAlign w:val="center"/>
            <w:hideMark/>
          </w:tcPr>
          <w:p w14:paraId="6FF6A581"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TMPTMP/TATATO</w:t>
            </w:r>
          </w:p>
        </w:tc>
        <w:tc>
          <w:tcPr>
            <w:tcW w:w="5246" w:type="dxa"/>
            <w:noWrap/>
            <w:vAlign w:val="center"/>
            <w:hideMark/>
          </w:tcPr>
          <w:p w14:paraId="64384637"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O = c 1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gt; ) &gt; ) c ( =O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gt; ) &gt; ) c ( = O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gt; ) &gt; }</w:t>
            </w:r>
          </w:p>
        </w:tc>
        <w:tc>
          <w:tcPr>
            <w:tcW w:w="1096" w:type="dxa"/>
            <w:noWrap/>
            <w:vAlign w:val="center"/>
            <w:hideMark/>
          </w:tcPr>
          <w:p w14:paraId="5DEA8BAA"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33.99</w:t>
            </w:r>
          </w:p>
        </w:tc>
      </w:tr>
      <w:tr w:rsidR="0030391A" w:rsidRPr="00134FE9" w14:paraId="42E145CD" w14:textId="77777777" w:rsidTr="00C82869">
        <w:trPr>
          <w:trHeight w:val="288"/>
          <w:jc w:val="center"/>
        </w:trPr>
        <w:tc>
          <w:tcPr>
            <w:tcW w:w="390" w:type="dxa"/>
            <w:vAlign w:val="center"/>
          </w:tcPr>
          <w:p w14:paraId="3CAE620D" w14:textId="11BB454B"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79</w:t>
            </w:r>
          </w:p>
        </w:tc>
        <w:tc>
          <w:tcPr>
            <w:tcW w:w="1040" w:type="dxa"/>
            <w:noWrap/>
            <w:vAlign w:val="center"/>
            <w:hideMark/>
          </w:tcPr>
          <w:p w14:paraId="42E5EC3A" w14:textId="382014BF" w:rsidR="009812C6" w:rsidRPr="00134FE9" w:rsidRDefault="009812C6"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Barszczewska-Rybarek</w:t>
            </w:r>
            <w:proofErr w:type="spellEnd"/>
            <w:r w:rsidRPr="00134FE9">
              <w:rPr>
                <w:rFonts w:ascii="Times New Roman" w:hAnsi="Times New Roman" w:cs="Times New Roman"/>
                <w:sz w:val="16"/>
                <w:szCs w:val="16"/>
              </w:rPr>
              <w:t xml:space="preserve"> et al., 2017</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5277/ABB-00590-2016-01","ISSN":"1509409X","PMID":"28552918","abstract":"Purpose: This paper presents the study aimed at the development of crosslinked poly(methyl methacrylate)s (X-PMMA) of varied crosslink density and the investigation of the relationships between the polymer network structure and dynamic mechanical properties. Methods: A series of model X-PMMA networks were crosslinked by the introduction of: 1, 2, 5, 10 and 20% of triethylene glycol dimethacrylate (TEGDMA). The copolymerizations led to various glass-rubber relaxation properties of the polymer networks, as revealed by dynamic-mechanical analysis (DMA). Glass temperature (Tg) and storage modulus above the Tg (Eʹrubbery) were a sensitive function of network architecture. DMA data were used for calculating the network parameter (Mc), crosslink density (q) and its alternative measure – the degree of crosslinking (DX). Results: The viscoelastic properties as well as structural parameters calculated from those showed correlation with the amount of the crosslinker. The increase in TEGDMA content resulted in the Tg, q and DX increases, whereas Mc decrease. The possible incomplete conversion of double bonds was detected in the DMA analysis, which was confirmed by the degree of conversion (DC), measured by FTIR spectroscopy. Additionally, some amount of sol fraction was found by 1H NMR experiments. Conclusions: The structure-property relationships developed for the system presented in this work could be useful in tissue engineering, where X-PMMA is applied. The direct measure of storage modulus values before and above glass transition may serve as a simple and fast indicator of the X-PMMA crosslink density.","author":[{"dropping-particle":"","family":"Barszczewska-Rybarek","given":"Izabela M.","non-dropping-particle":"","parse-names":false,"suffix":""},{"dropping-particle":"","family":"Korytkowska-Wałach","given":"Anna","non-dropping-particle":"","parse-names":false,"suffix":""},{"dropping-particle":"","family":"Kurcok","given":"Małgorzata","non-dropping-particle":"","parse-names":false,"suffix":""},{"dropping-particle":"","family":"Chladek","given":"Grzegorz","non-dropping-particle":"","parse-names":false,"suffix":""},{"dropping-particle":"","family":"Kasperski","given":"Jacek","non-dropping-particle":"","parse-names":false,"suffix":""}],"container-title":"Acta of Bioengineering and Biomechanics","id":"ITEM-1","issue":"1","issued":{"date-parts":[["2017"]]},"page":"47-53","title":"DMA analysis of the structure of crosslinked poly(methyl methacrylate)s","type":"article-journal","volume":"19"},"uris":["http://www.mendeley.com/documents/?uuid=cea41808-84ba-4b37-b815-5841931d7035"]}],"mendeley":{"formattedCitation":"[48]","plainTextFormattedCitation":"[48]","previouslyFormattedCitation":"&lt;sup&gt;4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8]</w:t>
            </w:r>
            <w:r w:rsidRPr="00134FE9">
              <w:rPr>
                <w:rFonts w:ascii="Times New Roman" w:hAnsi="Times New Roman" w:cs="Times New Roman"/>
                <w:sz w:val="16"/>
                <w:szCs w:val="16"/>
              </w:rPr>
              <w:fldChar w:fldCharType="end"/>
            </w:r>
          </w:p>
        </w:tc>
        <w:tc>
          <w:tcPr>
            <w:tcW w:w="1578" w:type="dxa"/>
            <w:noWrap/>
            <w:vAlign w:val="center"/>
            <w:hideMark/>
          </w:tcPr>
          <w:p w14:paraId="09A45885"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MMA+TEGDMA</w:t>
            </w:r>
          </w:p>
        </w:tc>
        <w:tc>
          <w:tcPr>
            <w:tcW w:w="5246" w:type="dxa"/>
            <w:noWrap/>
            <w:vAlign w:val="center"/>
            <w:hideMark/>
          </w:tcPr>
          <w:p w14:paraId="00E4ABEE"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C ( = O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 C ) ( $ ) $ , C O C ( = O ) C ( C ) C ( C ) ( $ ) $ }</w:t>
            </w:r>
          </w:p>
        </w:tc>
        <w:tc>
          <w:tcPr>
            <w:tcW w:w="1096" w:type="dxa"/>
            <w:noWrap/>
            <w:vAlign w:val="center"/>
            <w:hideMark/>
          </w:tcPr>
          <w:p w14:paraId="5FA4731F"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108</w:t>
            </w:r>
          </w:p>
        </w:tc>
      </w:tr>
      <w:tr w:rsidR="0030391A" w:rsidRPr="00134FE9" w14:paraId="4B989EE8" w14:textId="77777777" w:rsidTr="00C82869">
        <w:trPr>
          <w:trHeight w:val="288"/>
          <w:jc w:val="center"/>
        </w:trPr>
        <w:tc>
          <w:tcPr>
            <w:tcW w:w="390" w:type="dxa"/>
            <w:vAlign w:val="center"/>
          </w:tcPr>
          <w:p w14:paraId="25039D7C" w14:textId="2C1B495C"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0</w:t>
            </w:r>
          </w:p>
        </w:tc>
        <w:tc>
          <w:tcPr>
            <w:tcW w:w="1040" w:type="dxa"/>
            <w:noWrap/>
            <w:vAlign w:val="center"/>
            <w:hideMark/>
          </w:tcPr>
          <w:p w14:paraId="573FB119" w14:textId="5BE1F5D6"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Liu</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0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marc.200600189","ISSN":"10221336","abstract":"Due to a large difference in storage modulus below and above the glass transition temperature, a novel shape-memory poly[(methyl methacrylate)-co-(N- vinyl-2-pyrrolidone)]/poly(ethylene glycol) semi-interpenetrating polymer networks structure was synthesized, which is stabilized by hydrogen-bonding interactions. The recovery ratio of these polymers could reach 99%. In such a system the maximum molecular weight of PEG required for the semi-IPNs formation reaches 1000. © 2006 WILEY-VCH Verlag GmbH &amp; Co. KGaA.","author":[{"dropping-particle":"","family":"Liu","given":"Guoqin","non-dropping-particle":"","parse-names":false,"suffix":""},{"dropping-particle":"","family":"Guan","given":"Chunlong","non-dropping-particle":"","parse-names":false,"suffix":""},{"dropping-particle":"","family":"Xia","given":"Hesheng","non-dropping-particle":"","parse-names":false,"suffix":""},{"dropping-particle":"","family":"Guo","given":"Fuquan","non-dropping-particle":"","parse-names":false,"suffix":""},{"dropping-particle":"","family":"Ding","given":"Xiaohin","non-dropping-particle":"","parse-names":false,"suffix":""},{"dropping-particle":"","family":"Peng","given":"Yuxing","non-dropping-particle":"","parse-names":false,"suffix":""}],"container-title":"Macromolecular Rapid Communications","id":"ITEM-1","issue":"14","issued":{"date-parts":[["2006"]]},"page":"1100-1104","title":"Novel shape-memory polymer based on hydrogen bonding","type":"article-journal","volume":"27"},"uris":["http://www.mendeley.com/documents/?uuid=70f2bd7c-b405-47f9-8cc5-413d9bf9024a"]}],"mendeley":{"formattedCitation":"[49]","plainTextFormattedCitation":"[49]","previouslyFormattedCitation":"&lt;sup&gt;49&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49]</w:t>
            </w:r>
            <w:r w:rsidRPr="00134FE9">
              <w:rPr>
                <w:rFonts w:ascii="Times New Roman" w:hAnsi="Times New Roman" w:cs="Times New Roman"/>
                <w:sz w:val="16"/>
                <w:szCs w:val="16"/>
              </w:rPr>
              <w:fldChar w:fldCharType="end"/>
            </w:r>
          </w:p>
        </w:tc>
        <w:tc>
          <w:tcPr>
            <w:tcW w:w="1578" w:type="dxa"/>
            <w:noWrap/>
            <w:vAlign w:val="center"/>
            <w:hideMark/>
          </w:tcPr>
          <w:p w14:paraId="4179EDF0"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P(MMA-co-VP)</w:t>
            </w:r>
          </w:p>
        </w:tc>
        <w:tc>
          <w:tcPr>
            <w:tcW w:w="5246" w:type="dxa"/>
            <w:noWrap/>
            <w:vAlign w:val="center"/>
            <w:hideMark/>
          </w:tcPr>
          <w:p w14:paraId="7DA9F291"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O C ( = O ) C ( C ) C ( C ) ( $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 }</w:t>
            </w:r>
          </w:p>
        </w:tc>
        <w:tc>
          <w:tcPr>
            <w:tcW w:w="1096" w:type="dxa"/>
            <w:noWrap/>
            <w:vAlign w:val="center"/>
            <w:hideMark/>
          </w:tcPr>
          <w:p w14:paraId="7BCB9178"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125.86</w:t>
            </w:r>
          </w:p>
        </w:tc>
      </w:tr>
      <w:tr w:rsidR="0030391A" w:rsidRPr="00134FE9" w14:paraId="2E374188" w14:textId="77777777" w:rsidTr="00C82869">
        <w:trPr>
          <w:trHeight w:val="288"/>
          <w:jc w:val="center"/>
        </w:trPr>
        <w:tc>
          <w:tcPr>
            <w:tcW w:w="390" w:type="dxa"/>
            <w:vAlign w:val="center"/>
          </w:tcPr>
          <w:p w14:paraId="79A23FB1" w14:textId="2330BC12"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lastRenderedPageBreak/>
              <w:t>81</w:t>
            </w:r>
          </w:p>
        </w:tc>
        <w:tc>
          <w:tcPr>
            <w:tcW w:w="1040" w:type="dxa"/>
            <w:noWrap/>
            <w:vAlign w:val="center"/>
            <w:hideMark/>
          </w:tcPr>
          <w:p w14:paraId="3914FCEE" w14:textId="54E7F4DA"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Li</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1998</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S0032-3861(98)00099-8","ISSN":"00323861","abstract":"A series of maleated polyethylene/nylon 6 blends with nylon as the dispersed phase was prepared at 230 °C in a batched Haake mixer, and their shape memory effect was investigated. The nylon contents of the blends are in the range from 5 to 20 wt%. The Molau testing was used to verify the in situ formation of polyethylene-g-nylon 6 graft copolymers bridged by maleic anhydride in the melt-blending process. Differential manning calorimetry, dynamic mechanical thermal analysis and scanning electron microscopy have been used to investigate the crystallization and melting behaviour, dynamic mechanical properties and phase morphology for all the specimens. The results indicate that the maleated polyethylene/nylon 6 blend specimens are able to show good shape memory effect under normal experimental conditions. The high crystallinity of the polyethylene segments at room temperature and the formation of a network structure in these specimens are the two necessary conditions for their good shape memory effect. The nylon domains, which serve as physical crosslinks, play a predominant role in the formation of a stable network structure for the graft copolymers. The studies show that shape memory materials with thermoplastic characteristics can be prepared not only by segmented copolymers but also by graft copolymers, and the reaction processing method might be a promising and powerful technique for this purpose.","author":[{"dropping-particle":"","family":"Li","given":"Fengkui","non-dropping-particle":"","parse-names":false,"suffix":""},{"dropping-particle":"","family":"Chen","given":"Yan","non-dropping-particle":"","parse-names":false,"suffix":""},{"dropping-particle":"","family":"Zhu","given":"Wei","non-dropping-particle":"","parse-names":false,"suffix":""},{"dropping-particle":"","family":"Zhang","given":"Xian","non-dropping-particle":"","parse-names":false,"suffix":""},{"dropping-particle":"","family":"Xu","given":"Mao","non-dropping-particle":"","parse-names":false,"suffix":""}],"container-title":"Polymer","id":"ITEM-1","issue":"26","issued":{"date-parts":[["1998"]]},"page":"6929-6934","title":"Shape memory effect of polyethylene/nylon 6 graft copolymers","type":"article-journal","volume":"39"},"uris":["http://www.mendeley.com/documents/?uuid=67ded4cd-cd88-4ad0-b741-61618f5d8483"]}],"mendeley":{"formattedCitation":"[50]","plainTextFormattedCitation":"[50]","previouslyFormattedCitation":"&lt;sup&gt;50&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0]</w:t>
            </w:r>
            <w:r w:rsidRPr="00134FE9">
              <w:rPr>
                <w:rFonts w:ascii="Times New Roman" w:hAnsi="Times New Roman" w:cs="Times New Roman"/>
                <w:sz w:val="16"/>
                <w:szCs w:val="16"/>
              </w:rPr>
              <w:fldChar w:fldCharType="end"/>
            </w:r>
          </w:p>
        </w:tc>
        <w:tc>
          <w:tcPr>
            <w:tcW w:w="1578" w:type="dxa"/>
            <w:noWrap/>
            <w:vAlign w:val="center"/>
            <w:hideMark/>
          </w:tcPr>
          <w:p w14:paraId="7537F759" w14:textId="77777777" w:rsidR="009812C6" w:rsidRPr="00134FE9" w:rsidRDefault="009812C6"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Ir</w:t>
            </w:r>
            <w:proofErr w:type="spellEnd"/>
            <w:r w:rsidRPr="00134FE9">
              <w:rPr>
                <w:rFonts w:ascii="Times New Roman" w:hAnsi="Times New Roman" w:cs="Times New Roman"/>
                <w:sz w:val="16"/>
                <w:szCs w:val="16"/>
              </w:rPr>
              <w:t>-PE</w:t>
            </w:r>
          </w:p>
        </w:tc>
        <w:tc>
          <w:tcPr>
            <w:tcW w:w="5246" w:type="dxa"/>
            <w:noWrap/>
            <w:vAlign w:val="center"/>
            <w:hideMark/>
          </w:tcPr>
          <w:p w14:paraId="7F18F6B5" w14:textId="77777777" w:rsidR="009812C6" w:rsidRPr="00134FE9" w:rsidRDefault="009812C6" w:rsidP="003F75D5">
            <w:pPr>
              <w:rPr>
                <w:rFonts w:ascii="Times New Roman" w:hAnsi="Times New Roman" w:cs="Times New Roman"/>
                <w:sz w:val="16"/>
                <w:szCs w:val="16"/>
              </w:rPr>
            </w:pPr>
            <w:proofErr w:type="gramStart"/>
            <w:r w:rsidRPr="00134FE9">
              <w:rPr>
                <w:rFonts w:ascii="Times New Roman" w:hAnsi="Times New Roman" w:cs="Times New Roman"/>
                <w:sz w:val="16"/>
                <w:szCs w:val="16"/>
              </w:rPr>
              <w:t>{ &gt;</w:t>
            </w:r>
            <w:proofErr w:type="gramEnd"/>
            <w:r w:rsidRPr="00134FE9">
              <w:rPr>
                <w:rFonts w:ascii="Times New Roman" w:hAnsi="Times New Roman" w:cs="Times New Roman"/>
                <w:sz w:val="16"/>
                <w:szCs w:val="16"/>
              </w:rPr>
              <w:t xml:space="preserve">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gt;]&gt;}</w:t>
            </w:r>
          </w:p>
        </w:tc>
        <w:tc>
          <w:tcPr>
            <w:tcW w:w="1096" w:type="dxa"/>
            <w:noWrap/>
            <w:vAlign w:val="center"/>
            <w:hideMark/>
          </w:tcPr>
          <w:p w14:paraId="7BBD74D0"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118.6</w:t>
            </w:r>
          </w:p>
        </w:tc>
      </w:tr>
      <w:tr w:rsidR="0030391A" w:rsidRPr="00134FE9" w14:paraId="0B1ACC7A" w14:textId="77777777" w:rsidTr="00C82869">
        <w:trPr>
          <w:trHeight w:val="288"/>
          <w:jc w:val="center"/>
        </w:trPr>
        <w:tc>
          <w:tcPr>
            <w:tcW w:w="390" w:type="dxa"/>
            <w:vAlign w:val="center"/>
          </w:tcPr>
          <w:p w14:paraId="1E52221D" w14:textId="18AB1732"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2</w:t>
            </w:r>
          </w:p>
        </w:tc>
        <w:tc>
          <w:tcPr>
            <w:tcW w:w="1040" w:type="dxa"/>
            <w:noWrap/>
            <w:vAlign w:val="center"/>
            <w:hideMark/>
          </w:tcPr>
          <w:p w14:paraId="18D9BC86" w14:textId="525E5EE1"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Xu</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0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polymer.2005.11.035","ISSN":"00323861","abstract":"A series of novel Si-O-Si cross-linked organic/inorganic hybrid polyurethanes (HYPUs) with shape memory effect were prepared from isophorone diisocyanate (IPDI), poly(ethylene oxide) (PEO), and a newly synthesized hybrid diol (HD) containing hydrolysable Si-OEt groups. After hydrolyzation and condensation of Si-OEt groups, the resulted films were characterized using wide-angle X-ray scattering (WAXS), differential scanning calorimetry (DSC), dynamic mechanical analysis (DMA) and shape recovery test to get the insight into the relationship between shape memory behaviors and polymeric structures. The glass transition temperatures (Tg) and storage modulus increased with Si-O-Si cross-linking increasing in the hybrid polyurethanes. The hybrid polyurethanes can recover to their original shapes almost completely in less than 40 s in atmosphere and in less than 10 s in water, respectively, when heated at 25 °C above Tg. The shape memory mechanism is coming from the freezing at low temperature and activation at high temperature of micro-Brownian movement of amorphous molecular chains since the temperature ranges at which the sharpest changes of recovered curvature happened are found to be around their glass transition range. The high ratio of storage modulus below and above TgDMA accounted for the temporary shape fixing at low temperature. The samples with more Si-O-Si cross-linking have higher storage modulus at high temperature, resulting in faster shape recovery speed but lower temporary shape fixing. © 2005 Elsevier Ltd. All rights reserved.","author":[{"dropping-particle":"","family":"Xu","given":"Jianwen","non-dropping-particle":"","parse-names":false,"suffix":""},{"dropping-particle":"","family":"Shi","given":"Wenfang","non-dropping-particle":"","parse-names":false,"suffix":""},{"dropping-particle":"","family":"Pang","given":"Wenmin","non-dropping-particle":"","parse-names":false,"suffix":""}],"container-title":"Polymer","id":"ITEM-1","issue":"1","issued":{"date-parts":[["2006"]]},"page":"457-465","title":"Synthesis and shape memory effects of Si-O-Si cross-linked hybrid polyurethanes","type":"article-journal","volume":"47"},"uris":["http://www.mendeley.com/documents/?uuid=47ceded3-0105-4aeb-890b-45bd3727d1b2"]}],"mendeley":{"formattedCitation":"[51]","plainTextFormattedCitation":"[51]","previouslyFormattedCitation":"&lt;sup&gt;5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1]</w:t>
            </w:r>
            <w:r w:rsidRPr="00134FE9">
              <w:rPr>
                <w:rFonts w:ascii="Times New Roman" w:hAnsi="Times New Roman" w:cs="Times New Roman"/>
                <w:sz w:val="16"/>
                <w:szCs w:val="16"/>
              </w:rPr>
              <w:fldChar w:fldCharType="end"/>
            </w:r>
          </w:p>
        </w:tc>
        <w:tc>
          <w:tcPr>
            <w:tcW w:w="1578" w:type="dxa"/>
            <w:noWrap/>
            <w:vAlign w:val="center"/>
            <w:hideMark/>
          </w:tcPr>
          <w:p w14:paraId="74222A68"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HYPU0-1</w:t>
            </w:r>
          </w:p>
        </w:tc>
        <w:tc>
          <w:tcPr>
            <w:tcW w:w="5246" w:type="dxa"/>
            <w:noWrap/>
            <w:vAlign w:val="center"/>
            <w:hideMark/>
          </w:tcPr>
          <w:p w14:paraId="5DC1CDCB"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lt; ) O C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 &lt; )  &lt; &lt;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 C N C ( = O ) &gt; }</w:t>
            </w:r>
          </w:p>
        </w:tc>
        <w:tc>
          <w:tcPr>
            <w:tcW w:w="1096" w:type="dxa"/>
            <w:noWrap/>
            <w:vAlign w:val="center"/>
            <w:hideMark/>
          </w:tcPr>
          <w:p w14:paraId="6F00C1E1"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57</w:t>
            </w:r>
          </w:p>
        </w:tc>
      </w:tr>
      <w:tr w:rsidR="0030391A" w:rsidRPr="00134FE9" w14:paraId="5E803A6D" w14:textId="77777777" w:rsidTr="00C82869">
        <w:trPr>
          <w:trHeight w:val="288"/>
          <w:jc w:val="center"/>
        </w:trPr>
        <w:tc>
          <w:tcPr>
            <w:tcW w:w="390" w:type="dxa"/>
            <w:vAlign w:val="center"/>
          </w:tcPr>
          <w:p w14:paraId="4C90F9BB" w14:textId="4C21D26F"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3</w:t>
            </w:r>
          </w:p>
        </w:tc>
        <w:tc>
          <w:tcPr>
            <w:tcW w:w="1040" w:type="dxa"/>
            <w:noWrap/>
            <w:vAlign w:val="center"/>
            <w:hideMark/>
          </w:tcPr>
          <w:p w14:paraId="1E2321FD" w14:textId="71378A2D"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Xu</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0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polymer.2005.11.035","ISSN":"00323861","abstract":"A series of novel Si-O-Si cross-linked organic/inorganic hybrid polyurethanes (HYPUs) with shape memory effect were prepared from isophorone diisocyanate (IPDI), poly(ethylene oxide) (PEO), and a newly synthesized hybrid diol (HD) containing hydrolysable Si-OEt groups. After hydrolyzation and condensation of Si-OEt groups, the resulted films were characterized using wide-angle X-ray scattering (WAXS), differential scanning calorimetry (DSC), dynamic mechanical analysis (DMA) and shape recovery test to get the insight into the relationship between shape memory behaviors and polymeric structures. The glass transition temperatures (Tg) and storage modulus increased with Si-O-Si cross-linking increasing in the hybrid polyurethanes. The hybrid polyurethanes can recover to their original shapes almost completely in less than 40 s in atmosphere and in less than 10 s in water, respectively, when heated at 25 °C above Tg. The shape memory mechanism is coming from the freezing at low temperature and activation at high temperature of micro-Brownian movement of amorphous molecular chains since the temperature ranges at which the sharpest changes of recovered curvature happened are found to be around their glass transition range. The high ratio of storage modulus below and above TgDMA accounted for the temporary shape fixing at low temperature. The samples with more Si-O-Si cross-linking have higher storage modulus at high temperature, resulting in faster shape recovery speed but lower temporary shape fixing. © 2005 Elsevier Ltd. All rights reserved.","author":[{"dropping-particle":"","family":"Xu","given":"Jianwen","non-dropping-particle":"","parse-names":false,"suffix":""},{"dropping-particle":"","family":"Shi","given":"Wenfang","non-dropping-particle":"","parse-names":false,"suffix":""},{"dropping-particle":"","family":"Pang","given":"Wenmin","non-dropping-particle":"","parse-names":false,"suffix":""}],"container-title":"Polymer","id":"ITEM-1","issue":"1","issued":{"date-parts":[["2006"]]},"page":"457-465","title":"Synthesis and shape memory effects of Si-O-Si cross-linked hybrid polyurethanes","type":"article-journal","volume":"47"},"uris":["http://www.mendeley.com/documents/?uuid=47ceded3-0105-4aeb-890b-45bd3727d1b2"]}],"mendeley":{"formattedCitation":"[51]","plainTextFormattedCitation":"[51]","previouslyFormattedCitation":"&lt;sup&gt;51&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1]</w:t>
            </w:r>
            <w:r w:rsidRPr="00134FE9">
              <w:rPr>
                <w:rFonts w:ascii="Times New Roman" w:hAnsi="Times New Roman" w:cs="Times New Roman"/>
                <w:sz w:val="16"/>
                <w:szCs w:val="16"/>
              </w:rPr>
              <w:fldChar w:fldCharType="end"/>
            </w:r>
          </w:p>
        </w:tc>
        <w:tc>
          <w:tcPr>
            <w:tcW w:w="1578" w:type="dxa"/>
            <w:noWrap/>
            <w:vAlign w:val="center"/>
            <w:hideMark/>
          </w:tcPr>
          <w:p w14:paraId="44DBAD31"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HYPU1-4</w:t>
            </w:r>
          </w:p>
        </w:tc>
        <w:tc>
          <w:tcPr>
            <w:tcW w:w="5246" w:type="dxa"/>
            <w:noWrap/>
            <w:vAlign w:val="center"/>
            <w:hideMark/>
          </w:tcPr>
          <w:p w14:paraId="3A90192D"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O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lt; ) O C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 C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Si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 &lt;&lt; ) &lt;&lt; )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w:t>
            </w:r>
          </w:p>
        </w:tc>
        <w:tc>
          <w:tcPr>
            <w:tcW w:w="1096" w:type="dxa"/>
            <w:noWrap/>
            <w:vAlign w:val="center"/>
            <w:hideMark/>
          </w:tcPr>
          <w:p w14:paraId="4522AE29"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51.1</w:t>
            </w:r>
          </w:p>
        </w:tc>
      </w:tr>
      <w:tr w:rsidR="0030391A" w:rsidRPr="00134FE9" w14:paraId="0133FDB5" w14:textId="77777777" w:rsidTr="00C82869">
        <w:trPr>
          <w:trHeight w:val="288"/>
          <w:jc w:val="center"/>
        </w:trPr>
        <w:tc>
          <w:tcPr>
            <w:tcW w:w="390" w:type="dxa"/>
            <w:vAlign w:val="center"/>
          </w:tcPr>
          <w:p w14:paraId="748FBB13" w14:textId="425E8434"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4</w:t>
            </w:r>
          </w:p>
        </w:tc>
        <w:tc>
          <w:tcPr>
            <w:tcW w:w="1040" w:type="dxa"/>
            <w:noWrap/>
            <w:vAlign w:val="center"/>
            <w:hideMark/>
          </w:tcPr>
          <w:p w14:paraId="784E5823" w14:textId="4CB8B7F9" w:rsidR="009812C6" w:rsidRPr="00134FE9" w:rsidRDefault="009812C6"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Yakacki</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07</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biomaterials.2007.01.030","ISSN":"01429612","abstract":"Shape-memory materials have been proposed in biomedical device design due to their ability to facilitate minimally invasive surgery and recover to a predetermined shape in vivo. Use of the shape-memory effect in polymers is proposed for cardiovascular stent interventions to reduce the catheter size for delivery and offer highly controlled and tailored deployment at body temperature. Shape-memory polymer networks were synthesized via photopolymerization of tert-butyl acrylate and poly(ethylene glycol) dimethacrylate to provide precise control over the thermomechanical response of the system. The free recovery response of the polymer stents at body temperature was studied as a function of glass transition temperature (Tg), crosslink density, geometrical perforation, and deformation temperature, all of which can be independently controlled. Room temperature storage of the stents was shown to be highly dependent on Tg and crosslink density. The pressurized response of the stents is also demonstrated to depend on crosslink density. This polymer system exhibits a wide range of shape-memory and thermomechanical responses to adapt and meet specific needs of minimally invasive cardiovascular devices.","author":[{"dropping-particle":"","family":"Yakacki","given":"Christopher Michael","non-dropping-particle":"","parse-names":false,"suffix":""},{"dropping-particle":"","family":"Shandas","given":"Robin","non-dropping-particle":"","parse-names":false,"suffix":""},{"dropping-particle":"","family":"Lanning","given":"Craig","non-dropping-particle":"","parse-names":false,"suffix":""},{"dropping-particle":"","family":"Rech","given":"Bryan","non-dropping-particle":"","parse-names":false,"suffix":""},{"dropping-particle":"","family":"Eckstein","given":"Alex","non-dropping-particle":"","parse-names":false,"suffix":""},{"dropping-particle":"","family":"Gall","given":"Ken","non-dropping-particle":"","parse-names":false,"suffix":""}],"container-title":"Biomaterials","id":"ITEM-1","issue":"14","issued":{"date-parts":[["2007"]]},"page":"2255-2263","title":"Unconstrained recovery characterization of shape-memory polymer networks for cardiovascular applications","type":"article-journal","volume":"28"},"uris":["http://www.mendeley.com/documents/?uuid=2acd8368-480b-46a0-8fe7-2c22d357c301"]}],"mendeley":{"formattedCitation":"[52]","plainTextFormattedCitation":"[52]","previouslyFormattedCitation":"&lt;sup&gt;52&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2]</w:t>
            </w:r>
            <w:r w:rsidRPr="00134FE9">
              <w:rPr>
                <w:rFonts w:ascii="Times New Roman" w:hAnsi="Times New Roman" w:cs="Times New Roman"/>
                <w:sz w:val="16"/>
                <w:szCs w:val="16"/>
              </w:rPr>
              <w:fldChar w:fldCharType="end"/>
            </w:r>
          </w:p>
        </w:tc>
        <w:tc>
          <w:tcPr>
            <w:tcW w:w="1578" w:type="dxa"/>
            <w:noWrap/>
            <w:vAlign w:val="center"/>
            <w:hideMark/>
          </w:tcPr>
          <w:p w14:paraId="7098302C" w14:textId="6537C354" w:rsidR="009812C6" w:rsidRPr="00134FE9" w:rsidRDefault="00734AAB" w:rsidP="003F75D5">
            <w:pPr>
              <w:rPr>
                <w:rFonts w:ascii="Times New Roman" w:hAnsi="Times New Roman" w:cs="Times New Roman"/>
                <w:sz w:val="16"/>
                <w:szCs w:val="16"/>
              </w:rPr>
            </w:pPr>
            <w:r>
              <w:rPr>
                <w:rFonts w:ascii="Times New Roman" w:hAnsi="Times New Roman" w:cs="Times New Roman"/>
                <w:sz w:val="16"/>
                <w:szCs w:val="16"/>
              </w:rPr>
              <w:t>PEGDMA/MMA</w:t>
            </w:r>
          </w:p>
        </w:tc>
        <w:tc>
          <w:tcPr>
            <w:tcW w:w="5246" w:type="dxa"/>
            <w:noWrap/>
            <w:vAlign w:val="center"/>
            <w:hideMark/>
          </w:tcPr>
          <w:p w14:paraId="197CF2C3"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C ( = O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 C ) ( $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C ( = O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 = O ) C ( C ) ( $ ) $ }</w:t>
            </w:r>
          </w:p>
        </w:tc>
        <w:tc>
          <w:tcPr>
            <w:tcW w:w="1096" w:type="dxa"/>
            <w:noWrap/>
            <w:vAlign w:val="center"/>
            <w:hideMark/>
          </w:tcPr>
          <w:p w14:paraId="6979D02B"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52</w:t>
            </w:r>
          </w:p>
        </w:tc>
      </w:tr>
      <w:tr w:rsidR="0030391A" w:rsidRPr="00134FE9" w14:paraId="56654281" w14:textId="77777777" w:rsidTr="00C82869">
        <w:trPr>
          <w:trHeight w:val="288"/>
          <w:jc w:val="center"/>
        </w:trPr>
        <w:tc>
          <w:tcPr>
            <w:tcW w:w="390" w:type="dxa"/>
            <w:vAlign w:val="center"/>
          </w:tcPr>
          <w:p w14:paraId="71D1BB77" w14:textId="63FA34F6"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5</w:t>
            </w:r>
          </w:p>
        </w:tc>
        <w:tc>
          <w:tcPr>
            <w:tcW w:w="1040" w:type="dxa"/>
            <w:noWrap/>
            <w:vAlign w:val="center"/>
            <w:hideMark/>
          </w:tcPr>
          <w:p w14:paraId="4298B470" w14:textId="52D1CFFA" w:rsidR="009812C6" w:rsidRPr="00134FE9" w:rsidRDefault="009812C6" w:rsidP="003F75D5">
            <w:pPr>
              <w:rPr>
                <w:rFonts w:ascii="Times New Roman" w:hAnsi="Times New Roman" w:cs="Times New Roman"/>
                <w:sz w:val="16"/>
                <w:szCs w:val="16"/>
              </w:rPr>
            </w:pPr>
            <w:proofErr w:type="spellStart"/>
            <w:r w:rsidRPr="00134FE9">
              <w:rPr>
                <w:rFonts w:ascii="Times New Roman" w:hAnsi="Times New Roman" w:cs="Times New Roman"/>
                <w:sz w:val="16"/>
                <w:szCs w:val="16"/>
              </w:rPr>
              <w:t>Yakacki</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08</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dfm.200701049","ISSN":"1616301X","abstract":"Shape-memory polymers are a class of smart materials that have recently been used in intelligent biomedical devices and industrial applications for their ability to change shape under a predetermined stimulus. In this study, photopolymerized thermoset shape-memory networks with tailored thermomechanics are evaluated to link polymer structure to recovery behavior. Methyl methacrylate (MMA) and poly(ethylene glycol) dimethacrylate (PEGDMA) are copolymerized to create networks with independently adjusted glass transition temperatures (Tg) and rubbery modulus values ranging from 56 to 92°C and 9.3 to 23.0 MPa, respectively. Free-strain recovery under isothermal and transient temperature conditions is highly influenced by the Tg of the networks, while the rubbery moduli of the networks has a negligible effect on this response. The magnitude of stress generation of fixed-strain recovery correlates with network rubbery moduli, while fixed-strain recovery under isothermal conditions shows a complex evolution for varying Tg. The results are intended to help aid in future shape-memory device design and the MMA-co-PEGDMA network is presented as a possible high strength shape-memory biomaterial. © 2008 WILEY-VCH Verlag GmbH &amp; Co. KGaA.","author":[{"dropping-particle":"","family":"Yakacki","given":"Christopher M.","non-dropping-particle":"","parse-names":false,"suffix":""},{"dropping-particle":"","family":"Shandas","given":"Robin","non-dropping-particle":"","parse-names":false,"suffix":""},{"dropping-particle":"","family":"Safranski","given":"David","non-dropping-particle":"","parse-names":false,"suffix":""},{"dropping-particle":"","family":"Ortega","given":"Alicia M.","non-dropping-particle":"","parse-names":false,"suffix":""},{"dropping-particle":"","family":"Sassaman","given":"Katie","non-dropping-particle":"","parse-names":false,"suffix":""},{"dropping-particle":"","family":"Gall","given":"Ken","non-dropping-particle":"","parse-names":false,"suffix":""}],"container-title":"Advanced Functional Materials","id":"ITEM-1","issue":"16","issued":{"date-parts":[["2008"]]},"page":"2428-2435","title":"Strong, tailored, biocompatible shape-memory polymer networks","type":"article-journal","volume":"18"},"uris":["http://www.mendeley.com/documents/?uuid=f489fea5-68bd-4195-8453-a22ca36ebdec"]}],"mendeley":{"formattedCitation":"[3]","plainTextFormattedCitation":"[3]","previouslyFormattedCitation":"&lt;sup&gt;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w:t>
            </w:r>
            <w:r w:rsidRPr="00134FE9">
              <w:rPr>
                <w:rFonts w:ascii="Times New Roman" w:hAnsi="Times New Roman" w:cs="Times New Roman"/>
                <w:sz w:val="16"/>
                <w:szCs w:val="16"/>
              </w:rPr>
              <w:fldChar w:fldCharType="end"/>
            </w:r>
          </w:p>
        </w:tc>
        <w:tc>
          <w:tcPr>
            <w:tcW w:w="1578" w:type="dxa"/>
            <w:noWrap/>
            <w:vAlign w:val="center"/>
            <w:hideMark/>
          </w:tcPr>
          <w:p w14:paraId="774F028E" w14:textId="6668D16F" w:rsidR="009812C6" w:rsidRPr="00134FE9" w:rsidRDefault="00734AAB" w:rsidP="003F75D5">
            <w:pPr>
              <w:rPr>
                <w:rFonts w:ascii="Times New Roman" w:hAnsi="Times New Roman" w:cs="Times New Roman"/>
                <w:sz w:val="16"/>
                <w:szCs w:val="16"/>
              </w:rPr>
            </w:pPr>
            <w:r>
              <w:rPr>
                <w:rFonts w:ascii="Times New Roman" w:hAnsi="Times New Roman" w:cs="Times New Roman"/>
                <w:sz w:val="16"/>
                <w:szCs w:val="16"/>
              </w:rPr>
              <w:t>PEGDMA/MMA</w:t>
            </w:r>
          </w:p>
        </w:tc>
        <w:tc>
          <w:tcPr>
            <w:tcW w:w="5246" w:type="dxa"/>
            <w:noWrap/>
            <w:vAlign w:val="center"/>
            <w:hideMark/>
          </w:tcPr>
          <w:p w14:paraId="2D21ED09"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 ( $ ) C ( = O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 &gt; ] C ( = O ) C ( C ) ( $ ) $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O C ( = O ) C ( $ ) C $ }</w:t>
            </w:r>
          </w:p>
        </w:tc>
        <w:tc>
          <w:tcPr>
            <w:tcW w:w="1096" w:type="dxa"/>
            <w:noWrap/>
            <w:vAlign w:val="center"/>
            <w:hideMark/>
          </w:tcPr>
          <w:p w14:paraId="098F3808"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52</w:t>
            </w:r>
          </w:p>
        </w:tc>
      </w:tr>
      <w:tr w:rsidR="0030391A" w:rsidRPr="00134FE9" w14:paraId="097B0D97" w14:textId="77777777" w:rsidTr="00C82869">
        <w:trPr>
          <w:trHeight w:val="288"/>
          <w:jc w:val="center"/>
        </w:trPr>
        <w:tc>
          <w:tcPr>
            <w:tcW w:w="390" w:type="dxa"/>
            <w:vAlign w:val="center"/>
          </w:tcPr>
          <w:p w14:paraId="417615D6" w14:textId="6615D905"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6</w:t>
            </w:r>
          </w:p>
        </w:tc>
        <w:tc>
          <w:tcPr>
            <w:tcW w:w="1040" w:type="dxa"/>
            <w:noWrap/>
            <w:vAlign w:val="center"/>
            <w:hideMark/>
          </w:tcPr>
          <w:p w14:paraId="05B5202A" w14:textId="4AAB6014"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Jo</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9</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7/s10965-019-1801-x","ISSN":"15728935","abstract":"To develop epoxy-based shape memory polymers (ESMPs) with a high switching temperature and good mechanical and shape memory properties for deployable space structures, the crosslink density and chain flexibility of the conventional epoxy resin, diglycidyl ether of bisphenol-A, were controlled by adding a flexible epoxy resin, diglycidyl ether of ethoxylated bisphenol-A with six oxyethylene units (DGEEBA-6). With increasing DGEEBA-6 content, the crosslink density of the ESMPs increased, but their glass transition temperature (Tg) decreased. The ESMPs with suitable switching temperatures (120–135 °C) for deployable space structures showed enhanced toughness, modulus, tensile strength, elongation at break, and shape memory properties. The ESMPs had fast full recovery times of only 80 s at Tg + 20 °C. DGEEBA-6 was shown to be a good modifier of ESMPs for deployable space structures.","author":[{"dropping-particle":"","family":"Jo","given":"Myeong Jun","non-dropping-particle":"","parse-names":false,"suffix":""},{"dropping-particle":"","family":"Choi","given":"Howon","non-dropping-particle":"","parse-names":false,"suffix":""},{"dropping-particle":"","family":"Jang","given":"Hansol","non-dropping-particle":"","parse-names":false,"suffix":""},{"dropping-particle":"","family":"Yu","given":"Woong Ryeol","non-dropping-particle":"","parse-names":false,"suffix":""},{"dropping-particle":"","family":"Park","given":"Miseon","non-dropping-particle":"","parse-names":false,"suffix":""},{"dropping-particle":"","family":"Kim","given":"Yeontae","non-dropping-particle":"","parse-names":false,"suffix":""},{"dropping-particle":"","family":"Park","given":"Jong Kyoo","non-dropping-particle":"","parse-names":false,"suffix":""},{"dropping-particle":"","family":"Youk","given":"Ji Ho","non-dropping-particle":"","parse-names":false,"suffix":""}],"container-title":"Journal of Polymer Research","id":"ITEM-1","issue":"6","issued":{"date-parts":[["2019"]]},"publisher":"Journal of Polymer Research","title":"Preparation of epoxy-based shape memory polymers for deployable space structures using diglycidyl ether of ethoxylated bisphenol-A","type":"article-journal","volume":"26"},"uris":["http://www.mendeley.com/documents/?uuid=24c2acad-728a-405a-9c74-e251ccf0120f"]}],"mendeley":{"formattedCitation":"[53]","plainTextFormattedCitation":"[53]","previouslyFormattedCitation":"&lt;sup&gt;5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3]</w:t>
            </w:r>
            <w:r w:rsidRPr="00134FE9">
              <w:rPr>
                <w:rFonts w:ascii="Times New Roman" w:hAnsi="Times New Roman" w:cs="Times New Roman"/>
                <w:sz w:val="16"/>
                <w:szCs w:val="16"/>
              </w:rPr>
              <w:fldChar w:fldCharType="end"/>
            </w:r>
          </w:p>
        </w:tc>
        <w:tc>
          <w:tcPr>
            <w:tcW w:w="1578" w:type="dxa"/>
            <w:noWrap/>
            <w:vAlign w:val="center"/>
            <w:hideMark/>
          </w:tcPr>
          <w:p w14:paraId="109FA1CF"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ESMP-0-19</w:t>
            </w:r>
          </w:p>
        </w:tc>
        <w:tc>
          <w:tcPr>
            <w:tcW w:w="5246" w:type="dxa"/>
            <w:noWrap/>
            <w:vAlign w:val="center"/>
            <w:hideMark/>
          </w:tcPr>
          <w:p w14:paraId="570F3EAA"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noWrap/>
            <w:vAlign w:val="center"/>
            <w:hideMark/>
          </w:tcPr>
          <w:p w14:paraId="7EE3EFFF"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125.5</w:t>
            </w:r>
          </w:p>
        </w:tc>
      </w:tr>
      <w:tr w:rsidR="0030391A" w:rsidRPr="00134FE9" w14:paraId="7139DDBC" w14:textId="77777777" w:rsidTr="00C82869">
        <w:trPr>
          <w:trHeight w:val="288"/>
          <w:jc w:val="center"/>
        </w:trPr>
        <w:tc>
          <w:tcPr>
            <w:tcW w:w="390" w:type="dxa"/>
            <w:vAlign w:val="center"/>
          </w:tcPr>
          <w:p w14:paraId="60944412" w14:textId="09658FE9"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7</w:t>
            </w:r>
          </w:p>
        </w:tc>
        <w:tc>
          <w:tcPr>
            <w:tcW w:w="1040" w:type="dxa"/>
            <w:noWrap/>
            <w:vAlign w:val="center"/>
            <w:hideMark/>
          </w:tcPr>
          <w:p w14:paraId="50C50863" w14:textId="3010CB9A"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Jo</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9</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7/s10965-019-1801-x","ISSN":"15728935","abstract":"To develop epoxy-based shape memory polymers (ESMPs) with a high switching temperature and good mechanical and shape memory properties for deployable space structures, the crosslink density and chain flexibility of the conventional epoxy resin, diglycidyl ether of bisphenol-A, were controlled by adding a flexible epoxy resin, diglycidyl ether of ethoxylated bisphenol-A with six oxyethylene units (DGEEBA-6). With increasing DGEEBA-6 content, the crosslink density of the ESMPs increased, but their glass transition temperature (Tg) decreased. The ESMPs with suitable switching temperatures (120–135 °C) for deployable space structures showed enhanced toughness, modulus, tensile strength, elongation at break, and shape memory properties. The ESMPs had fast full recovery times of only 80 s at Tg + 20 °C. DGEEBA-6 was shown to be a good modifier of ESMPs for deployable space structures.","author":[{"dropping-particle":"","family":"Jo","given":"Myeong Jun","non-dropping-particle":"","parse-names":false,"suffix":""},{"dropping-particle":"","family":"Choi","given":"Howon","non-dropping-particle":"","parse-names":false,"suffix":""},{"dropping-particle":"","family":"Jang","given":"Hansol","non-dropping-particle":"","parse-names":false,"suffix":""},{"dropping-particle":"","family":"Yu","given":"Woong Ryeol","non-dropping-particle":"","parse-names":false,"suffix":""},{"dropping-particle":"","family":"Park","given":"Miseon","non-dropping-particle":"","parse-names":false,"suffix":""},{"dropping-particle":"","family":"Kim","given":"Yeontae","non-dropping-particle":"","parse-names":false,"suffix":""},{"dropping-particle":"","family":"Park","given":"Jong Kyoo","non-dropping-particle":"","parse-names":false,"suffix":""},{"dropping-particle":"","family":"Youk","given":"Ji Ho","non-dropping-particle":"","parse-names":false,"suffix":""}],"container-title":"Journal of Polymer Research","id":"ITEM-1","issue":"6","issued":{"date-parts":[["2019"]]},"publisher":"Journal of Polymer Research","title":"Preparation of epoxy-based shape memory polymers for deployable space structures using diglycidyl ether of ethoxylated bisphenol-A","type":"article-journal","volume":"26"},"uris":["http://www.mendeley.com/documents/?uuid=24c2acad-728a-405a-9c74-e251ccf0120f"]}],"mendeley":{"formattedCitation":"[53]","plainTextFormattedCitation":"[53]","previouslyFormattedCitation":"&lt;sup&gt;5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3]</w:t>
            </w:r>
            <w:r w:rsidRPr="00134FE9">
              <w:rPr>
                <w:rFonts w:ascii="Times New Roman" w:hAnsi="Times New Roman" w:cs="Times New Roman"/>
                <w:sz w:val="16"/>
                <w:szCs w:val="16"/>
              </w:rPr>
              <w:fldChar w:fldCharType="end"/>
            </w:r>
          </w:p>
        </w:tc>
        <w:tc>
          <w:tcPr>
            <w:tcW w:w="1578" w:type="dxa"/>
            <w:noWrap/>
            <w:vAlign w:val="center"/>
            <w:hideMark/>
          </w:tcPr>
          <w:p w14:paraId="31DF9016"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ESMP-10-21</w:t>
            </w:r>
          </w:p>
        </w:tc>
        <w:tc>
          <w:tcPr>
            <w:tcW w:w="5246" w:type="dxa"/>
            <w:noWrap/>
            <w:vAlign w:val="center"/>
            <w:hideMark/>
          </w:tcPr>
          <w:p w14:paraId="68A778D4"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noWrap/>
            <w:vAlign w:val="center"/>
            <w:hideMark/>
          </w:tcPr>
          <w:p w14:paraId="7BD338E0"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137.42</w:t>
            </w:r>
          </w:p>
        </w:tc>
      </w:tr>
      <w:tr w:rsidR="0030391A" w:rsidRPr="00134FE9" w14:paraId="68E9BF5F" w14:textId="77777777" w:rsidTr="00C82869">
        <w:trPr>
          <w:trHeight w:val="288"/>
          <w:jc w:val="center"/>
        </w:trPr>
        <w:tc>
          <w:tcPr>
            <w:tcW w:w="390" w:type="dxa"/>
            <w:vAlign w:val="center"/>
          </w:tcPr>
          <w:p w14:paraId="47C45CC7" w14:textId="173979EC" w:rsidR="009812C6" w:rsidRPr="00134FE9" w:rsidRDefault="00E81D25" w:rsidP="003F75D5">
            <w:pPr>
              <w:rPr>
                <w:rFonts w:ascii="Times New Roman" w:hAnsi="Times New Roman" w:cs="Times New Roman"/>
                <w:sz w:val="16"/>
                <w:szCs w:val="16"/>
              </w:rPr>
            </w:pPr>
            <w:r w:rsidRPr="00134FE9">
              <w:rPr>
                <w:rFonts w:ascii="Times New Roman" w:hAnsi="Times New Roman" w:cs="Times New Roman"/>
                <w:sz w:val="16"/>
                <w:szCs w:val="16"/>
              </w:rPr>
              <w:t>88</w:t>
            </w:r>
          </w:p>
        </w:tc>
        <w:tc>
          <w:tcPr>
            <w:tcW w:w="1040" w:type="dxa"/>
            <w:noWrap/>
            <w:vAlign w:val="center"/>
            <w:hideMark/>
          </w:tcPr>
          <w:p w14:paraId="53FC78F2" w14:textId="604629F2"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Fan</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88/0964-1726/22/5/055034","ISSN":"09641726","abstract":"A series of epoxy-based shape-memory polymers (SMPs) was prepared by using diglycidyl ether of ethoxylated bisphenol-A containing two oxyethylene units and the curing agents iso-phorone diamine and Jeffamine D230. The thermal properties, dynamic mechanical properties, mechanical properties and shape-memory properties of the epoxy-based SMPs were systematically studied by DSC, DMTA, universal tester and fold-deploy experiments, respectively. The results showed that as the content of D230 increased, the glass transition temperature of the SMPs decreased from 77.5 ± 1.1 to 40 ± 0.7 °C according to DSC, the rubber modulus decreased gradually according to DMTA, and the tensile strength at room temperature (RT) decreased from 58.5 ± 0.3 to 27.0 ± 3.3 MPa according to tensile tests. Tensile tests above RT showed that the tensile stress and elongation at break depended heavily on the experimental temperature, and fold-deploy experiments showed that these SMPs had shape retention ratios higher than 95% and shape recovery ratios close to 100%. © 2013 IOP Publishing Ltd.","author":[{"dropping-particle":"","family":"Fan","given":"Mengjin","non-dropping-particle":"","parse-names":false,"suffix":""},{"dropping-particle":"","family":"Yu","given":"Heng","non-dropping-particle":"","parse-names":false,"suffix":""},{"dropping-particle":"","family":"Li","given":"Xiangyuan","non-dropping-particle":"","parse-names":false,"suffix":""},{"dropping-particle":"","family":"Cheng","given":"Jue","non-dropping-particle":"","parse-names":false,"suffix":""},{"dropping-particle":"","family":"Zhang","given":"Junying","non-dropping-particle":"","parse-names":false,"suffix":""}],"container-title":"Smart Materials and Structures","id":"ITEM-1","issue":"5","issued":{"date-parts":[["2013"]]},"title":"Thermomechanical and shape-memory properties of epoxy-based shape-memory polymer using diglycidyl ether of ethoxylated bisphenol-A","type":"article-journal","volume":"22"},"uris":["http://www.mendeley.com/documents/?uuid=dd298dc3-0773-4571-b1b4-c1fdc80f831b"]}],"mendeley":{"formattedCitation":"[54]","plainTextFormattedCitation":"[54]","previouslyFormattedCitation":"&lt;sup&gt;5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4]</w:t>
            </w:r>
            <w:r w:rsidRPr="00134FE9">
              <w:rPr>
                <w:rFonts w:ascii="Times New Roman" w:hAnsi="Times New Roman" w:cs="Times New Roman"/>
                <w:sz w:val="16"/>
                <w:szCs w:val="16"/>
              </w:rPr>
              <w:fldChar w:fldCharType="end"/>
            </w:r>
          </w:p>
        </w:tc>
        <w:tc>
          <w:tcPr>
            <w:tcW w:w="1578" w:type="dxa"/>
            <w:noWrap/>
            <w:vAlign w:val="center"/>
            <w:hideMark/>
          </w:tcPr>
          <w:p w14:paraId="17B8BB4D"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EPD230(0)</w:t>
            </w:r>
          </w:p>
        </w:tc>
        <w:tc>
          <w:tcPr>
            <w:tcW w:w="5246" w:type="dxa"/>
            <w:noWrap/>
            <w:vAlign w:val="center"/>
            <w:hideMark/>
          </w:tcPr>
          <w:p w14:paraId="24F63538"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N ( &gt; ) &gt; ) C 1 }</w:t>
            </w:r>
          </w:p>
        </w:tc>
        <w:tc>
          <w:tcPr>
            <w:tcW w:w="1096" w:type="dxa"/>
            <w:noWrap/>
            <w:vAlign w:val="center"/>
            <w:hideMark/>
          </w:tcPr>
          <w:p w14:paraId="14645A52" w14:textId="77777777" w:rsidR="009812C6" w:rsidRPr="00134FE9" w:rsidRDefault="009812C6" w:rsidP="003F75D5">
            <w:pPr>
              <w:rPr>
                <w:rFonts w:ascii="Times New Roman" w:hAnsi="Times New Roman" w:cs="Times New Roman"/>
                <w:sz w:val="16"/>
                <w:szCs w:val="16"/>
              </w:rPr>
            </w:pPr>
            <w:r w:rsidRPr="00134FE9">
              <w:rPr>
                <w:rFonts w:ascii="Times New Roman" w:hAnsi="Times New Roman" w:cs="Times New Roman"/>
                <w:sz w:val="16"/>
                <w:szCs w:val="16"/>
              </w:rPr>
              <w:t>86.3</w:t>
            </w:r>
          </w:p>
        </w:tc>
      </w:tr>
      <w:tr w:rsidR="0030391A" w:rsidRPr="00134FE9" w14:paraId="4C8637B6" w14:textId="77777777" w:rsidTr="00C82869">
        <w:trPr>
          <w:trHeight w:val="288"/>
          <w:jc w:val="center"/>
        </w:trPr>
        <w:tc>
          <w:tcPr>
            <w:tcW w:w="390" w:type="dxa"/>
            <w:vAlign w:val="center"/>
          </w:tcPr>
          <w:p w14:paraId="43F644BD" w14:textId="10F606BD"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89</w:t>
            </w:r>
          </w:p>
        </w:tc>
        <w:tc>
          <w:tcPr>
            <w:tcW w:w="1040" w:type="dxa"/>
            <w:noWrap/>
            <w:vAlign w:val="center"/>
            <w:hideMark/>
          </w:tcPr>
          <w:p w14:paraId="6A5F9991" w14:textId="162A009A"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Fan</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88/0964-1726/22/5/055034","ISSN":"09641726","abstract":"A series of epoxy-based shape-memory polymers (SMPs) was prepared by using diglycidyl ether of ethoxylated bisphenol-A containing two oxyethylene units and the curing agents iso-phorone diamine and Jeffamine D230. The thermal properties, dynamic mechanical properties, mechanical properties and shape-memory properties of the epoxy-based SMPs were systematically studied by DSC, DMTA, universal tester and fold-deploy experiments, respectively. The results showed that as the content of D230 increased, the glass transition temperature of the SMPs decreased from 77.5 ± 1.1 to 40 ± 0.7 °C according to DSC, the rubber modulus decreased gradually according to DMTA, and the tensile strength at room temperature (RT) decreased from 58.5 ± 0.3 to 27.0 ± 3.3 MPa according to tensile tests. Tensile tests above RT showed that the tensile stress and elongation at break depended heavily on the experimental temperature, and fold-deploy experiments showed that these SMPs had shape retention ratios higher than 95% and shape recovery ratios close to 100%. © 2013 IOP Publishing Ltd.","author":[{"dropping-particle":"","family":"Fan","given":"Mengjin","non-dropping-particle":"","parse-names":false,"suffix":""},{"dropping-particle":"","family":"Yu","given":"Heng","non-dropping-particle":"","parse-names":false,"suffix":""},{"dropping-particle":"","family":"Li","given":"Xiangyuan","non-dropping-particle":"","parse-names":false,"suffix":""},{"dropping-particle":"","family":"Cheng","given":"Jue","non-dropping-particle":"","parse-names":false,"suffix":""},{"dropping-particle":"","family":"Zhang","given":"Junying","non-dropping-particle":"","parse-names":false,"suffix":""}],"container-title":"Smart Materials and Structures","id":"ITEM-1","issue":"5","issued":{"date-parts":[["2013"]]},"title":"Thermomechanical and shape-memory properties of epoxy-based shape-memory polymer using diglycidyl ether of ethoxylated bisphenol-A","type":"article-journal","volume":"22"},"uris":["http://www.mendeley.com/documents/?uuid=dd298dc3-0773-4571-b1b4-c1fdc80f831b"]}],"mendeley":{"formattedCitation":"[54]","plainTextFormattedCitation":"[54]","previouslyFormattedCitation":"&lt;sup&gt;5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4]</w:t>
            </w:r>
            <w:r w:rsidRPr="00134FE9">
              <w:rPr>
                <w:rFonts w:ascii="Times New Roman" w:hAnsi="Times New Roman" w:cs="Times New Roman"/>
                <w:sz w:val="16"/>
                <w:szCs w:val="16"/>
              </w:rPr>
              <w:fldChar w:fldCharType="end"/>
            </w:r>
          </w:p>
        </w:tc>
        <w:tc>
          <w:tcPr>
            <w:tcW w:w="1578" w:type="dxa"/>
            <w:noWrap/>
            <w:vAlign w:val="center"/>
            <w:hideMark/>
          </w:tcPr>
          <w:p w14:paraId="70934BC1"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EPD230(20)</w:t>
            </w:r>
          </w:p>
        </w:tc>
        <w:tc>
          <w:tcPr>
            <w:tcW w:w="5246" w:type="dxa"/>
            <w:noWrap/>
            <w:vAlign w:val="center"/>
            <w:hideMark/>
          </w:tcPr>
          <w:p w14:paraId="5DCE2386"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N ( &gt;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N ( &gt; ) &gt; ) C 1 }</w:t>
            </w:r>
          </w:p>
        </w:tc>
        <w:tc>
          <w:tcPr>
            <w:tcW w:w="1096" w:type="dxa"/>
            <w:noWrap/>
            <w:vAlign w:val="center"/>
            <w:hideMark/>
          </w:tcPr>
          <w:p w14:paraId="4835A19F"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75.12</w:t>
            </w:r>
          </w:p>
        </w:tc>
      </w:tr>
      <w:tr w:rsidR="0030391A" w:rsidRPr="00134FE9" w14:paraId="496E3A34" w14:textId="77777777" w:rsidTr="00C82869">
        <w:trPr>
          <w:trHeight w:val="288"/>
          <w:jc w:val="center"/>
        </w:trPr>
        <w:tc>
          <w:tcPr>
            <w:tcW w:w="390" w:type="dxa"/>
            <w:vAlign w:val="center"/>
          </w:tcPr>
          <w:p w14:paraId="7F93B001" w14:textId="7ED4A49B"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90</w:t>
            </w:r>
          </w:p>
        </w:tc>
        <w:tc>
          <w:tcPr>
            <w:tcW w:w="1040" w:type="dxa"/>
            <w:noWrap/>
            <w:vAlign w:val="center"/>
            <w:hideMark/>
          </w:tcPr>
          <w:p w14:paraId="541430FC" w14:textId="648E7B8A"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Fan</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3</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88/0964-1726/22/5/055034","ISSN":"09641726","abstract":"A series of epoxy-based shape-memory polymers (SMPs) was prepared by using diglycidyl ether of ethoxylated bisphenol-A containing two oxyethylene units and the curing agents iso-phorone diamine and Jeffamine D230. The thermal properties, dynamic mechanical properties, mechanical properties and shape-memory properties of the epoxy-based SMPs were systematically studied by DSC, DMTA, universal tester and fold-deploy experiments, respectively. The results showed that as the content of D230 increased, the glass transition temperature of the SMPs decreased from 77.5 ± 1.1 to 40 ± 0.7 °C according to DSC, the rubber modulus decreased gradually according to DMTA, and the tensile strength at room temperature (RT) decreased from 58.5 ± 0.3 to 27.0 ± 3.3 MPa according to tensile tests. Tensile tests above RT showed that the tensile stress and elongation at break depended heavily on the experimental temperature, and fold-deploy experiments showed that these SMPs had shape retention ratios higher than 95% and shape recovery ratios close to 100%. © 2013 IOP Publishing Ltd.","author":[{"dropping-particle":"","family":"Fan","given":"Mengjin","non-dropping-particle":"","parse-names":false,"suffix":""},{"dropping-particle":"","family":"Yu","given":"Heng","non-dropping-particle":"","parse-names":false,"suffix":""},{"dropping-particle":"","family":"Li","given":"Xiangyuan","non-dropping-particle":"","parse-names":false,"suffix":""},{"dropping-particle":"","family":"Cheng","given":"Jue","non-dropping-particle":"","parse-names":false,"suffix":""},{"dropping-particle":"","family":"Zhang","given":"Junying","non-dropping-particle":"","parse-names":false,"suffix":""}],"container-title":"Smart Materials and Structures","id":"ITEM-1","issue":"5","issued":{"date-parts":[["2013"]]},"title":"Thermomechanical and shape-memory properties of epoxy-based shape-memory polymer using diglycidyl ether of ethoxylated bisphenol-A","type":"article-journal","volume":"22"},"uris":["http://www.mendeley.com/documents/?uuid=dd298dc3-0773-4571-b1b4-c1fdc80f831b"]}],"mendeley":{"formattedCitation":"[54]","plainTextFormattedCitation":"[54]","previouslyFormattedCitation":"&lt;sup&gt;54&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4]</w:t>
            </w:r>
            <w:r w:rsidRPr="00134FE9">
              <w:rPr>
                <w:rFonts w:ascii="Times New Roman" w:hAnsi="Times New Roman" w:cs="Times New Roman"/>
                <w:sz w:val="16"/>
                <w:szCs w:val="16"/>
              </w:rPr>
              <w:fldChar w:fldCharType="end"/>
            </w:r>
          </w:p>
        </w:tc>
        <w:tc>
          <w:tcPr>
            <w:tcW w:w="1578" w:type="dxa"/>
            <w:noWrap/>
            <w:vAlign w:val="center"/>
            <w:hideMark/>
          </w:tcPr>
          <w:p w14:paraId="25A814A8"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EPD230(100)</w:t>
            </w:r>
          </w:p>
        </w:tc>
        <w:tc>
          <w:tcPr>
            <w:tcW w:w="5246" w:type="dxa"/>
            <w:noWrap/>
            <w:vAlign w:val="center"/>
            <w:hideMark/>
          </w:tcPr>
          <w:p w14:paraId="3C2D3418"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N ( &gt; ) &gt; }</w:t>
            </w:r>
          </w:p>
        </w:tc>
        <w:tc>
          <w:tcPr>
            <w:tcW w:w="1096" w:type="dxa"/>
            <w:noWrap/>
            <w:vAlign w:val="center"/>
            <w:hideMark/>
          </w:tcPr>
          <w:p w14:paraId="2D344600"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46.57</w:t>
            </w:r>
          </w:p>
        </w:tc>
      </w:tr>
      <w:tr w:rsidR="0030391A" w:rsidRPr="00134FE9" w14:paraId="47A4CA13" w14:textId="77777777" w:rsidTr="00C82869">
        <w:trPr>
          <w:trHeight w:val="288"/>
          <w:jc w:val="center"/>
        </w:trPr>
        <w:tc>
          <w:tcPr>
            <w:tcW w:w="390" w:type="dxa"/>
            <w:vAlign w:val="center"/>
          </w:tcPr>
          <w:p w14:paraId="63EBC798" w14:textId="4541D119"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91</w:t>
            </w:r>
          </w:p>
        </w:tc>
        <w:tc>
          <w:tcPr>
            <w:tcW w:w="1040" w:type="dxa"/>
            <w:noWrap/>
            <w:vAlign w:val="center"/>
            <w:hideMark/>
          </w:tcPr>
          <w:p w14:paraId="24BBAC51" w14:textId="299D8AE1" w:rsidR="009812C6" w:rsidRPr="00134FE9" w:rsidRDefault="009812C6" w:rsidP="00542AE5">
            <w:pPr>
              <w:rPr>
                <w:rFonts w:ascii="Times New Roman" w:hAnsi="Times New Roman" w:cs="Times New Roman"/>
                <w:sz w:val="16"/>
                <w:szCs w:val="16"/>
              </w:rPr>
            </w:pPr>
            <w:proofErr w:type="spellStart"/>
            <w:r w:rsidRPr="00134FE9">
              <w:rPr>
                <w:rFonts w:ascii="Times New Roman" w:hAnsi="Times New Roman" w:cs="Times New Roman"/>
                <w:sz w:val="16"/>
                <w:szCs w:val="16"/>
              </w:rPr>
              <w:t>Willams</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 xml:space="preserve">ADDIN CSL_CITATION {"citationItems":[{"id":"ITEM-1","itemData":{"ISBN":"9781934551103","abstract":"Shape memory polymers (SMPs) and composites are a special class of smart materials known for their ability to change size and shape upon exposure to an external stimulus (e.g. light, heat, pH, or magnetic field). These materials are commonly used for biomedical applications; however, recent attempts have been made towards developing SMPs and composites for use in aircraft and space applications. Implementing SMPs and composites to create a shape change effect in some aircraft structures could potentially reduce drag, decrease fuel consumption, and improve engine performance. This paper discusses the development of suitable materials to use in morphing aircraft structures. Thermally responsive epoxy SMPs and nanocomposites were developed and the shape memory behavior and thermo-mechanical properties were studied. Overall, preliminary results from dynamic mechanical analysis (DMA) showed that thermally actuated shape memory epoxies and nanocomposites possessed Tgs near </w:instrText>
            </w:r>
            <w:r w:rsidR="00CA4BE4">
              <w:rPr>
                <w:rFonts w:ascii="Cambria Math" w:hAnsi="Cambria Math" w:cs="Cambria Math"/>
                <w:sz w:val="16"/>
                <w:szCs w:val="16"/>
              </w:rPr>
              <w:instrText>∼</w:instrText>
            </w:r>
            <w:r w:rsidR="00CA4BE4">
              <w:rPr>
                <w:rFonts w:ascii="Times New Roman" w:hAnsi="Times New Roman" w:cs="Times New Roman"/>
                <w:sz w:val="16"/>
                <w:szCs w:val="16"/>
              </w:rPr>
              <w:instrText>168°C. When graphene nanofiller was added, the storage modulus and crosslinking density decreased. On the other hand, the addition of graphene enhanced the recovery behavior of the shape memory nanocomposites. It was assumed that the addition of graphene improved shape memory recovery by reducing the crosslinking density and increasing the elasticity of the nanocomposites.","author":[{"dropping-particle":"","family":"Williams","given":"Tiffany","non-dropping-particle":"","parse-names":false,"suffix":""},{"dropping-particle":"","family":"Meador","given":"Michael","non-dropping-particle":"","parse-names":false,"suffix":""},{"dropping-particle":"","family":"Miller","given":"Sandi","non-dropping-particle":"","parse-names":false,"suffix":""},{"dropping-particle":"","family":"Scheiman","given":"Daniel","non-dropping-particle":"","parse-names":false,"suffix":""}],"container-title":"International SAMPE Technical Conference","id":"ITEM-1","issued":{"date-parts":[["2011"]]},"title":"Effect of graphene addition on shape memory behavior of epoxy resins","type":"article-journal"},"uris":["http://www.mendeley.com/documents/?uuid=daf48cb8-1331-4383-b11e-b0d99f35eb58"]}],"mendeley":{"formattedCitation":"[55]","plainTextFormattedCitation":"[55]","previouslyFormattedCitation":"&lt;sup&gt;55&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5]</w:t>
            </w:r>
            <w:r w:rsidRPr="00134FE9">
              <w:rPr>
                <w:rFonts w:ascii="Times New Roman" w:hAnsi="Times New Roman" w:cs="Times New Roman"/>
                <w:sz w:val="16"/>
                <w:szCs w:val="16"/>
              </w:rPr>
              <w:fldChar w:fldCharType="end"/>
            </w:r>
          </w:p>
        </w:tc>
        <w:tc>
          <w:tcPr>
            <w:tcW w:w="1578" w:type="dxa"/>
            <w:noWrap/>
            <w:vAlign w:val="center"/>
            <w:hideMark/>
          </w:tcPr>
          <w:p w14:paraId="4ECE6795" w14:textId="308A67BC" w:rsidR="009812C6" w:rsidRPr="00134FE9" w:rsidRDefault="00734AAB" w:rsidP="00542AE5">
            <w:pPr>
              <w:rPr>
                <w:rFonts w:ascii="Times New Roman" w:hAnsi="Times New Roman" w:cs="Times New Roman"/>
                <w:sz w:val="16"/>
                <w:szCs w:val="16"/>
              </w:rPr>
            </w:pPr>
            <w:r>
              <w:rPr>
                <w:rFonts w:ascii="Times New Roman" w:hAnsi="Times New Roman" w:cs="Times New Roman"/>
                <w:sz w:val="16"/>
                <w:szCs w:val="16"/>
              </w:rPr>
              <w:t>EPON828/EPON862/</w:t>
            </w:r>
            <w:proofErr w:type="spellStart"/>
            <w:r>
              <w:rPr>
                <w:rFonts w:ascii="Times New Roman" w:hAnsi="Times New Roman" w:cs="Times New Roman"/>
                <w:sz w:val="16"/>
                <w:szCs w:val="16"/>
              </w:rPr>
              <w:t>Epikure</w:t>
            </w:r>
            <w:proofErr w:type="spellEnd"/>
            <w:r>
              <w:rPr>
                <w:rFonts w:ascii="Times New Roman" w:hAnsi="Times New Roman" w:cs="Times New Roman"/>
                <w:sz w:val="16"/>
                <w:szCs w:val="16"/>
              </w:rPr>
              <w:t xml:space="preserve"> W</w:t>
            </w:r>
          </w:p>
        </w:tc>
        <w:tc>
          <w:tcPr>
            <w:tcW w:w="5246" w:type="dxa"/>
            <w:noWrap/>
            <w:vAlign w:val="center"/>
            <w:hideMark/>
          </w:tcPr>
          <w:p w14:paraId="5F6895E5"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C ( C &lt;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N ( &gt; ) &gt; ) c ( C C) c 1 N ( &gt; ) &gt; }</w:t>
            </w:r>
          </w:p>
        </w:tc>
        <w:tc>
          <w:tcPr>
            <w:tcW w:w="1096" w:type="dxa"/>
            <w:noWrap/>
            <w:vAlign w:val="center"/>
            <w:hideMark/>
          </w:tcPr>
          <w:p w14:paraId="4A4B5911"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171.89</w:t>
            </w:r>
          </w:p>
        </w:tc>
      </w:tr>
      <w:tr w:rsidR="0030391A" w:rsidRPr="00134FE9" w14:paraId="23368FE8" w14:textId="77777777" w:rsidTr="00C82869">
        <w:trPr>
          <w:trHeight w:val="288"/>
          <w:jc w:val="center"/>
        </w:trPr>
        <w:tc>
          <w:tcPr>
            <w:tcW w:w="390" w:type="dxa"/>
            <w:vAlign w:val="center"/>
          </w:tcPr>
          <w:p w14:paraId="42F04A97" w14:textId="4B8B39E2"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92</w:t>
            </w:r>
          </w:p>
        </w:tc>
        <w:tc>
          <w:tcPr>
            <w:tcW w:w="1040" w:type="dxa"/>
            <w:noWrap/>
            <w:vAlign w:val="center"/>
            <w:hideMark/>
          </w:tcPr>
          <w:p w14:paraId="17E92022" w14:textId="36088C8B" w:rsidR="009812C6" w:rsidRPr="00134FE9" w:rsidRDefault="009812C6" w:rsidP="00542AE5">
            <w:pPr>
              <w:rPr>
                <w:rFonts w:ascii="Times New Roman" w:hAnsi="Times New Roman" w:cs="Times New Roman"/>
                <w:sz w:val="16"/>
                <w:szCs w:val="16"/>
              </w:rPr>
            </w:pPr>
            <w:proofErr w:type="spellStart"/>
            <w:r w:rsidRPr="00134FE9">
              <w:rPr>
                <w:rFonts w:ascii="Times New Roman" w:hAnsi="Times New Roman" w:cs="Times New Roman"/>
                <w:sz w:val="16"/>
                <w:szCs w:val="16"/>
              </w:rPr>
              <w:t>Tanpitaksit</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4</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4456/jmmm.2014.8","author":[{"dropping-particle":"","family":"Tanpitaksit","given":"T","non-dropping-particle":"","parse-names":false,"suffix":""},{"dropping-particle":"","family":"Okhawilai","given":"M","non-dropping-particle":"","parse-names":false,"suffix":""},{"dropping-particle":"","family":"Rimdusit","given":"S","non-dropping-particle":"","parse-names":false,"suffix":""}],"container-title":"Journal of Metals, Materials and Minerals","id":"ITEM-1","issue":"1","issued":{"date-parts":[["2014"]]},"page":"43-47","title":"Shape fixity and shape recovery characteristics of aliphatic epoxy-benzoxazine shape memory polymer","type":"article-journal","volume":"24(1)"},"uris":["http://www.mendeley.com/documents/?uuid=ab4fd086-1dbd-4a95-bf72-1d32c591dc2e"]}],"mendeley":{"formattedCitation":"[56]","plainTextFormattedCitation":"[56]","previouslyFormattedCitation":"&lt;sup&gt;56&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6]</w:t>
            </w:r>
            <w:r w:rsidRPr="00134FE9">
              <w:rPr>
                <w:rFonts w:ascii="Times New Roman" w:hAnsi="Times New Roman" w:cs="Times New Roman"/>
                <w:sz w:val="16"/>
                <w:szCs w:val="16"/>
              </w:rPr>
              <w:fldChar w:fldCharType="end"/>
            </w:r>
          </w:p>
        </w:tc>
        <w:tc>
          <w:tcPr>
            <w:tcW w:w="1578" w:type="dxa"/>
            <w:noWrap/>
            <w:vAlign w:val="center"/>
            <w:hideMark/>
          </w:tcPr>
          <w:p w14:paraId="65827B09" w14:textId="23D7E678" w:rsidR="009812C6" w:rsidRPr="00134FE9" w:rsidRDefault="00734AAB" w:rsidP="00542AE5">
            <w:pPr>
              <w:rPr>
                <w:rFonts w:ascii="Times New Roman" w:hAnsi="Times New Roman" w:cs="Times New Roman"/>
                <w:sz w:val="16"/>
                <w:szCs w:val="16"/>
              </w:rPr>
            </w:pPr>
            <w:r>
              <w:rPr>
                <w:rFonts w:ascii="Times New Roman" w:hAnsi="Times New Roman" w:cs="Times New Roman"/>
                <w:sz w:val="16"/>
                <w:szCs w:val="16"/>
              </w:rPr>
              <w:t>NGDE/BA-a</w:t>
            </w:r>
          </w:p>
        </w:tc>
        <w:tc>
          <w:tcPr>
            <w:tcW w:w="5246" w:type="dxa"/>
            <w:noWrap/>
            <w:vAlign w:val="center"/>
            <w:hideMark/>
          </w:tcPr>
          <w:p w14:paraId="59B6FB6F"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O C ( C &lt; ) C O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3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l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 C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3 ) c 4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4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N ( &gt; ) &gt;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1 N ( &gt; ) &gt; }</w:t>
            </w:r>
          </w:p>
        </w:tc>
        <w:tc>
          <w:tcPr>
            <w:tcW w:w="1096" w:type="dxa"/>
            <w:noWrap/>
            <w:vAlign w:val="center"/>
            <w:hideMark/>
          </w:tcPr>
          <w:p w14:paraId="5BD8B221"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139.36</w:t>
            </w:r>
          </w:p>
        </w:tc>
      </w:tr>
      <w:tr w:rsidR="0030391A" w:rsidRPr="00134FE9" w14:paraId="38B0179A" w14:textId="77777777" w:rsidTr="00C82869">
        <w:trPr>
          <w:trHeight w:val="288"/>
          <w:jc w:val="center"/>
        </w:trPr>
        <w:tc>
          <w:tcPr>
            <w:tcW w:w="390" w:type="dxa"/>
            <w:vAlign w:val="center"/>
          </w:tcPr>
          <w:p w14:paraId="68363608" w14:textId="0B958145"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93</w:t>
            </w:r>
          </w:p>
        </w:tc>
        <w:tc>
          <w:tcPr>
            <w:tcW w:w="1040" w:type="dxa"/>
            <w:noWrap/>
            <w:vAlign w:val="center"/>
            <w:hideMark/>
          </w:tcPr>
          <w:p w14:paraId="7F3B6AAE" w14:textId="19272AE3" w:rsidR="009812C6" w:rsidRPr="00134FE9" w:rsidRDefault="009812C6" w:rsidP="00542AE5">
            <w:pPr>
              <w:rPr>
                <w:rFonts w:ascii="Times New Roman" w:hAnsi="Times New Roman" w:cs="Times New Roman"/>
                <w:sz w:val="16"/>
                <w:szCs w:val="16"/>
              </w:rPr>
            </w:pPr>
            <w:proofErr w:type="spellStart"/>
            <w:r w:rsidRPr="00134FE9">
              <w:rPr>
                <w:rFonts w:ascii="Times New Roman" w:hAnsi="Times New Roman" w:cs="Times New Roman"/>
                <w:sz w:val="16"/>
                <w:szCs w:val="16"/>
              </w:rPr>
              <w:t>Arnebold</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polymer.2015.12.007","ISSN":"00323861","abstract":"A fast switchable, epoxy based shape-memory polymer is presented. For this, a partially crystalline epoxy resin was formed by cationic polymerization in the presence of a high meltable polyester polyol, namely poly(ω-pentadecalactone) (PPDL). Under certain polymerization conditions, this system generates a high degree of crystallinity compared to the respective poly(É-caprolactone) (PCL) counterpart. Thus, such an epoxy/PPDL composite exhibits very fast shape-fixity and a good shape-memory cycle stability. Furthermore, the formation of a heterogeneous morphology by segregation and crystallization leads to enhanced strength and toughness compared to the respective epoxy/PCL composites.","author":[{"dropping-particle":"","family":"Arnebold","given":"Andre","non-dropping-particle":"","parse-names":false,"suffix":""},{"dropping-particle":"","family":"Hartwig","given":"Andreas","non-dropping-particle":"","parse-names":false,"suffix":""}],"container-title":"Polymer","id":"ITEM-1","issued":{"date-parts":[["2016"]]},"page":"40-49","publisher":"Elsevier Ltd","title":"Fast switchable, epoxy based shape-memory polymers with high strength and toughness","type":"article-journal","volume":"83"},"uris":["http://www.mendeley.com/documents/?uuid=0521aac1-06bb-4bef-b706-2beba2dec53d"]}],"mendeley":{"formattedCitation":"[57]","plainTextFormattedCitation":"[57]","previouslyFormattedCitation":"&lt;sup&gt;57&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7]</w:t>
            </w:r>
            <w:r w:rsidRPr="00134FE9">
              <w:rPr>
                <w:rFonts w:ascii="Times New Roman" w:hAnsi="Times New Roman" w:cs="Times New Roman"/>
                <w:sz w:val="16"/>
                <w:szCs w:val="16"/>
              </w:rPr>
              <w:fldChar w:fldCharType="end"/>
            </w:r>
          </w:p>
        </w:tc>
        <w:tc>
          <w:tcPr>
            <w:tcW w:w="1578" w:type="dxa"/>
            <w:noWrap/>
            <w:vAlign w:val="center"/>
            <w:hideMark/>
          </w:tcPr>
          <w:p w14:paraId="25788648"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Pure epoxide</w:t>
            </w:r>
          </w:p>
        </w:tc>
        <w:tc>
          <w:tcPr>
            <w:tcW w:w="5246" w:type="dxa"/>
            <w:noWrap/>
            <w:vAlign w:val="center"/>
            <w:hideMark/>
          </w:tcPr>
          <w:p w14:paraId="1BC42F62" w14:textId="77777777" w:rsidR="009812C6" w:rsidRPr="00134FE9" w:rsidRDefault="009812C6" w:rsidP="00542AE5">
            <w:pPr>
              <w:rPr>
                <w:rFonts w:ascii="Times New Roman" w:hAnsi="Times New Roman" w:cs="Times New Roman"/>
                <w:sz w:val="16"/>
                <w:szCs w:val="16"/>
              </w:rPr>
            </w:pPr>
            <w:proofErr w:type="gramStart"/>
            <w:r w:rsidRPr="00134FE9">
              <w:rPr>
                <w:rFonts w:ascii="Times New Roman" w:hAnsi="Times New Roman" w:cs="Times New Roman"/>
                <w:sz w:val="16"/>
                <w:szCs w:val="16"/>
              </w:rPr>
              <w:t>{ O</w:t>
            </w:r>
            <w:proofErr w:type="gramEnd"/>
            <w:r w:rsidRPr="00134FE9">
              <w:rPr>
                <w:rFonts w:ascii="Times New Roman" w:hAnsi="Times New Roman" w:cs="Times New Roman"/>
                <w:sz w:val="16"/>
                <w:szCs w:val="16"/>
              </w:rPr>
              <w:t xml:space="preserve"> = C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 C ( O $ ) C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 C ( O $ ) C 2 }</w:t>
            </w:r>
          </w:p>
        </w:tc>
        <w:tc>
          <w:tcPr>
            <w:tcW w:w="1096" w:type="dxa"/>
            <w:noWrap/>
            <w:vAlign w:val="center"/>
            <w:hideMark/>
          </w:tcPr>
          <w:p w14:paraId="505A710E"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169</w:t>
            </w:r>
          </w:p>
        </w:tc>
      </w:tr>
      <w:tr w:rsidR="0030391A" w:rsidRPr="00134FE9" w14:paraId="3E2C08F1" w14:textId="77777777" w:rsidTr="00C82869">
        <w:trPr>
          <w:trHeight w:val="288"/>
          <w:jc w:val="center"/>
        </w:trPr>
        <w:tc>
          <w:tcPr>
            <w:tcW w:w="390" w:type="dxa"/>
            <w:vAlign w:val="center"/>
          </w:tcPr>
          <w:p w14:paraId="3A52BF5E" w14:textId="52D63A0F"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9</w:t>
            </w:r>
            <w:r w:rsidR="00134FE9" w:rsidRPr="00134FE9">
              <w:rPr>
                <w:rFonts w:ascii="Times New Roman" w:hAnsi="Times New Roman" w:cs="Times New Roman"/>
                <w:sz w:val="16"/>
                <w:szCs w:val="16"/>
              </w:rPr>
              <w:t>4</w:t>
            </w:r>
          </w:p>
        </w:tc>
        <w:tc>
          <w:tcPr>
            <w:tcW w:w="1040" w:type="dxa"/>
            <w:noWrap/>
            <w:vAlign w:val="center"/>
            <w:hideMark/>
          </w:tcPr>
          <w:p w14:paraId="4333F7DD" w14:textId="6980EDF6"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Song</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1</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msea.2011.08.049","ISSN":"09215093","abstract":"Shape memory polymers (SMPs) and their composites are a class of novel smart materials. In order to achieve adjustable thermomechanical and shape memory properties, a series of shape memory epoxy systems were synthesized by varying the types of curing agents and their contents. Thermal frozen/recovery tests, differential scanning calorimetry (DSC) and dynamic mechanical analysis (DMA) were performed to investigate shape memory behaviors and thermomechanical properties of fabricated specimens. The results show that thermomechanical properties and critical shape transition temperature of shape memory epoxy systems can be adjusted by changing types and contents of curing agents, but all specimens fabricated in this study exhibit ideal shape memory effects. © 2011 Elsevier B.V.","author":[{"dropping-particle":"","family":"Song","given":"W. B.","non-dropping-particle":"","parse-names":false,"suffix":""},{"dropping-particle":"","family":"Wang","given":"L. Y.","non-dropping-particle":"","parse-names":false,"suffix":""},{"dropping-particle":"","family":"Wang","given":"Z. D.","non-dropping-particle":"","parse-names":false,"suffix":""}],"container-title":"Materials Science and Engineering A","id":"ITEM-1","issue":"1","issued":{"date-parts":[["2011"]]},"page":"29-34","publisher":"Elsevier B.V.","title":"Synthesis and thermomechanical research of shape memory epoxy systems","type":"article-journal","volume":"529"},"uris":["http://www.mendeley.com/documents/?uuid=23653344-73bd-4c15-b04f-16d708498400"]}],"mendeley":{"formattedCitation":"[33]","plainTextFormattedCitation":"[33]","previouslyFormattedCitation":"&lt;sup&gt;33&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33]</w:t>
            </w:r>
            <w:r w:rsidRPr="00134FE9">
              <w:rPr>
                <w:rFonts w:ascii="Times New Roman" w:hAnsi="Times New Roman" w:cs="Times New Roman"/>
                <w:sz w:val="16"/>
                <w:szCs w:val="16"/>
              </w:rPr>
              <w:fldChar w:fldCharType="end"/>
            </w:r>
          </w:p>
        </w:tc>
        <w:tc>
          <w:tcPr>
            <w:tcW w:w="1578" w:type="dxa"/>
            <w:noWrap/>
            <w:vAlign w:val="center"/>
            <w:hideMark/>
          </w:tcPr>
          <w:p w14:paraId="3BB8A08B"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3</w:t>
            </w:r>
          </w:p>
        </w:tc>
        <w:tc>
          <w:tcPr>
            <w:tcW w:w="5246" w:type="dxa"/>
            <w:noWrap/>
            <w:vAlign w:val="center"/>
            <w:hideMark/>
          </w:tcPr>
          <w:p w14:paraId="34F3C45F"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gt; N ( &gt;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gt; ) &g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w:t>
            </w:r>
          </w:p>
        </w:tc>
        <w:tc>
          <w:tcPr>
            <w:tcW w:w="1096" w:type="dxa"/>
            <w:noWrap/>
            <w:vAlign w:val="center"/>
            <w:hideMark/>
          </w:tcPr>
          <w:p w14:paraId="06C13C1E"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133</w:t>
            </w:r>
          </w:p>
        </w:tc>
      </w:tr>
      <w:tr w:rsidR="0030391A" w:rsidRPr="00134FE9" w14:paraId="6077CDB0" w14:textId="77777777" w:rsidTr="00C82869">
        <w:trPr>
          <w:trHeight w:val="288"/>
          <w:jc w:val="center"/>
        </w:trPr>
        <w:tc>
          <w:tcPr>
            <w:tcW w:w="390" w:type="dxa"/>
            <w:vAlign w:val="center"/>
          </w:tcPr>
          <w:p w14:paraId="57EBF483" w14:textId="2658272B"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9</w:t>
            </w:r>
            <w:r w:rsidR="00134FE9" w:rsidRPr="00134FE9">
              <w:rPr>
                <w:rFonts w:ascii="Times New Roman" w:hAnsi="Times New Roman" w:cs="Times New Roman"/>
                <w:sz w:val="16"/>
                <w:szCs w:val="16"/>
              </w:rPr>
              <w:t>5</w:t>
            </w:r>
          </w:p>
        </w:tc>
        <w:tc>
          <w:tcPr>
            <w:tcW w:w="1040" w:type="dxa"/>
            <w:noWrap/>
            <w:vAlign w:val="center"/>
            <w:hideMark/>
          </w:tcPr>
          <w:p w14:paraId="3A5FC850" w14:textId="1758E42B"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Hassan</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arabjc.2015.07.016","ISSN":"18785352","abstract":"Epoxy networks of the diglycidyl ether of bisphenol A (DGEBA) were prepared using 3,3'- and 4,4'-diaminodiphenyl sulfone isomer crosslinkers. Secondary relaxations and the glass transitions of resultant networks were probed using broadband dielectric spectroscopy (BDS). A sub-Tg γ relaxation peak for both networks shifts to higher frequencies (f) with increasing temperature in Arrhenius fashion, both processes having the same activation energy and being assigned to phenyl ring flipping in DGEBA chains. A β relaxation is assigned to local motions of dipoles that were created during crosslinking reactions. 4,4'-based networks exhibited higher Tg relative to 3,3'-based networks as per dynamic mechanical as well as BDS analyses. The Vogel-Fulcher-Tammann-Hesse equation fitted well to relaxation time vs. temperature data and comparison of Vogel temperatures suggests lower free volu</w:instrText>
            </w:r>
            <w:r w:rsidR="00CA4BE4">
              <w:rPr>
                <w:rFonts w:ascii="Times New Roman" w:hAnsi="Times New Roman" w:cs="Times New Roman" w:hint="eastAsia"/>
                <w:sz w:val="16"/>
                <w:szCs w:val="16"/>
              </w:rPr>
              <w:instrText>me per mass for the 3,3'-based network. The Kramers-Krönig transformation was used to directly calculate dc-free e</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 xml:space="preserve"> vs. f data from experimental e' vs. f data. Distribution of relaxation times (DRT) curves are bi-modal for the 3,3'-crosslinked resin sugge</w:instrText>
            </w:r>
            <w:r w:rsidR="00CA4BE4">
              <w:rPr>
                <w:rFonts w:ascii="Times New Roman" w:hAnsi="Times New Roman" w:cs="Times New Roman"/>
                <w:sz w:val="16"/>
                <w:szCs w:val="16"/>
              </w:rPr>
              <w:instrText>sting large-scale microstructural heterogeneity as opposed to homogeneity for the 4,4'-based network whose DRT consists of a single peak.","author":[{"dropping-particle":"","family":"Hassan","given":"Mohammad K.","non-dropping-particle":"","parse-names":false,"suffix":""},{"dropping-particle":"","family":"Tucker","given":"Samuel J.","non-dropping-particle":"","parse-names":false,"suffix":""},{"dropping-particle":"","family":"Abukmail","given":"Ahmed","non-dropping-particle":"","parse-names":false,"suffix":""},{"dropping-particle":"","family":"Wiggins","given":"Jeffrey S.","non-dropping-particle":"","parse-names":false,"suffix":""},{"dropping-particle":"","family":"Mauritz","given":"Kenneth A.","non-dropping-particle":"","parse-names":false,"suffix":""}],"container-title":"Arabian Journal of Chemistry","id":"ITEM-1","issue":"2","issued":{"date-parts":[["2016"]]},"page":"305-315","publisher":"King Saud University","title":"Polymer chain dynamics in epoxy based composites as investigated by broadband dielectric spectroscopy","type":"article-journal","volume":"9"},"uris":["http://www.mendeley.com/documents/?uuid=a81aabbd-81c2-4d47-8208-6edb00a895e7"]}],"mendeley":{"formattedCitation":"[58]","plainTextFormattedCitation":"[58]","previouslyFormattedCitation":"&lt;sup&gt;5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8]</w:t>
            </w:r>
            <w:r w:rsidRPr="00134FE9">
              <w:rPr>
                <w:rFonts w:ascii="Times New Roman" w:hAnsi="Times New Roman" w:cs="Times New Roman"/>
                <w:sz w:val="16"/>
                <w:szCs w:val="16"/>
              </w:rPr>
              <w:fldChar w:fldCharType="end"/>
            </w:r>
          </w:p>
        </w:tc>
        <w:tc>
          <w:tcPr>
            <w:tcW w:w="1578" w:type="dxa"/>
            <w:noWrap/>
            <w:vAlign w:val="center"/>
            <w:hideMark/>
          </w:tcPr>
          <w:p w14:paraId="079478D6"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33 Bis A</w:t>
            </w:r>
          </w:p>
        </w:tc>
        <w:tc>
          <w:tcPr>
            <w:tcW w:w="5246" w:type="dxa"/>
            <w:noWrap/>
            <w:vAlign w:val="center"/>
            <w:hideMark/>
          </w:tcPr>
          <w:p w14:paraId="65EC6010"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O = S ( = O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2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noWrap/>
            <w:vAlign w:val="center"/>
            <w:hideMark/>
          </w:tcPr>
          <w:p w14:paraId="382E3A1A"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187</w:t>
            </w:r>
          </w:p>
        </w:tc>
      </w:tr>
      <w:tr w:rsidR="0030391A" w:rsidRPr="00134FE9" w14:paraId="4DB50FD7" w14:textId="77777777" w:rsidTr="00C82869">
        <w:trPr>
          <w:trHeight w:val="288"/>
          <w:jc w:val="center"/>
        </w:trPr>
        <w:tc>
          <w:tcPr>
            <w:tcW w:w="390" w:type="dxa"/>
            <w:vAlign w:val="center"/>
          </w:tcPr>
          <w:p w14:paraId="0E78DD4F" w14:textId="155BB487"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9</w:t>
            </w:r>
            <w:r w:rsidR="00134FE9" w:rsidRPr="00134FE9">
              <w:rPr>
                <w:rFonts w:ascii="Times New Roman" w:hAnsi="Times New Roman" w:cs="Times New Roman"/>
                <w:sz w:val="16"/>
                <w:szCs w:val="16"/>
              </w:rPr>
              <w:t>6</w:t>
            </w:r>
          </w:p>
        </w:tc>
        <w:tc>
          <w:tcPr>
            <w:tcW w:w="1040" w:type="dxa"/>
            <w:noWrap/>
            <w:vAlign w:val="center"/>
            <w:hideMark/>
          </w:tcPr>
          <w:p w14:paraId="6F1AB565" w14:textId="56D045A5"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Hassan</w:t>
            </w:r>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6</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16/j.arabjc.2015.07.016","ISSN":"18785352","abstract":"Epoxy networks of the diglycidyl ether of bisphenol A (DGEBA) were prepared using 3,3'- and 4,4'-diaminodiphenyl sulfone isomer crosslinkers. Secondary relaxations and the glass transitions of resultant networks were probed using broadband dielectric spectroscopy (BDS). A sub-Tg γ relaxation peak for both networks shifts to higher frequencies (f) with increasing temperature in Arrhenius fashion, both processes having the same activation energy and being assigned to phenyl ring flipping in DGEBA chains. A β relaxation is assigned to local motions of dipoles that were created during crosslinking reactions. 4,4'-based networks exhibited higher Tg relative to 3,3'-based networks as per dynamic mechanical as well as BDS analyses. The Vogel-Fulcher-Tammann-Hesse equation fitted well to relaxation time vs. temperature data and comparison of Vogel temperatures suggests lower free volu</w:instrText>
            </w:r>
            <w:r w:rsidR="00CA4BE4">
              <w:rPr>
                <w:rFonts w:ascii="Times New Roman" w:hAnsi="Times New Roman" w:cs="Times New Roman" w:hint="eastAsia"/>
                <w:sz w:val="16"/>
                <w:szCs w:val="16"/>
              </w:rPr>
              <w:instrText>me per mass for the 3,3'-based network. The Kramers-Krönig transformation was used to directly calculate dc-free e</w:instrText>
            </w:r>
            <w:r w:rsidR="00CA4BE4">
              <w:rPr>
                <w:rFonts w:ascii="Times New Roman" w:hAnsi="Times New Roman" w:cs="Times New Roman" w:hint="eastAsia"/>
                <w:sz w:val="16"/>
                <w:szCs w:val="16"/>
              </w:rPr>
              <w:instrText>″</w:instrText>
            </w:r>
            <w:r w:rsidR="00CA4BE4">
              <w:rPr>
                <w:rFonts w:ascii="Times New Roman" w:hAnsi="Times New Roman" w:cs="Times New Roman" w:hint="eastAsia"/>
                <w:sz w:val="16"/>
                <w:szCs w:val="16"/>
              </w:rPr>
              <w:instrText xml:space="preserve"> vs. f data from experimental e' vs. f data. Distribution of relaxation times (DRT) curves are bi-modal for the 3,3'-crosslinked resin sugge</w:instrText>
            </w:r>
            <w:r w:rsidR="00CA4BE4">
              <w:rPr>
                <w:rFonts w:ascii="Times New Roman" w:hAnsi="Times New Roman" w:cs="Times New Roman"/>
                <w:sz w:val="16"/>
                <w:szCs w:val="16"/>
              </w:rPr>
              <w:instrText>sting large-scale microstructural heterogeneity as opposed to homogeneity for the 4,4'-based network whose DRT consists of a single peak.","author":[{"dropping-particle":"","family":"Hassan","given":"Mohammad K.","non-dropping-particle":"","parse-names":false,"suffix":""},{"dropping-particle":"","family":"Tucker","given":"Samuel J.","non-dropping-particle":"","parse-names":false,"suffix":""},{"dropping-particle":"","family":"Abukmail","given":"Ahmed","non-dropping-particle":"","parse-names":false,"suffix":""},{"dropping-particle":"","family":"Wiggins","given":"Jeffrey S.","non-dropping-particle":"","parse-names":false,"suffix":""},{"dropping-particle":"","family":"Mauritz","given":"Kenneth A.","non-dropping-particle":"","parse-names":false,"suffix":""}],"container-title":"Arabian Journal of Chemistry","id":"ITEM-1","issue":"2","issued":{"date-parts":[["2016"]]},"page":"305-315","publisher":"King Saud University","title":"Polymer chain dynamics in epoxy based composites as investigated by broadband dielectric spectroscopy","type":"article-journal","volume":"9"},"uris":["http://www.mendeley.com/documents/?uuid=a81aabbd-81c2-4d47-8208-6edb00a895e7"]}],"mendeley":{"formattedCitation":"[58]","plainTextFormattedCitation":"[58]","previouslyFormattedCitation":"&lt;sup&gt;58&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8]</w:t>
            </w:r>
            <w:r w:rsidRPr="00134FE9">
              <w:rPr>
                <w:rFonts w:ascii="Times New Roman" w:hAnsi="Times New Roman" w:cs="Times New Roman"/>
                <w:sz w:val="16"/>
                <w:szCs w:val="16"/>
              </w:rPr>
              <w:fldChar w:fldCharType="end"/>
            </w:r>
          </w:p>
        </w:tc>
        <w:tc>
          <w:tcPr>
            <w:tcW w:w="1578" w:type="dxa"/>
            <w:noWrap/>
            <w:vAlign w:val="center"/>
            <w:hideMark/>
          </w:tcPr>
          <w:p w14:paraId="6EADE970"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44 Bis A</w:t>
            </w:r>
          </w:p>
        </w:tc>
        <w:tc>
          <w:tcPr>
            <w:tcW w:w="5246" w:type="dxa"/>
            <w:noWrap/>
            <w:vAlign w:val="center"/>
            <w:hideMark/>
          </w:tcPr>
          <w:p w14:paraId="20E1505F"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c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O ) C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 O = S ( = O ) ( c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 c 2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N ( &lt;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2 }</w:t>
            </w:r>
          </w:p>
        </w:tc>
        <w:tc>
          <w:tcPr>
            <w:tcW w:w="1096" w:type="dxa"/>
            <w:noWrap/>
            <w:vAlign w:val="center"/>
            <w:hideMark/>
          </w:tcPr>
          <w:p w14:paraId="7ED50887"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219</w:t>
            </w:r>
          </w:p>
        </w:tc>
      </w:tr>
      <w:tr w:rsidR="0030391A" w:rsidRPr="00134FE9" w14:paraId="084C2990" w14:textId="77777777" w:rsidTr="00C82869">
        <w:trPr>
          <w:trHeight w:val="288"/>
          <w:jc w:val="center"/>
        </w:trPr>
        <w:tc>
          <w:tcPr>
            <w:tcW w:w="390" w:type="dxa"/>
            <w:vAlign w:val="center"/>
          </w:tcPr>
          <w:p w14:paraId="157F14E1" w14:textId="1FBF7970" w:rsidR="009812C6" w:rsidRPr="00134FE9" w:rsidRDefault="00E81D25" w:rsidP="00542AE5">
            <w:pPr>
              <w:rPr>
                <w:rFonts w:ascii="Times New Roman" w:hAnsi="Times New Roman" w:cs="Times New Roman"/>
                <w:sz w:val="16"/>
                <w:szCs w:val="16"/>
              </w:rPr>
            </w:pPr>
            <w:r w:rsidRPr="00134FE9">
              <w:rPr>
                <w:rFonts w:ascii="Times New Roman" w:hAnsi="Times New Roman" w:cs="Times New Roman"/>
                <w:sz w:val="16"/>
                <w:szCs w:val="16"/>
              </w:rPr>
              <w:t>9</w:t>
            </w:r>
            <w:r w:rsidR="00134FE9" w:rsidRPr="00134FE9">
              <w:rPr>
                <w:rFonts w:ascii="Times New Roman" w:hAnsi="Times New Roman" w:cs="Times New Roman"/>
                <w:sz w:val="16"/>
                <w:szCs w:val="16"/>
              </w:rPr>
              <w:t>7</w:t>
            </w:r>
          </w:p>
        </w:tc>
        <w:tc>
          <w:tcPr>
            <w:tcW w:w="1040" w:type="dxa"/>
            <w:noWrap/>
            <w:vAlign w:val="center"/>
            <w:hideMark/>
          </w:tcPr>
          <w:p w14:paraId="362D7B0E" w14:textId="1BE00057" w:rsidR="009812C6" w:rsidRPr="00134FE9" w:rsidRDefault="009812C6" w:rsidP="00542AE5">
            <w:pPr>
              <w:rPr>
                <w:rFonts w:ascii="Times New Roman" w:hAnsi="Times New Roman" w:cs="Times New Roman"/>
                <w:sz w:val="16"/>
                <w:szCs w:val="16"/>
              </w:rPr>
            </w:pPr>
            <w:proofErr w:type="spellStart"/>
            <w:r w:rsidRPr="00134FE9">
              <w:rPr>
                <w:rFonts w:ascii="Times New Roman" w:hAnsi="Times New Roman" w:cs="Times New Roman"/>
                <w:sz w:val="16"/>
                <w:szCs w:val="16"/>
              </w:rPr>
              <w:t>Hearon</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dhm.201500156","ISSN":"21922659","PMID":"25925212","abstract":"Polyurethane shape memory polymers (SMPs) with tunable thermomechanical properties and advanced processing capabilities are synthesized, characterized, and implemented in the design of a microactuator medical device prototype. The ability to manipulate glass transition temperature (Tg) and crosslink density in low-molecular weight aliphatic thermoplastic polyurethane SMPs is demonstrated using a synthetic approach that employs UV catalyzed thiol-ene \"click\" reactions to achieve postpolymerization crosslinking. Polyurethanes containing varying C=C functionalization are synthesized, solution blended with polythiol crosslinking agents and photoinitiator and subjected to UV irradiation, and the effects of number of synthetic parameters on crosslink density are reported. Thermomechanical properties are highly tunable, including glass transitions tailorable between 30 and 105 °C and rubbery moduli tailorable between 0.4 and 20 MPa. This new SMP system exhibits high toughness for many formulations, especially in the case of low crosslink density materials, for which toughness exceeds 90 MJ m-3 at select straining temperatures. To demonstrate the advanced processing capability and synthetic versatility of this new SMP system, a laser-actuated SMP microgripper device for minimally invasive delivery of endovascular devices is fabricated, shown to exhibit an average gripping force of 1.43 ± 0.37 N and successfully deployed in an in vitro experimental setup under simulated physiological conditions.","author":[{"dropping-particle":"","family":"Hearon","given":"Keith","non-dropping-particle":"","parse-names":false,"suffix":""},{"dropping-particle":"","family":"Wierzbicki","given":"Mark A.","non-dropping-particle":"","parse-names":false,"suffix":""},{"dropping-particle":"","family":"Nash","given":"Landon D.","non-dropping-particle":"","parse-names":false,"suffix":""},{"dropping-particle":"","family":"Landsman","given":"Todd L.","non-dropping-particle":"","parse-names":false,"suffix":""},{"dropping-particle":"","family":"Laramy","given":"Christine","non-dropping-particle":"","parse-names":false,"suffix":""},{"dropping-particle":"","family":"Lonnecker","given":"Alexander T.","non-dropping-particle":"","parse-names":false,"suffix":""},{"dropping-particle":"","family":"Gibbons","given":"Michael C.","non-dropping-particle":"","parse-names":false,"suffix":""},{"dropping-particle":"","family":"Ur","given":"Sarah","non-dropping-particle":"","parse-names":false,"suffix":""},{"dropping-particle":"","family":"Cardinal","given":"Kristen O.","non-dropping-particle":"","parse-names":false,"suffix":""},{"dropping-particle":"","family":"Wilson","given":"Thomas S.","non-dropping-particle":"","parse-names":false,"suffix":""},{"dropping-particle":"","family":"Wooley","given":"Karen L.","non-dropping-particle":"","parse-names":false,"suffix":""},{"dropping-particle":"","family":"Maitland","given":"Duncan J.","non-dropping-particle":"","parse-names":false,"suffix":""}],"container-title":"Advanced Healthcare Materials","id":"ITEM-1","issue":"9","issued":{"date-parts":[["2015"]]},"page":"1386-1398","title":"A Processable Shape Memory Polymer System for Biomedical Applications","type":"article-journal","volume":"4"},"uris":["http://www.mendeley.com/documents/?uuid=109f7b25-ab8e-41d4-b5a9-35cd0098d6ed"]}],"mendeley":{"formattedCitation":"[59]","plainTextFormattedCitation":"[59]","previouslyFormattedCitation":"&lt;sup&gt;59&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9]</w:t>
            </w:r>
            <w:r w:rsidRPr="00134FE9">
              <w:rPr>
                <w:rFonts w:ascii="Times New Roman" w:hAnsi="Times New Roman" w:cs="Times New Roman"/>
                <w:sz w:val="16"/>
                <w:szCs w:val="16"/>
              </w:rPr>
              <w:fldChar w:fldCharType="end"/>
            </w:r>
          </w:p>
        </w:tc>
        <w:tc>
          <w:tcPr>
            <w:tcW w:w="1578" w:type="dxa"/>
            <w:noWrap/>
            <w:vAlign w:val="center"/>
            <w:hideMark/>
          </w:tcPr>
          <w:p w14:paraId="09D69AA9"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TMPAE,3-</w:t>
            </w:r>
            <w:proofErr w:type="gramStart"/>
            <w:r w:rsidRPr="00134FE9">
              <w:rPr>
                <w:rFonts w:ascii="Times New Roman" w:hAnsi="Times New Roman" w:cs="Times New Roman"/>
                <w:sz w:val="16"/>
                <w:szCs w:val="16"/>
              </w:rPr>
              <w:t>MPD,TMHDI</w:t>
            </w:r>
            <w:proofErr w:type="gramEnd"/>
            <w:r w:rsidRPr="00134FE9">
              <w:rPr>
                <w:rFonts w:ascii="Times New Roman" w:hAnsi="Times New Roman" w:cs="Times New Roman"/>
                <w:sz w:val="16"/>
                <w:szCs w:val="16"/>
              </w:rPr>
              <w:t>,TMPTMP</w:t>
            </w:r>
          </w:p>
        </w:tc>
        <w:tc>
          <w:tcPr>
            <w:tcW w:w="5246" w:type="dxa"/>
            <w:noWrap/>
            <w:vAlign w:val="center"/>
            <w:hideMark/>
          </w:tcPr>
          <w:p w14:paraId="08F7FF51"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N C (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C ( = O )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gt; &gt; ) ( C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lt; ) O C ( = O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gt; ) ( C O &g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lt; &lt; }</w:t>
            </w:r>
          </w:p>
        </w:tc>
        <w:tc>
          <w:tcPr>
            <w:tcW w:w="1096" w:type="dxa"/>
            <w:noWrap/>
            <w:vAlign w:val="center"/>
            <w:hideMark/>
          </w:tcPr>
          <w:p w14:paraId="2D0A8990"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50</w:t>
            </w:r>
          </w:p>
        </w:tc>
      </w:tr>
      <w:tr w:rsidR="0030391A" w:rsidRPr="00134FE9" w14:paraId="681EE9F9" w14:textId="77777777" w:rsidTr="00C82869">
        <w:trPr>
          <w:trHeight w:val="288"/>
          <w:jc w:val="center"/>
        </w:trPr>
        <w:tc>
          <w:tcPr>
            <w:tcW w:w="390" w:type="dxa"/>
            <w:vAlign w:val="center"/>
          </w:tcPr>
          <w:p w14:paraId="00FC3903" w14:textId="2440D772" w:rsidR="009812C6" w:rsidRPr="00134FE9" w:rsidRDefault="00244BCC" w:rsidP="00542AE5">
            <w:pPr>
              <w:rPr>
                <w:rFonts w:ascii="Times New Roman" w:hAnsi="Times New Roman" w:cs="Times New Roman"/>
                <w:sz w:val="16"/>
                <w:szCs w:val="16"/>
              </w:rPr>
            </w:pPr>
            <w:r>
              <w:rPr>
                <w:rFonts w:ascii="Times New Roman" w:hAnsi="Times New Roman" w:cs="Times New Roman"/>
                <w:sz w:val="16"/>
                <w:szCs w:val="16"/>
              </w:rPr>
              <w:t>9</w:t>
            </w:r>
            <w:r w:rsidR="00134FE9" w:rsidRPr="00134FE9">
              <w:rPr>
                <w:rFonts w:ascii="Times New Roman" w:hAnsi="Times New Roman" w:cs="Times New Roman"/>
                <w:sz w:val="16"/>
                <w:szCs w:val="16"/>
              </w:rPr>
              <w:t>8</w:t>
            </w:r>
          </w:p>
        </w:tc>
        <w:tc>
          <w:tcPr>
            <w:tcW w:w="1040" w:type="dxa"/>
            <w:noWrap/>
            <w:vAlign w:val="center"/>
            <w:hideMark/>
          </w:tcPr>
          <w:p w14:paraId="6CE34164" w14:textId="2969FFBF" w:rsidR="009812C6" w:rsidRPr="00134FE9" w:rsidRDefault="009812C6" w:rsidP="00542AE5">
            <w:pPr>
              <w:rPr>
                <w:rFonts w:ascii="Times New Roman" w:hAnsi="Times New Roman" w:cs="Times New Roman"/>
                <w:sz w:val="16"/>
                <w:szCs w:val="16"/>
              </w:rPr>
            </w:pPr>
            <w:proofErr w:type="spellStart"/>
            <w:r w:rsidRPr="00134FE9">
              <w:rPr>
                <w:rFonts w:ascii="Times New Roman" w:hAnsi="Times New Roman" w:cs="Times New Roman"/>
                <w:sz w:val="16"/>
                <w:szCs w:val="16"/>
              </w:rPr>
              <w:t>Hearon</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dhm.201500156","ISSN":"21922659","PMID":"25925212","abstract":"Polyurethane shape memory polymers (SMPs) with tunable thermomechanical properties and advanced processing capabilities are synthesized, characterized, and implemented in the design of a microactuator medical device prototype. The ability to manipulate glass transition temperature (Tg) and crosslink density in low-molecular weight aliphatic thermoplastic polyurethane SMPs is demonstrated using a synthetic approach that employs UV catalyzed thiol-ene \"click\" reactions to achieve postpolymerization crosslinking. Polyurethanes containing varying C=C functionalization are synthesized, solution blended with polythiol crosslinking agents and photoinitiator and subjected to UV irradiation, and the effects of number of synthetic parameters on crosslink density are reported. Thermomechanical properties are highly tunable, including glass transitions tailorable between 30 and 105 °C and rubbery moduli tailorable between 0.4 and 20 MPa. This new SMP system exhibits high toughness for many formulations, especially in the case of low crosslink density materials, for which toughness exceeds 90 MJ m-3 at select straining temperatures. To demonstrate the advanced processing capability and synthetic versatility of this new SMP system, a laser-actuated SMP microgripper device for minimally invasive delivery of endovascular devices is fabricated, shown to exhibit an average gripping force of 1.43 ± 0.37 N and successfully deployed in an in vitro experimental setup under simulated physiological conditions.","author":[{"dropping-particle":"","family":"Hearon","given":"Keith","non-dropping-particle":"","parse-names":false,"suffix":""},{"dropping-particle":"","family":"Wierzbicki","given":"Mark A.","non-dropping-particle":"","parse-names":false,"suffix":""},{"dropping-particle":"","family":"Nash","given":"Landon D.","non-dropping-particle":"","parse-names":false,"suffix":""},{"dropping-particle":"","family":"Landsman","given":"Todd L.","non-dropping-particle":"","parse-names":false,"suffix":""},{"dropping-particle":"","family":"Laramy","given":"Christine","non-dropping-particle":"","parse-names":false,"suffix":""},{"dropping-particle":"","family":"Lonnecker","given":"Alexander T.","non-dropping-particle":"","parse-names":false,"suffix":""},{"dropping-particle":"","family":"Gibbons","given":"Michael C.","non-dropping-particle":"","parse-names":false,"suffix":""},{"dropping-particle":"","family":"Ur","given":"Sarah","non-dropping-particle":"","parse-names":false,"suffix":""},{"dropping-particle":"","family":"Cardinal","given":"Kristen O.","non-dropping-particle":"","parse-names":false,"suffix":""},{"dropping-particle":"","family":"Wilson","given":"Thomas S.","non-dropping-particle":"","parse-names":false,"suffix":""},{"dropping-particle":"","family":"Wooley","given":"Karen L.","non-dropping-particle":"","parse-names":false,"suffix":""},{"dropping-particle":"","family":"Maitland","given":"Duncan J.","non-dropping-particle":"","parse-names":false,"suffix":""}],"container-title":"Advanced Healthcare Materials","id":"ITEM-1","issue":"9","issued":{"date-parts":[["2015"]]},"page":"1386-1398","title":"A Processable Shape Memory Polymer System for Biomedical Applications","type":"article-journal","volume":"4"},"uris":["http://www.mendeley.com/documents/?uuid=109f7b25-ab8e-41d4-b5a9-35cd0098d6ed"]}],"mendeley":{"formattedCitation":"[59]","plainTextFormattedCitation":"[59]","previouslyFormattedCitation":"&lt;sup&gt;59&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9]</w:t>
            </w:r>
            <w:r w:rsidRPr="00134FE9">
              <w:rPr>
                <w:rFonts w:ascii="Times New Roman" w:hAnsi="Times New Roman" w:cs="Times New Roman"/>
                <w:sz w:val="16"/>
                <w:szCs w:val="16"/>
              </w:rPr>
              <w:fldChar w:fldCharType="end"/>
            </w:r>
          </w:p>
        </w:tc>
        <w:tc>
          <w:tcPr>
            <w:tcW w:w="1578" w:type="dxa"/>
            <w:noWrap/>
            <w:vAlign w:val="center"/>
            <w:hideMark/>
          </w:tcPr>
          <w:p w14:paraId="65508F7D" w14:textId="77777777" w:rsidR="009812C6" w:rsidRPr="00134FE9" w:rsidRDefault="009812C6" w:rsidP="00542AE5">
            <w:pPr>
              <w:rPr>
                <w:rFonts w:ascii="Times New Roman" w:hAnsi="Times New Roman" w:cs="Times New Roman"/>
                <w:sz w:val="16"/>
                <w:szCs w:val="16"/>
              </w:rPr>
            </w:pPr>
            <w:proofErr w:type="gramStart"/>
            <w:r w:rsidRPr="00134FE9">
              <w:rPr>
                <w:rFonts w:ascii="Times New Roman" w:hAnsi="Times New Roman" w:cs="Times New Roman"/>
                <w:sz w:val="16"/>
                <w:szCs w:val="16"/>
              </w:rPr>
              <w:t>TMPAE,DEG</w:t>
            </w:r>
            <w:proofErr w:type="gramEnd"/>
            <w:r w:rsidRPr="00134FE9">
              <w:rPr>
                <w:rFonts w:ascii="Times New Roman" w:hAnsi="Times New Roman" w:cs="Times New Roman"/>
                <w:sz w:val="16"/>
                <w:szCs w:val="16"/>
              </w:rPr>
              <w:t>,TMHDI,3-Ti</w:t>
            </w:r>
          </w:p>
        </w:tc>
        <w:tc>
          <w:tcPr>
            <w:tcW w:w="5246" w:type="dxa"/>
            <w:noWrap/>
            <w:vAlign w:val="center"/>
            <w:hideMark/>
          </w:tcPr>
          <w:p w14:paraId="5E9D997B"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O &lt; , O = c 1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gt;  &gt; ) c ( =  O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gt; &gt; ) c ( = O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gt;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C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lt; ) ( C O &l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lt; &lt; }</w:t>
            </w:r>
          </w:p>
        </w:tc>
        <w:tc>
          <w:tcPr>
            <w:tcW w:w="1096" w:type="dxa"/>
            <w:noWrap/>
            <w:vAlign w:val="center"/>
            <w:hideMark/>
          </w:tcPr>
          <w:p w14:paraId="5F15F32D"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40</w:t>
            </w:r>
          </w:p>
        </w:tc>
      </w:tr>
      <w:tr w:rsidR="0030391A" w:rsidRPr="00134FE9" w14:paraId="09FD76F9" w14:textId="77777777" w:rsidTr="00C82869">
        <w:trPr>
          <w:trHeight w:val="288"/>
          <w:jc w:val="center"/>
        </w:trPr>
        <w:tc>
          <w:tcPr>
            <w:tcW w:w="390" w:type="dxa"/>
            <w:vAlign w:val="center"/>
          </w:tcPr>
          <w:p w14:paraId="67F580F7" w14:textId="1FA2E9BF" w:rsidR="009812C6" w:rsidRPr="00134FE9" w:rsidRDefault="00134FE9" w:rsidP="00542AE5">
            <w:pPr>
              <w:rPr>
                <w:rFonts w:ascii="Times New Roman" w:hAnsi="Times New Roman" w:cs="Times New Roman"/>
                <w:sz w:val="16"/>
                <w:szCs w:val="16"/>
              </w:rPr>
            </w:pPr>
            <w:r w:rsidRPr="00134FE9">
              <w:rPr>
                <w:rFonts w:ascii="Times New Roman" w:hAnsi="Times New Roman" w:cs="Times New Roman"/>
                <w:sz w:val="16"/>
                <w:szCs w:val="16"/>
              </w:rPr>
              <w:t>99</w:t>
            </w:r>
          </w:p>
        </w:tc>
        <w:tc>
          <w:tcPr>
            <w:tcW w:w="1040" w:type="dxa"/>
            <w:noWrap/>
            <w:vAlign w:val="center"/>
            <w:hideMark/>
          </w:tcPr>
          <w:p w14:paraId="0502F37E" w14:textId="05CEF646" w:rsidR="009812C6" w:rsidRPr="00134FE9" w:rsidRDefault="009812C6" w:rsidP="00542AE5">
            <w:pPr>
              <w:rPr>
                <w:rFonts w:ascii="Times New Roman" w:hAnsi="Times New Roman" w:cs="Times New Roman"/>
                <w:sz w:val="16"/>
                <w:szCs w:val="16"/>
              </w:rPr>
            </w:pPr>
            <w:proofErr w:type="spellStart"/>
            <w:r w:rsidRPr="00134FE9">
              <w:rPr>
                <w:rFonts w:ascii="Times New Roman" w:hAnsi="Times New Roman" w:cs="Times New Roman"/>
                <w:sz w:val="16"/>
                <w:szCs w:val="16"/>
              </w:rPr>
              <w:t>Hearon</w:t>
            </w:r>
            <w:proofErr w:type="spellEnd"/>
            <w:r w:rsidR="00C82869">
              <w:rPr>
                <w:rFonts w:ascii="Times New Roman" w:hAnsi="Times New Roman" w:cs="Times New Roman"/>
                <w:sz w:val="16"/>
                <w:szCs w:val="16"/>
              </w:rPr>
              <w:t xml:space="preserve"> et al., </w:t>
            </w:r>
            <w:r w:rsidRPr="00134FE9">
              <w:rPr>
                <w:rFonts w:ascii="Times New Roman" w:hAnsi="Times New Roman" w:cs="Times New Roman"/>
                <w:sz w:val="16"/>
                <w:szCs w:val="16"/>
              </w:rPr>
              <w:t>2015</w:t>
            </w:r>
            <w:r w:rsidRPr="00134FE9">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DOI":"10.1002/adhm.201500156","ISSN":"21922659","PMID":"25925212","abstract":"Polyurethane shape memory polymers (SMPs) with tunable thermomechanical properties and advanced processing capabilities are synthesized, characterized, and implemented in the design of a microactuator medical device prototype. The ability to manipulate glass transition temperature (Tg) and crosslink density in low-molecular weight aliphatic thermoplastic polyurethane SMPs is demonstrated using a synthetic approach that employs UV catalyzed thiol-ene \"click\" reactions to achieve postpolymerization crosslinking. Polyurethanes containing varying C=C functionalization are synthesized, solution blended with polythiol crosslinking agents and photoinitiator and subjected to UV irradiation, and the effects of number of synthetic parameters on crosslink density are reported. Thermomechanical properties are highly tunable, including glass transitions tailorable between 30 and 105 °C and rubbery moduli tailorable between 0.4 and 20 MPa. This new SMP system exhibits high toughness for many formulations, especially in the case of low crosslink density materials, for which toughness exceeds 90 MJ m-3 at select straining temperatures. To demonstrate the advanced processing capability and synthetic versatility of this new SMP system, a laser-actuated SMP microgripper device for minimally invasive delivery of endovascular devices is fabricated, shown to exhibit an average gripping force of 1.43 ± 0.37 N and successfully deployed in an in vitro experimental setup under simulated physiological conditions.","author":[{"dropping-particle":"","family":"Hearon","given":"Keith","non-dropping-particle":"","parse-names":false,"suffix":""},{"dropping-particle":"","family":"Wierzbicki","given":"Mark A.","non-dropping-particle":"","parse-names":false,"suffix":""},{"dropping-particle":"","family":"Nash","given":"Landon D.","non-dropping-particle":"","parse-names":false,"suffix":""},{"dropping-particle":"","family":"Landsman","given":"Todd L.","non-dropping-particle":"","parse-names":false,"suffix":""},{"dropping-particle":"","family":"Laramy","given":"Christine","non-dropping-particle":"","parse-names":false,"suffix":""},{"dropping-particle":"","family":"Lonnecker","given":"Alexander T.","non-dropping-particle":"","parse-names":false,"suffix":""},{"dropping-particle":"","family":"Gibbons","given":"Michael C.","non-dropping-particle":"","parse-names":false,"suffix":""},{"dropping-particle":"","family":"Ur","given":"Sarah","non-dropping-particle":"","parse-names":false,"suffix":""},{"dropping-particle":"","family":"Cardinal","given":"Kristen O.","non-dropping-particle":"","parse-names":false,"suffix":""},{"dropping-particle":"","family":"Wilson","given":"Thomas S.","non-dropping-particle":"","parse-names":false,"suffix":""},{"dropping-particle":"","family":"Wooley","given":"Karen L.","non-dropping-particle":"","parse-names":false,"suffix":""},{"dropping-particle":"","family":"Maitland","given":"Duncan J.","non-dropping-particle":"","parse-names":false,"suffix":""}],"container-title":"Advanced Healthcare Materials","id":"ITEM-1","issue":"9","issued":{"date-parts":[["2015"]]},"page":"1386-1398","title":"A Processable Shape Memory Polymer System for Biomedical Applications","type":"article-journal","volume":"4"},"uris":["http://www.mendeley.com/documents/?uuid=109f7b25-ab8e-41d4-b5a9-35cd0098d6ed"]}],"mendeley":{"formattedCitation":"[59]","plainTextFormattedCitation":"[59]","previouslyFormattedCitation":"&lt;sup&gt;59&lt;/sup&gt;"},"properties":{"noteIndex":0},"schema":"https://github.com/citation-style-language/schema/raw/master/csl-citation.json"}</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59]</w:t>
            </w:r>
            <w:r w:rsidRPr="00134FE9">
              <w:rPr>
                <w:rFonts w:ascii="Times New Roman" w:hAnsi="Times New Roman" w:cs="Times New Roman"/>
                <w:sz w:val="16"/>
                <w:szCs w:val="16"/>
              </w:rPr>
              <w:fldChar w:fldCharType="end"/>
            </w:r>
          </w:p>
        </w:tc>
        <w:tc>
          <w:tcPr>
            <w:tcW w:w="1578" w:type="dxa"/>
            <w:noWrap/>
            <w:vAlign w:val="center"/>
            <w:hideMark/>
          </w:tcPr>
          <w:p w14:paraId="5D43C9D1" w14:textId="77777777" w:rsidR="009812C6" w:rsidRPr="00134FE9" w:rsidRDefault="009812C6" w:rsidP="00542AE5">
            <w:pPr>
              <w:rPr>
                <w:rFonts w:ascii="Times New Roman" w:hAnsi="Times New Roman" w:cs="Times New Roman"/>
                <w:sz w:val="16"/>
                <w:szCs w:val="16"/>
              </w:rPr>
            </w:pPr>
            <w:proofErr w:type="gramStart"/>
            <w:r w:rsidRPr="00134FE9">
              <w:rPr>
                <w:rFonts w:ascii="Times New Roman" w:hAnsi="Times New Roman" w:cs="Times New Roman"/>
                <w:sz w:val="16"/>
                <w:szCs w:val="16"/>
              </w:rPr>
              <w:t>TMPAE,CHDM</w:t>
            </w:r>
            <w:proofErr w:type="gramEnd"/>
            <w:r w:rsidRPr="00134FE9">
              <w:rPr>
                <w:rFonts w:ascii="Times New Roman" w:hAnsi="Times New Roman" w:cs="Times New Roman"/>
                <w:sz w:val="16"/>
                <w:szCs w:val="16"/>
              </w:rPr>
              <w:t>,TMHDI,3-Ti</w:t>
            </w:r>
          </w:p>
        </w:tc>
        <w:tc>
          <w:tcPr>
            <w:tcW w:w="5246" w:type="dxa"/>
            <w:noWrap/>
            <w:vAlign w:val="center"/>
            <w:hideMark/>
          </w:tcPr>
          <w:p w14:paraId="0CA234BD"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 xml:space="preserve">{ &lt;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lt; ) C 1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O &lt; )( C O &lt; ) O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lt; &l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N C ( = O ) &gt;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 C ) ( C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N C ( = O ) &gt; , O =c 1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gt; &gt; ) c ( = O ) n (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gt; &gt; ) c ( = O ) n 1 C </w:t>
            </w:r>
            <w:proofErr w:type="spellStart"/>
            <w:r w:rsidRPr="00134FE9">
              <w:rPr>
                <w:rFonts w:ascii="Times New Roman" w:hAnsi="Times New Roman" w:cs="Times New Roman"/>
                <w:sz w:val="16"/>
                <w:szCs w:val="16"/>
              </w:rPr>
              <w:t>C</w:t>
            </w:r>
            <w:proofErr w:type="spellEnd"/>
            <w:r w:rsidRPr="00134FE9">
              <w:rPr>
                <w:rFonts w:ascii="Times New Roman" w:hAnsi="Times New Roman" w:cs="Times New Roman"/>
                <w:sz w:val="16"/>
                <w:szCs w:val="16"/>
              </w:rPr>
              <w:t xml:space="preserve"> S &gt; &gt; }</w:t>
            </w:r>
          </w:p>
        </w:tc>
        <w:tc>
          <w:tcPr>
            <w:tcW w:w="1096" w:type="dxa"/>
            <w:noWrap/>
            <w:vAlign w:val="center"/>
            <w:hideMark/>
          </w:tcPr>
          <w:p w14:paraId="45CDFA05" w14:textId="77777777" w:rsidR="009812C6" w:rsidRPr="00134FE9" w:rsidRDefault="009812C6" w:rsidP="00542AE5">
            <w:pPr>
              <w:rPr>
                <w:rFonts w:ascii="Times New Roman" w:hAnsi="Times New Roman" w:cs="Times New Roman"/>
                <w:sz w:val="16"/>
                <w:szCs w:val="16"/>
              </w:rPr>
            </w:pPr>
            <w:r w:rsidRPr="00134FE9">
              <w:rPr>
                <w:rFonts w:ascii="Times New Roman" w:hAnsi="Times New Roman" w:cs="Times New Roman"/>
                <w:sz w:val="16"/>
                <w:szCs w:val="16"/>
              </w:rPr>
              <w:t>68</w:t>
            </w:r>
          </w:p>
        </w:tc>
      </w:tr>
      <w:tr w:rsidR="00E039FE" w:rsidRPr="00134FE9" w14:paraId="4A9FF554" w14:textId="77777777" w:rsidTr="00C82869">
        <w:trPr>
          <w:trHeight w:val="288"/>
          <w:jc w:val="center"/>
        </w:trPr>
        <w:tc>
          <w:tcPr>
            <w:tcW w:w="390" w:type="dxa"/>
            <w:vAlign w:val="center"/>
          </w:tcPr>
          <w:p w14:paraId="73D3F832" w14:textId="301EFFDA" w:rsidR="00E039FE" w:rsidRPr="00134FE9" w:rsidRDefault="00E039FE" w:rsidP="00542AE5">
            <w:pPr>
              <w:rPr>
                <w:rFonts w:ascii="Times New Roman" w:hAnsi="Times New Roman" w:cs="Times New Roman"/>
                <w:sz w:val="16"/>
                <w:szCs w:val="16"/>
              </w:rPr>
            </w:pPr>
            <w:r>
              <w:rPr>
                <w:rFonts w:ascii="Times New Roman" w:hAnsi="Times New Roman" w:cs="Times New Roman"/>
                <w:sz w:val="16"/>
                <w:szCs w:val="16"/>
              </w:rPr>
              <w:t>100</w:t>
            </w:r>
          </w:p>
        </w:tc>
        <w:tc>
          <w:tcPr>
            <w:tcW w:w="1040" w:type="dxa"/>
            <w:noWrap/>
            <w:vAlign w:val="center"/>
          </w:tcPr>
          <w:p w14:paraId="25E58236" w14:textId="2F488F31" w:rsidR="00E039FE" w:rsidRPr="00134FE9" w:rsidRDefault="00E039FE" w:rsidP="00542AE5">
            <w:pPr>
              <w:rPr>
                <w:rFonts w:ascii="Times New Roman" w:hAnsi="Times New Roman" w:cs="Times New Roman"/>
                <w:sz w:val="16"/>
                <w:szCs w:val="16"/>
              </w:rPr>
            </w:pPr>
            <w:r>
              <w:rPr>
                <w:rFonts w:ascii="Times New Roman" w:hAnsi="Times New Roman" w:cs="Times New Roman"/>
                <w:sz w:val="16"/>
                <w:szCs w:val="16"/>
              </w:rPr>
              <w:t>Choong</w:t>
            </w:r>
            <w:r w:rsidR="00C82869">
              <w:rPr>
                <w:rFonts w:ascii="Times New Roman" w:hAnsi="Times New Roman" w:cs="Times New Roman"/>
                <w:sz w:val="16"/>
                <w:szCs w:val="16"/>
              </w:rPr>
              <w:t xml:space="preserve"> et al., </w:t>
            </w:r>
            <w:r>
              <w:rPr>
                <w:rFonts w:ascii="Times New Roman" w:hAnsi="Times New Roman" w:cs="Times New Roman"/>
                <w:sz w:val="16"/>
                <w:szCs w:val="16"/>
              </w:rPr>
              <w:t>2016</w:t>
            </w:r>
            <w:r>
              <w:rPr>
                <w:rFonts w:ascii="Times New Roman" w:hAnsi="Times New Roman" w:cs="Times New Roman"/>
                <w:sz w:val="16"/>
                <w:szCs w:val="16"/>
              </w:rPr>
              <w:fldChar w:fldCharType="begin" w:fldLock="1"/>
            </w:r>
            <w:r w:rsidR="00CA4BE4">
              <w:rPr>
                <w:rFonts w:ascii="Times New Roman" w:hAnsi="Times New Roman" w:cs="Times New Roman"/>
                <w:sz w:val="16"/>
                <w:szCs w:val="16"/>
              </w:rPr>
              <w:instrText>ADDIN CSL_CITATION {"citationItems":[{"id":"ITEM-1","itemData":{"abstract":"Shape memory polymers (SMPs) are smart materials that can change shape and revert to their permanent shape upon external stimulus. Most fabrications of SMPs are based on conventional methods which limit design freedom, hence additive manufacturing presents an alternative to expanding more possibilities for applications. In this study, curing process parameters were optimized for printing of photopolymerized thermoset SMPs by the stereolithography process. Tert-butyl acrylate (tBA) and di (ethylene glycol) diacrylate (DEGDA) were copolymerized with variations in crosslinkers to create networks with well-separated transition temperatures (Tg) that varied in a range from 43.6 to 74.1°C. A fold-deployable shape memory test was performed and revealed that free-strain recovery and retention deteriorate with increasing Tg. Nevertheless, the SMPs can undergo at least 20 repeated fold-deploy cycles before failure. These results are intended to provide better understandings in processing SMPs via stereolithography, while exploring variability in Tg widens the range of possible applications.","author":[{"dropping-particle":"","family":"Choong","given":"Y. Y.C.","non-dropping-particle":"","parse-names":false,"suffix":""},{"dropping-particle":"","family":"Saeed","given":"M.","non-dropping-particle":"","parse-names":false,"suffix":""},{"dropping-particle":"","family":"Eng","given":"H.","non-dropping-particle":"","parse-names":false,"suffix":""},{"dropping-particle":"","family":"Su","given":"P. C.","non-dropping-particle":"","parse-names":false,"suffix":""},{"dropping-particle":"","family":"Wei","given":"J.","non-dropping-particle":"","parse-names":false,"suffix":""}],"container-title":"Solid Freeform Fabrication 2016: Proceedings of the 27th Annual International Solid Freeform Fabrication Symposium - An Additive Manufacturing Conference, SFF 2016","id":"ITEM-1","issued":{"date-parts":[["2016"]]},"page":"1807-1814","title":"Exploring variability in shape memory properties of stereolithography printed parts","type":"paper-conference"},"uris":["http://www.mendeley.com/documents/?uuid=2b44c95d-7e17-498a-a54b-4e1d231d4a85"]}],"mendeley":{"formattedCitation":"[60]","plainTextFormattedCitation":"[60]","previouslyFormattedCitation":"&lt;sup&gt;60&lt;/sup&gt;"},"properties":{"noteIndex":0},"schema":"https://github.com/citation-style-language/schema/raw/master/csl-citation.json"}</w:instrText>
            </w:r>
            <w:r>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16"/>
              </w:rPr>
              <w:t>[60]</w:t>
            </w:r>
            <w:r>
              <w:rPr>
                <w:rFonts w:ascii="Times New Roman" w:hAnsi="Times New Roman" w:cs="Times New Roman"/>
                <w:sz w:val="16"/>
                <w:szCs w:val="16"/>
              </w:rPr>
              <w:fldChar w:fldCharType="end"/>
            </w:r>
          </w:p>
        </w:tc>
        <w:tc>
          <w:tcPr>
            <w:tcW w:w="1578" w:type="dxa"/>
            <w:noWrap/>
            <w:vAlign w:val="center"/>
          </w:tcPr>
          <w:p w14:paraId="70C128C2" w14:textId="3EA58426" w:rsidR="00E039FE" w:rsidRPr="00134FE9" w:rsidRDefault="00E039FE" w:rsidP="00542AE5">
            <w:pPr>
              <w:rPr>
                <w:rFonts w:ascii="Times New Roman" w:hAnsi="Times New Roman" w:cs="Times New Roman"/>
                <w:sz w:val="16"/>
                <w:szCs w:val="16"/>
              </w:rPr>
            </w:pPr>
            <w:proofErr w:type="spellStart"/>
            <w:r w:rsidRPr="00E039FE">
              <w:rPr>
                <w:rFonts w:ascii="Times New Roman" w:hAnsi="Times New Roman" w:cs="Times New Roman"/>
                <w:sz w:val="16"/>
                <w:szCs w:val="16"/>
              </w:rPr>
              <w:t>DEGDA+</w:t>
            </w:r>
            <w:r>
              <w:rPr>
                <w:rFonts w:ascii="Times New Roman" w:hAnsi="Times New Roman" w:cs="Times New Roman"/>
                <w:sz w:val="16"/>
                <w:szCs w:val="16"/>
              </w:rPr>
              <w:t>tBA</w:t>
            </w:r>
            <w:proofErr w:type="spellEnd"/>
          </w:p>
        </w:tc>
        <w:tc>
          <w:tcPr>
            <w:tcW w:w="5246" w:type="dxa"/>
            <w:noWrap/>
            <w:vAlign w:val="center"/>
          </w:tcPr>
          <w:p w14:paraId="3D457DD5" w14:textId="39AFBFF7" w:rsidR="00E039FE" w:rsidRPr="00E039FE" w:rsidRDefault="00E039FE" w:rsidP="00542AE5">
            <w:pPr>
              <w:rPr>
                <w:rFonts w:ascii="Calibri" w:hAnsi="Calibri" w:cs="Calibri"/>
                <w:color w:val="000000"/>
                <w:sz w:val="16"/>
                <w:szCs w:val="16"/>
              </w:rPr>
            </w:pPr>
            <w:r w:rsidRPr="00E039FE">
              <w:rPr>
                <w:rFonts w:ascii="Calibri" w:hAnsi="Calibri" w:cs="Calibri"/>
                <w:color w:val="000000"/>
                <w:sz w:val="16"/>
                <w:szCs w:val="16"/>
              </w:rPr>
              <w:t xml:space="preserve">{ O = C ( C </w:t>
            </w:r>
            <w:proofErr w:type="spellStart"/>
            <w:r w:rsidRPr="00E039FE">
              <w:rPr>
                <w:rFonts w:ascii="Calibri" w:hAnsi="Calibri" w:cs="Calibri"/>
                <w:color w:val="000000"/>
                <w:sz w:val="16"/>
                <w:szCs w:val="16"/>
              </w:rPr>
              <w:t>C</w:t>
            </w:r>
            <w:proofErr w:type="spellEnd"/>
            <w:r w:rsidRPr="00E039FE">
              <w:rPr>
                <w:rFonts w:ascii="Calibri" w:hAnsi="Calibri" w:cs="Calibri"/>
                <w:color w:val="000000"/>
                <w:sz w:val="16"/>
                <w:szCs w:val="16"/>
              </w:rPr>
              <w:t xml:space="preserve"> O C </w:t>
            </w:r>
            <w:proofErr w:type="spellStart"/>
            <w:r w:rsidRPr="00E039FE">
              <w:rPr>
                <w:rFonts w:ascii="Calibri" w:hAnsi="Calibri" w:cs="Calibri"/>
                <w:color w:val="000000"/>
                <w:sz w:val="16"/>
                <w:szCs w:val="16"/>
              </w:rPr>
              <w:t>C</w:t>
            </w:r>
            <w:proofErr w:type="spellEnd"/>
            <w:r w:rsidRPr="00E039FE">
              <w:rPr>
                <w:rFonts w:ascii="Calibri" w:hAnsi="Calibri" w:cs="Calibri"/>
                <w:color w:val="000000"/>
                <w:sz w:val="16"/>
                <w:szCs w:val="16"/>
              </w:rPr>
              <w:t xml:space="preserve"> O C ( = O ) C ( $ ) C $ ) C ( $ ) C $ ,  C </w:t>
            </w:r>
            <w:proofErr w:type="spellStart"/>
            <w:r w:rsidRPr="00E039FE">
              <w:rPr>
                <w:rFonts w:ascii="Calibri" w:hAnsi="Calibri" w:cs="Calibri"/>
                <w:color w:val="000000"/>
                <w:sz w:val="16"/>
                <w:szCs w:val="16"/>
              </w:rPr>
              <w:t>C</w:t>
            </w:r>
            <w:proofErr w:type="spellEnd"/>
            <w:r w:rsidRPr="00E039FE">
              <w:rPr>
                <w:rFonts w:ascii="Calibri" w:hAnsi="Calibri" w:cs="Calibri"/>
                <w:color w:val="000000"/>
                <w:sz w:val="16"/>
                <w:szCs w:val="16"/>
              </w:rPr>
              <w:t xml:space="preserve"> ( C ) ( C ) O C ( = O ) C ( $ ) C $ }</w:t>
            </w:r>
          </w:p>
        </w:tc>
        <w:tc>
          <w:tcPr>
            <w:tcW w:w="1096" w:type="dxa"/>
            <w:noWrap/>
            <w:vAlign w:val="center"/>
          </w:tcPr>
          <w:p w14:paraId="2DF928D3" w14:textId="70B47FB3" w:rsidR="00E039FE" w:rsidRPr="00134FE9" w:rsidRDefault="00E039FE" w:rsidP="00542AE5">
            <w:pPr>
              <w:rPr>
                <w:rFonts w:ascii="Times New Roman" w:hAnsi="Times New Roman" w:cs="Times New Roman"/>
                <w:sz w:val="16"/>
                <w:szCs w:val="16"/>
              </w:rPr>
            </w:pPr>
            <w:r>
              <w:rPr>
                <w:rFonts w:ascii="Times New Roman" w:hAnsi="Times New Roman" w:cs="Times New Roman"/>
                <w:sz w:val="16"/>
                <w:szCs w:val="16"/>
              </w:rPr>
              <w:t>54</w:t>
            </w:r>
          </w:p>
        </w:tc>
      </w:tr>
    </w:tbl>
    <w:p w14:paraId="537DE0B9" w14:textId="6B33036F" w:rsidR="001E2125" w:rsidRPr="00134FE9" w:rsidRDefault="001E2125">
      <w:pPr>
        <w:rPr>
          <w:rFonts w:ascii="Times New Roman" w:hAnsi="Times New Roman" w:cs="Times New Roman"/>
          <w:sz w:val="16"/>
          <w:szCs w:val="16"/>
        </w:rPr>
      </w:pPr>
    </w:p>
    <w:p w14:paraId="1F17A945" w14:textId="302B5019" w:rsidR="00134FE9" w:rsidRPr="00134FE9" w:rsidRDefault="00134FE9">
      <w:pPr>
        <w:rPr>
          <w:rFonts w:ascii="Times New Roman" w:hAnsi="Times New Roman" w:cs="Times New Roman"/>
          <w:b/>
          <w:bCs/>
          <w:sz w:val="16"/>
          <w:szCs w:val="16"/>
        </w:rPr>
      </w:pPr>
      <w:r w:rsidRPr="00134FE9">
        <w:rPr>
          <w:rFonts w:ascii="Times New Roman" w:hAnsi="Times New Roman" w:cs="Times New Roman"/>
          <w:b/>
          <w:bCs/>
          <w:sz w:val="16"/>
          <w:szCs w:val="16"/>
        </w:rPr>
        <w:t>Reference</w:t>
      </w:r>
    </w:p>
    <w:p w14:paraId="255C0B38" w14:textId="0CA13098" w:rsidR="00CA4BE4" w:rsidRPr="00CA4BE4" w:rsidRDefault="00134FE9"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134FE9">
        <w:rPr>
          <w:rFonts w:ascii="Times New Roman" w:hAnsi="Times New Roman" w:cs="Times New Roman"/>
          <w:sz w:val="16"/>
          <w:szCs w:val="16"/>
        </w:rPr>
        <w:fldChar w:fldCharType="begin" w:fldLock="1"/>
      </w:r>
      <w:r w:rsidRPr="00134FE9">
        <w:rPr>
          <w:rFonts w:ascii="Times New Roman" w:hAnsi="Times New Roman" w:cs="Times New Roman"/>
          <w:sz w:val="16"/>
          <w:szCs w:val="16"/>
        </w:rPr>
        <w:instrText xml:space="preserve">ADDIN Mendeley Bibliography CSL_BIBLIOGRAPHY </w:instrText>
      </w:r>
      <w:r w:rsidRPr="00134FE9">
        <w:rPr>
          <w:rFonts w:ascii="Times New Roman" w:hAnsi="Times New Roman" w:cs="Times New Roman"/>
          <w:sz w:val="16"/>
          <w:szCs w:val="16"/>
        </w:rPr>
        <w:fldChar w:fldCharType="separate"/>
      </w:r>
      <w:r w:rsidR="00CA4BE4" w:rsidRPr="00CA4BE4">
        <w:rPr>
          <w:rFonts w:ascii="Times New Roman" w:hAnsi="Times New Roman" w:cs="Times New Roman"/>
          <w:noProof/>
          <w:sz w:val="16"/>
          <w:szCs w:val="24"/>
        </w:rPr>
        <w:t>[1]</w:t>
      </w:r>
      <w:r w:rsidR="00CA4BE4" w:rsidRPr="00CA4BE4">
        <w:rPr>
          <w:rFonts w:ascii="Times New Roman" w:hAnsi="Times New Roman" w:cs="Times New Roman"/>
          <w:noProof/>
          <w:sz w:val="16"/>
          <w:szCs w:val="24"/>
        </w:rPr>
        <w:tab/>
        <w:t>F. Castro, K.K. Westbrook, K.N. Long, R. Shandas, H.J. Qi, Effects of thermal rates on the thermomechanical behaviors of amorphous shape memory polymers, Mech. Time-Dependent Mater. 14 (2010) 219–241. https://doi.org/10.1007/s11043-010-9109-6.</w:t>
      </w:r>
    </w:p>
    <w:p w14:paraId="57272E7F"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w:t>
      </w:r>
      <w:r w:rsidRPr="00CA4BE4">
        <w:rPr>
          <w:rFonts w:ascii="Times New Roman" w:hAnsi="Times New Roman" w:cs="Times New Roman"/>
          <w:noProof/>
          <w:sz w:val="16"/>
          <w:szCs w:val="24"/>
        </w:rPr>
        <w:tab/>
        <w:t>Z. Wang, Q. Lv, S. Chen, C. Li, S. Sun, S. Hu, Glass transition investigations on highly crosslinked epoxy resins by molecular dynamics simulations, Mol. Simul. 41 (2015) 1515–1527. https://doi.org/10.1080/08927022.2014.998213.</w:t>
      </w:r>
    </w:p>
    <w:p w14:paraId="152F9F19"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w:t>
      </w:r>
      <w:r w:rsidRPr="00CA4BE4">
        <w:rPr>
          <w:rFonts w:ascii="Times New Roman" w:hAnsi="Times New Roman" w:cs="Times New Roman"/>
          <w:noProof/>
          <w:sz w:val="16"/>
          <w:szCs w:val="24"/>
        </w:rPr>
        <w:tab/>
        <w:t>C.M. Yakacki, R. Shandas, D. Safranski, A.M. Ortega, K. Sassaman, K. Gall, Strong, tailored, biocompatible shape-memory polymer networks, Adv. Funct. Mater. 18 (2008) 2428–2435. https://doi.org/10.1002/adfm.200701049.</w:t>
      </w:r>
    </w:p>
    <w:p w14:paraId="5EF73734"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w:t>
      </w:r>
      <w:r w:rsidRPr="00CA4BE4">
        <w:rPr>
          <w:rFonts w:ascii="Times New Roman" w:hAnsi="Times New Roman" w:cs="Times New Roman"/>
          <w:noProof/>
          <w:sz w:val="16"/>
          <w:szCs w:val="24"/>
        </w:rPr>
        <w:tab/>
        <w:t>N. Lakhera, C. Yakacki, T.D. Nguyen, C. Frick, Partially constrained recovery of (meth)acrylate shape-memory polymer networks, J. Appl. Polym. Sci. 126 (2012) 72–82. https://doi.org/10.1002/app.</w:t>
      </w:r>
    </w:p>
    <w:p w14:paraId="4D0DBDC7"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lastRenderedPageBreak/>
        <w:t>[5]</w:t>
      </w:r>
      <w:r w:rsidRPr="00CA4BE4">
        <w:rPr>
          <w:rFonts w:ascii="Times New Roman" w:hAnsi="Times New Roman" w:cs="Times New Roman"/>
          <w:noProof/>
          <w:sz w:val="16"/>
          <w:szCs w:val="24"/>
        </w:rPr>
        <w:tab/>
        <w:t>J. Cui, K. Kratz, A. Lendlein, Adjusting shape-memory properties of amorphous polyether urethanes and radio-opaque composites thereof by variation of physical parameters during programming, Smart Mater. Struct. 19 (2010). https://doi.org/doi.org/10.1088/0964-1726/19/6/065019.</w:t>
      </w:r>
    </w:p>
    <w:p w14:paraId="233646BF"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6]</w:t>
      </w:r>
      <w:r w:rsidRPr="00CA4BE4">
        <w:rPr>
          <w:rFonts w:ascii="Times New Roman" w:hAnsi="Times New Roman" w:cs="Times New Roman"/>
          <w:noProof/>
          <w:sz w:val="16"/>
          <w:szCs w:val="24"/>
        </w:rPr>
        <w:tab/>
        <w:t>J.S. Arrieta, J. Diani, P. Gilormini, Cyclic and monotonic testing of free and constrained recovery properties of a chemically crosslinked acrylate, J. Appl. Polym. Sci. 131 (2014) 1–8. https://doi.org/10.1002/app.39813.</w:t>
      </w:r>
    </w:p>
    <w:p w14:paraId="7444E3DA"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7]</w:t>
      </w:r>
      <w:r w:rsidRPr="00CA4BE4">
        <w:rPr>
          <w:rFonts w:ascii="Times New Roman" w:hAnsi="Times New Roman" w:cs="Times New Roman"/>
          <w:noProof/>
          <w:sz w:val="16"/>
          <w:szCs w:val="24"/>
        </w:rPr>
        <w:tab/>
        <w:t>X. Wu, X. Yang, Y. Zhang, W. Huang, A new shape memory epoxy resin with excellent comprehensive properties, J. Mater. Sci. 51 (2016) 3231–3240. https://doi.org/10.1007/s10853-015-9634-4.</w:t>
      </w:r>
    </w:p>
    <w:p w14:paraId="11E61391"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8]</w:t>
      </w:r>
      <w:r w:rsidRPr="00CA4BE4">
        <w:rPr>
          <w:rFonts w:ascii="Times New Roman" w:hAnsi="Times New Roman" w:cs="Times New Roman"/>
          <w:noProof/>
          <w:sz w:val="16"/>
          <w:szCs w:val="24"/>
        </w:rPr>
        <w:tab/>
        <w:t>D. Santiago, A. Fabregat-Sanjuan, F. Ferrando, S. De la Flor, Improving of Mechanical and Shape-Memory Properties in Hyperbranched Epoxy Shape-Memory Polymers, Shape Mem. Superelasticity. 2 (2016) 239–246. https://doi.org/10.1007/s40830-016-0067-y.</w:t>
      </w:r>
    </w:p>
    <w:p w14:paraId="42894E68"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9]</w:t>
      </w:r>
      <w:r w:rsidRPr="00CA4BE4">
        <w:rPr>
          <w:rFonts w:ascii="Times New Roman" w:hAnsi="Times New Roman" w:cs="Times New Roman"/>
          <w:noProof/>
          <w:sz w:val="16"/>
          <w:szCs w:val="24"/>
        </w:rPr>
        <w:tab/>
        <w:t>J. Fan, G. Li, High enthalpy storage thermoset network with giant stress and energy output in rubbery state, Nat. Commun. 9 (2018) 642. https://doi.org/10.1038/s41467-018-03094-2.</w:t>
      </w:r>
    </w:p>
    <w:p w14:paraId="2891D67B"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0]</w:t>
      </w:r>
      <w:r w:rsidRPr="00CA4BE4">
        <w:rPr>
          <w:rFonts w:ascii="Times New Roman" w:hAnsi="Times New Roman" w:cs="Times New Roman"/>
          <w:noProof/>
          <w:sz w:val="16"/>
          <w:szCs w:val="24"/>
        </w:rPr>
        <w:tab/>
        <w:t>A. Li, A. Challapalli, G. Li, 4D Printing of Recyclable Lightweight Architectures Using High Recovery Stress Shape Memory Polymer, Sci. Rep. 9 (2019) 7621. https://doi.org/10.1038/s41598-019-44110-9.</w:t>
      </w:r>
    </w:p>
    <w:p w14:paraId="7DDDF955"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1]</w:t>
      </w:r>
      <w:r w:rsidRPr="00CA4BE4">
        <w:rPr>
          <w:rFonts w:ascii="Times New Roman" w:hAnsi="Times New Roman" w:cs="Times New Roman"/>
          <w:noProof/>
          <w:sz w:val="16"/>
          <w:szCs w:val="24"/>
        </w:rPr>
        <w:tab/>
        <w:t>L. Lu, G. Li, One-Way Multishape-Memory Effect and Tunable Two-Way Shape Memory Effect of Ionomer Poly(ethylene-co-methacrylic acid), ACS Appl. Mater. Interfaces. 8 (2016) 14812–14823. https://doi.org/10.1021/acsami.6b04105.</w:t>
      </w:r>
    </w:p>
    <w:p w14:paraId="47B32B1D"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2]</w:t>
      </w:r>
      <w:r w:rsidRPr="00CA4BE4">
        <w:rPr>
          <w:rFonts w:ascii="Times New Roman" w:hAnsi="Times New Roman" w:cs="Times New Roman"/>
          <w:noProof/>
          <w:sz w:val="16"/>
          <w:szCs w:val="24"/>
        </w:rPr>
        <w:tab/>
        <w:t>L. Sun, W.M. Huang, C.C. Wang, Y. Zhao, Z. Ding, H. Purnawali, Optimization of the shape memory effect in shape memory polymers, J. Polym. Sci. Part A Polym. Chem. 49 (2011) 3574–3581. https://doi.org/10.1002/pola.24794.</w:t>
      </w:r>
    </w:p>
    <w:p w14:paraId="3F89CD7A"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3]</w:t>
      </w:r>
      <w:r w:rsidRPr="00CA4BE4">
        <w:rPr>
          <w:rFonts w:ascii="Times New Roman" w:hAnsi="Times New Roman" w:cs="Times New Roman"/>
          <w:noProof/>
          <w:sz w:val="16"/>
          <w:szCs w:val="24"/>
        </w:rPr>
        <w:tab/>
        <w:t>A.M. Ortega, C.M. Yakacki, S.A. Dixon, R. Likos, A.R. Greenberg, K. Gall, Effect of crosslinking and long-term storage on the shape-memory behavior of (meth)acrylate-based shape-memory polymers, Soft Matter. 8 (2012) 7381–7392. https://doi.org/10.1039/c2sm25298h.</w:t>
      </w:r>
    </w:p>
    <w:p w14:paraId="249CA846"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4]</w:t>
      </w:r>
      <w:r w:rsidRPr="00CA4BE4">
        <w:rPr>
          <w:rFonts w:ascii="Times New Roman" w:hAnsi="Times New Roman" w:cs="Times New Roman"/>
          <w:noProof/>
          <w:sz w:val="16"/>
          <w:szCs w:val="24"/>
        </w:rPr>
        <w:tab/>
        <w:t>H.J. Qi, T.D. Nguyen, F. Castro, C.M. Yakacki, R. Shandas, Finite deformation thermo-mechanical behavior of thermally induced shape memory polymers, J. Mech. Phys. Solids. 56 (2008) 1730–1751. https://doi.org/10.1016/j.jmps.2007.12.002.</w:t>
      </w:r>
    </w:p>
    <w:p w14:paraId="28F04EF0"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5]</w:t>
      </w:r>
      <w:r w:rsidRPr="00CA4BE4">
        <w:rPr>
          <w:rFonts w:ascii="Times New Roman" w:hAnsi="Times New Roman" w:cs="Times New Roman"/>
          <w:noProof/>
          <w:sz w:val="16"/>
          <w:szCs w:val="24"/>
        </w:rPr>
        <w:tab/>
        <w:t>X. Feng, G. Li, Feng’s polymer, (In Prep. (2020).</w:t>
      </w:r>
    </w:p>
    <w:p w14:paraId="261107EF"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6]</w:t>
      </w:r>
      <w:r w:rsidRPr="00CA4BE4">
        <w:rPr>
          <w:rFonts w:ascii="Times New Roman" w:hAnsi="Times New Roman" w:cs="Times New Roman"/>
          <w:noProof/>
          <w:sz w:val="16"/>
          <w:szCs w:val="24"/>
        </w:rPr>
        <w:tab/>
        <w:t>T. Xie, I.A. Rousseau, Facile tailoring of thermal transition temperatures of epoxy shape memory polymers, Polymer (Guildf). 50 (2009) 1852–1856. https://doi.org/10.1016/j.polymer.2009.02.035.</w:t>
      </w:r>
    </w:p>
    <w:p w14:paraId="766A1EE2"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7]</w:t>
      </w:r>
      <w:r w:rsidRPr="00CA4BE4">
        <w:rPr>
          <w:rFonts w:ascii="Times New Roman" w:hAnsi="Times New Roman" w:cs="Times New Roman"/>
          <w:noProof/>
          <w:sz w:val="16"/>
          <w:szCs w:val="24"/>
        </w:rPr>
        <w:tab/>
        <w:t>N. Zheng, G. Fang, Z. Cao, Q. Zhao, T. Xie, High strain epoxy shape memory polymer, Polym. Chem. 6 (2015) 3046–3053. https://doi.org/10.1039/c5py00172b.</w:t>
      </w:r>
    </w:p>
    <w:p w14:paraId="602FB3BE"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8]</w:t>
      </w:r>
      <w:r w:rsidRPr="00CA4BE4">
        <w:rPr>
          <w:rFonts w:ascii="Times New Roman" w:hAnsi="Times New Roman" w:cs="Times New Roman"/>
          <w:noProof/>
          <w:sz w:val="16"/>
          <w:szCs w:val="24"/>
        </w:rPr>
        <w:tab/>
        <w:t>I.A. Rousseau, T. Xie, Shape memory epoxy: Composition, structure, properties and shape memory performances, J. Mater. Chem. 20 (2010) 3431–3441. https://doi.org/10.1039/b923394f.</w:t>
      </w:r>
    </w:p>
    <w:p w14:paraId="210F72BE"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19]</w:t>
      </w:r>
      <w:r w:rsidRPr="00CA4BE4">
        <w:rPr>
          <w:rFonts w:ascii="Times New Roman" w:hAnsi="Times New Roman" w:cs="Times New Roman"/>
          <w:noProof/>
          <w:sz w:val="16"/>
          <w:szCs w:val="24"/>
        </w:rPr>
        <w:tab/>
        <w:t>X. Xiao, D. Kong, X. Qiu, W. Zhang, Y. Liu, S. Zhang, F. Zhang, Y. Hu, J. Leng, Shape memory polymers with high and low temperature resistant properties, Sci. Rep. 5 (2015) 1–12. https://doi.org/10.1038/srep14137.</w:t>
      </w:r>
    </w:p>
    <w:p w14:paraId="68B19A05"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0]</w:t>
      </w:r>
      <w:r w:rsidRPr="00CA4BE4">
        <w:rPr>
          <w:rFonts w:ascii="Times New Roman" w:hAnsi="Times New Roman" w:cs="Times New Roman"/>
          <w:noProof/>
          <w:sz w:val="16"/>
          <w:szCs w:val="24"/>
        </w:rPr>
        <w:tab/>
        <w:t>S. Rimdusit, M. Lohwerathama, K. Hemvichian, P. Kasemsiri, I. Dueramae, Shape memory polymers from benzoxazine-modified epoxy, Smart Mater. Struct. 22 (2013). https://doi.org/doi.org/10.1088/0964-1726/22/7/075033.</w:t>
      </w:r>
    </w:p>
    <w:p w14:paraId="006E9819"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1]</w:t>
      </w:r>
      <w:r w:rsidRPr="00CA4BE4">
        <w:rPr>
          <w:rFonts w:ascii="Times New Roman" w:hAnsi="Times New Roman" w:cs="Times New Roman"/>
          <w:noProof/>
          <w:sz w:val="16"/>
          <w:szCs w:val="24"/>
        </w:rPr>
        <w:tab/>
        <w:t>T. Tanpitaksit, M. Okhawilai, S. Rimdusit, Shape Fixity and Shape Recovery of Shape Memory Polymer, J. Met. Mater. Miner. 24 (2014) 43–47.</w:t>
      </w:r>
    </w:p>
    <w:p w14:paraId="2DCDA83D"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2]</w:t>
      </w:r>
      <w:r w:rsidRPr="00CA4BE4">
        <w:rPr>
          <w:rFonts w:ascii="Times New Roman" w:hAnsi="Times New Roman" w:cs="Times New Roman"/>
          <w:noProof/>
          <w:sz w:val="16"/>
          <w:szCs w:val="24"/>
        </w:rPr>
        <w:tab/>
        <w:t>M. Fejos, J. Karger-Kocsis, S. Grishchuk, Effects of fibre content and textile structure on dynamic-mechanical and shape-memory properties of ELO/flax biocomposites, J. Reinf. Plast. Compos. 32 (2013) 1879–1886. https://doi.org/10.1177/0731684413497277.</w:t>
      </w:r>
    </w:p>
    <w:p w14:paraId="45BBE5A2"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3]</w:t>
      </w:r>
      <w:r w:rsidRPr="00CA4BE4">
        <w:rPr>
          <w:rFonts w:ascii="Times New Roman" w:hAnsi="Times New Roman" w:cs="Times New Roman"/>
          <w:noProof/>
          <w:sz w:val="16"/>
          <w:szCs w:val="24"/>
        </w:rPr>
        <w:tab/>
        <w:t>D.M. Feldkamp, I.A. Rousseau, Effect of the deformation temperature on the shape-memory behavior of epoxy networks, Macromol. Mater. Eng. 295 (2010) 726–734. https://doi.org/10.1002/mame.201000035.</w:t>
      </w:r>
    </w:p>
    <w:p w14:paraId="5465430B"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4]</w:t>
      </w:r>
      <w:r w:rsidRPr="00CA4BE4">
        <w:rPr>
          <w:rFonts w:ascii="Times New Roman" w:hAnsi="Times New Roman" w:cs="Times New Roman"/>
          <w:noProof/>
          <w:sz w:val="16"/>
          <w:szCs w:val="24"/>
        </w:rPr>
        <w:tab/>
        <w:t>D.M. Feldkamp, I.A. Rousseau, Effect of chemical composition on the deformability of shape-memory epoxies, Macromol. Mater. Eng. 296 (2011) 1128–1141. https://doi.org/10.1002/mame.201100066.</w:t>
      </w:r>
    </w:p>
    <w:p w14:paraId="4BC9CE38"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5]</w:t>
      </w:r>
      <w:r w:rsidRPr="00CA4BE4">
        <w:rPr>
          <w:rFonts w:ascii="Times New Roman" w:hAnsi="Times New Roman" w:cs="Times New Roman"/>
          <w:noProof/>
          <w:sz w:val="16"/>
          <w:szCs w:val="24"/>
        </w:rPr>
        <w:tab/>
        <w:t>B. Rajendran, K.S. Santhosh Kumar, R.S. Rajeev, C.P. Reghunadhan Nair, Epoxy-cyanate ester shape memory thermoset: Some aspects of phase transition, viscoelasticity and shape memory characteristics, Polym. Adv. Technol. 24 (2013) 623–629. https://doi.org/10.1002/pat.3124.</w:t>
      </w:r>
    </w:p>
    <w:p w14:paraId="17F9104A"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6]</w:t>
      </w:r>
      <w:r w:rsidRPr="00CA4BE4">
        <w:rPr>
          <w:rFonts w:ascii="Times New Roman" w:hAnsi="Times New Roman" w:cs="Times New Roman"/>
          <w:noProof/>
          <w:sz w:val="16"/>
          <w:szCs w:val="24"/>
        </w:rPr>
        <w:tab/>
        <w:t>K. Wei, B. Ma, Y. Liu, H. Wang, N. Li, An investigation on shape memory behaviors of epoxy resin system, J. Mater. Res. 30 (2015) 2179–2187. https://doi.org/10.1557/jmr.2015.180.</w:t>
      </w:r>
    </w:p>
    <w:p w14:paraId="48F2A779"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7]</w:t>
      </w:r>
      <w:r w:rsidRPr="00CA4BE4">
        <w:rPr>
          <w:rFonts w:ascii="Times New Roman" w:hAnsi="Times New Roman" w:cs="Times New Roman"/>
          <w:noProof/>
          <w:sz w:val="16"/>
          <w:szCs w:val="24"/>
        </w:rPr>
        <w:tab/>
        <w:t>C. Likitaporn, P. Mora, S. Tiptipakorn, S. Rimdusit, Recovery stress enhancement in shape memory composites from silicon carbide whisker–filled benzoxazine-epoxy polymer alloy, J. Intell. Mater. Syst. Struct. 29 (2018) 388–396. https://doi.org/10.1177/1045389X17708041.</w:t>
      </w:r>
    </w:p>
    <w:p w14:paraId="200F9677"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lastRenderedPageBreak/>
        <w:t>[28]</w:t>
      </w:r>
      <w:r w:rsidRPr="00CA4BE4">
        <w:rPr>
          <w:rFonts w:ascii="Times New Roman" w:hAnsi="Times New Roman" w:cs="Times New Roman"/>
          <w:noProof/>
          <w:sz w:val="16"/>
          <w:szCs w:val="24"/>
        </w:rPr>
        <w:tab/>
        <w:t>R. Biju, C.P.R. Nair, Effect of phenol end functional switching segments on the shape memory properties of epoxy-cyanate ester system, J. Appl. Polym. Sci. 131 (2014) n/a-n/a. https://doi.org/10.1002/app.41196.</w:t>
      </w:r>
    </w:p>
    <w:p w14:paraId="110C0DFA"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29]</w:t>
      </w:r>
      <w:r w:rsidRPr="00CA4BE4">
        <w:rPr>
          <w:rFonts w:ascii="Times New Roman" w:hAnsi="Times New Roman" w:cs="Times New Roman"/>
          <w:noProof/>
          <w:sz w:val="16"/>
          <w:szCs w:val="24"/>
        </w:rPr>
        <w:tab/>
        <w:t>K. Sunitha, K.S. Santhosh Kumar, D. Mathew, C.P. Reghunadhan Nair, Shape Memory Polymers (SMPs) derived from phenolic cross-linked epoxy resin via click chemistry, Mater. Lett. 99 (2013) 101–104. https://doi.org/10.1016/j.matlet.2013.02.080.</w:t>
      </w:r>
    </w:p>
    <w:p w14:paraId="1680F2E2"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0]</w:t>
      </w:r>
      <w:r w:rsidRPr="00CA4BE4">
        <w:rPr>
          <w:rFonts w:ascii="Times New Roman" w:hAnsi="Times New Roman" w:cs="Times New Roman"/>
          <w:noProof/>
          <w:sz w:val="16"/>
          <w:szCs w:val="24"/>
        </w:rPr>
        <w:tab/>
        <w:t>Y. Liu, C. Han, H. Tan, X. Du, Thermal, mechanical and shape memory properties of shape memory epoxy resin, Mater. Sci. Eng. A. 527 (2010) 2510–2514. https://doi.org/10.1016/j.msea.2009.12.014.</w:t>
      </w:r>
    </w:p>
    <w:p w14:paraId="6BF29161"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1]</w:t>
      </w:r>
      <w:r w:rsidRPr="00CA4BE4">
        <w:rPr>
          <w:rFonts w:ascii="Times New Roman" w:hAnsi="Times New Roman" w:cs="Times New Roman"/>
          <w:noProof/>
          <w:sz w:val="16"/>
          <w:szCs w:val="24"/>
        </w:rPr>
        <w:tab/>
        <w:t>T. Tanpitaksit, C. Jubsilp, S. Rimdusit, Effects of benzoxazine resin on property enhancement of shape memory epoxy: A dual function of benzoxazine resin as a curing agent and a stable network segment, Express Polym. Lett. 9 (2015) 824–837. https://doi.org/10.3144/expresspolymlett.2015.77.</w:t>
      </w:r>
    </w:p>
    <w:p w14:paraId="53C028CE"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2]</w:t>
      </w:r>
      <w:r w:rsidRPr="00CA4BE4">
        <w:rPr>
          <w:rFonts w:ascii="Times New Roman" w:hAnsi="Times New Roman" w:cs="Times New Roman"/>
          <w:noProof/>
          <w:sz w:val="16"/>
          <w:szCs w:val="24"/>
        </w:rPr>
        <w:tab/>
        <w:t>A.B. Leonardi, L.A. Fasce, I.A. Zucchi, C.E. Hoppe, E.R. Soulé, C.J. Pérez, R.J.J. Williams, Shape memory epoxies based on networks with chemical and physical crosslinks, Eur. Polym. J. 47 (2011) 362–369. https://doi.org/10.1016/j.eurpolymj.2010.12.009.</w:t>
      </w:r>
    </w:p>
    <w:p w14:paraId="0DEA3657"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3]</w:t>
      </w:r>
      <w:r w:rsidRPr="00CA4BE4">
        <w:rPr>
          <w:rFonts w:ascii="Times New Roman" w:hAnsi="Times New Roman" w:cs="Times New Roman"/>
          <w:noProof/>
          <w:sz w:val="16"/>
          <w:szCs w:val="24"/>
        </w:rPr>
        <w:tab/>
        <w:t>W.B. Song, L.Y. Wang, Z.D. Wang, Synthesis and thermomechanical research of shape memory epoxy systems, Mater. Sci. Eng. A. 529 (2011) 29–34. https://doi.org/10.1016/j.msea.2011.08.049.</w:t>
      </w:r>
    </w:p>
    <w:p w14:paraId="6D33505D"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4]</w:t>
      </w:r>
      <w:r w:rsidRPr="00CA4BE4">
        <w:rPr>
          <w:rFonts w:ascii="Times New Roman" w:hAnsi="Times New Roman" w:cs="Times New Roman"/>
          <w:noProof/>
          <w:sz w:val="16"/>
          <w:szCs w:val="24"/>
        </w:rPr>
        <w:tab/>
        <w:t>S. Grishchuk, L. Sorochynska, O.C. Vorster, J. Karger-Kocsis, Structure, thermal, and mechanical properties of DDM-hardened epoxy/benzoxazine hybrids: Effects of epoxy resin functionality and ETBN toughening, J. Appl. Polym. Sci. 127 (2013) 5082–5093. https://doi.org/10.1002/app.38123.</w:t>
      </w:r>
    </w:p>
    <w:p w14:paraId="649EF8CB"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5]</w:t>
      </w:r>
      <w:r w:rsidRPr="00CA4BE4">
        <w:rPr>
          <w:rFonts w:ascii="Times New Roman" w:hAnsi="Times New Roman" w:cs="Times New Roman"/>
          <w:noProof/>
          <w:sz w:val="16"/>
          <w:szCs w:val="24"/>
        </w:rPr>
        <w:tab/>
        <w:t>Q. Zhao, W. Zou, Y. Luo, T. Xie, Shape memory polymer network with thermally distinct elasticity and plasticity, Sci. Adv. 2 (2016) 1–8. https://doi.org/10.1126/sciadv.1501297.</w:t>
      </w:r>
    </w:p>
    <w:p w14:paraId="41BB6B13"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6]</w:t>
      </w:r>
      <w:r w:rsidRPr="00CA4BE4">
        <w:rPr>
          <w:rFonts w:ascii="Times New Roman" w:hAnsi="Times New Roman" w:cs="Times New Roman"/>
          <w:noProof/>
          <w:sz w:val="16"/>
          <w:szCs w:val="24"/>
        </w:rPr>
        <w:tab/>
        <w:t>F.I. Altuna, C.E. Hoppe, R.J.J. Williams, Shape memory epoxy vitrimers based on DGEBA crosslinked with dicarboxylic acids and their blends with citric acid, RSC Adv. 6 (2016) 88647–88655. https://doi.org/10.1039/c6ra18010h.</w:t>
      </w:r>
    </w:p>
    <w:p w14:paraId="4E077DE3"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7]</w:t>
      </w:r>
      <w:r w:rsidRPr="00CA4BE4">
        <w:rPr>
          <w:rFonts w:ascii="Times New Roman" w:hAnsi="Times New Roman" w:cs="Times New Roman"/>
          <w:noProof/>
          <w:sz w:val="16"/>
          <w:szCs w:val="24"/>
        </w:rPr>
        <w:tab/>
        <w:t>Z. Ma, Y. Wang, J. Zhu, J. Yu, Z. Hu, Bio-based epoxy vitrimers: Reprocessibility, controllable shape memory, and degradability, J. Polym. Sci. Part A Polym. Chem. 55 (2017) 1790–1799. https://doi.org/10.1002/pola.28544.</w:t>
      </w:r>
    </w:p>
    <w:p w14:paraId="107539F8"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8]</w:t>
      </w:r>
      <w:r w:rsidRPr="00CA4BE4">
        <w:rPr>
          <w:rFonts w:ascii="Times New Roman" w:hAnsi="Times New Roman" w:cs="Times New Roman"/>
          <w:noProof/>
          <w:sz w:val="16"/>
          <w:szCs w:val="24"/>
        </w:rPr>
        <w:tab/>
        <w:t>M. Fan, J. Liu, X. Li, J. Zhang, J. Cheng, Thermal, mechanical and shape memory properties of an intrinsically toughened epoxy/anhydride system, J. Polym. Res. 21 (2014). https://doi.org/10.1007/s10965-014-0376-9.</w:t>
      </w:r>
    </w:p>
    <w:p w14:paraId="7C3DA406"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39]</w:t>
      </w:r>
      <w:r w:rsidRPr="00CA4BE4">
        <w:rPr>
          <w:rFonts w:ascii="Times New Roman" w:hAnsi="Times New Roman" w:cs="Times New Roman"/>
          <w:noProof/>
          <w:sz w:val="16"/>
          <w:szCs w:val="24"/>
        </w:rPr>
        <w:tab/>
        <w:t>M. Fan, X. Li, J. Zhang, J. Cheng, Curing kinetics and shape-memory behavior of an intrinsically toughened epoxy resin system, J. Therm. Anal. Calorim. 119 (2015) 537–546. https://doi.org/10.1007/s10973-014-4106-7.</w:t>
      </w:r>
    </w:p>
    <w:p w14:paraId="63CA7E93"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0]</w:t>
      </w:r>
      <w:r w:rsidRPr="00CA4BE4">
        <w:rPr>
          <w:rFonts w:ascii="Times New Roman" w:hAnsi="Times New Roman" w:cs="Times New Roman"/>
          <w:noProof/>
          <w:sz w:val="16"/>
          <w:szCs w:val="24"/>
        </w:rPr>
        <w:tab/>
        <w:t>H. Guo, Y. Li, J. Zheng, J. Gan, L. Liang, K. Wu, M. Lu, Reinforcement in the mechanical properties of shape memory liquid crystalline epoxy composites, J. Appl. Polym. Sci. 132 (2015) 1–11. https://doi.org/10.1002/app.42616.</w:t>
      </w:r>
    </w:p>
    <w:p w14:paraId="6A66CC1B"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1]</w:t>
      </w:r>
      <w:r w:rsidRPr="00CA4BE4">
        <w:rPr>
          <w:rFonts w:ascii="Times New Roman" w:hAnsi="Times New Roman" w:cs="Times New Roman"/>
          <w:noProof/>
          <w:sz w:val="16"/>
          <w:szCs w:val="24"/>
        </w:rPr>
        <w:tab/>
        <w:t>H. Guo, Y. Li, J. Zheng, J. Gan, L. Liang, K. Wu, M. Lu, High thermo-responsive shape memory epoxies based on substituted biphenyl mesogenic with good water resistance, RSC Adv. 5 (2015) 67247–67257. https://doi.org/10.1039/c5ra10957d.</w:t>
      </w:r>
    </w:p>
    <w:p w14:paraId="04B10792"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2]</w:t>
      </w:r>
      <w:r w:rsidRPr="00CA4BE4">
        <w:rPr>
          <w:rFonts w:ascii="Times New Roman" w:hAnsi="Times New Roman" w:cs="Times New Roman"/>
          <w:noProof/>
          <w:sz w:val="16"/>
          <w:szCs w:val="24"/>
        </w:rPr>
        <w:tab/>
        <w:t>M. Ariraman, R. Sasikumar, M. Alagar, Shape memory effect on the formation of oxazoline and triazine rings of BCC/DGEBA copolymer, RSC Adv. 5 (2015) 69720–69727. https://doi.org/10.1039/c5ra10373h.</w:t>
      </w:r>
    </w:p>
    <w:p w14:paraId="167C24C3"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3]</w:t>
      </w:r>
      <w:r w:rsidRPr="00CA4BE4">
        <w:rPr>
          <w:rFonts w:ascii="Times New Roman" w:hAnsi="Times New Roman" w:cs="Times New Roman"/>
          <w:noProof/>
          <w:sz w:val="16"/>
          <w:szCs w:val="24"/>
        </w:rPr>
        <w:tab/>
        <w:t>S. Grishchuk, Z. Mbhele, S. Schmitt, J. Karger-Kocsis, Structure, thermal and fracture mechanical properties of benzoxazine-modified amine-cured DGEBA epoxy resins, Express Polym. Lett. 5 (2011) 273–282. https://doi.org/10.3144/expresspolymlett.2011.27.</w:t>
      </w:r>
    </w:p>
    <w:p w14:paraId="339B1393"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4]</w:t>
      </w:r>
      <w:r w:rsidRPr="00CA4BE4">
        <w:rPr>
          <w:rFonts w:ascii="Times New Roman" w:hAnsi="Times New Roman" w:cs="Times New Roman"/>
          <w:noProof/>
          <w:sz w:val="16"/>
          <w:szCs w:val="24"/>
        </w:rPr>
        <w:tab/>
        <w:t>L.M. Zhao, X. Feng, X.J. Mi, Y.F. Li, H.F. Xie, X.Q. Yin, Mechanical reinforcement and shape memory effect of graphite nanoplatelet-reinforced epoxy composites, J. Intell. Mater. Syst. Struct. 26 (2015) 1491–1497. https://doi.org/10.1177/1045389X14544142.</w:t>
      </w:r>
    </w:p>
    <w:p w14:paraId="5F4AB3DC"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5]</w:t>
      </w:r>
      <w:r w:rsidRPr="00CA4BE4">
        <w:rPr>
          <w:rFonts w:ascii="Times New Roman" w:hAnsi="Times New Roman" w:cs="Times New Roman"/>
          <w:noProof/>
          <w:sz w:val="16"/>
          <w:szCs w:val="24"/>
        </w:rPr>
        <w:tab/>
        <w:t>J.R. Lin, L.W. Chen, Shape-Memorizzed Crosslinked Eser-Type Polyurethane and Its Mechanical Viscoelastic Model, J. Appl. Polym. Sci. 73 (1999) 1305–1319. https://doi.org/10.1002/(SICI)1097-4628(19990815)73:7&lt;1305::AID-APP24&gt;3.0.CO;2-5.</w:t>
      </w:r>
    </w:p>
    <w:p w14:paraId="4FE2E75F"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6]</w:t>
      </w:r>
      <w:r w:rsidRPr="00CA4BE4">
        <w:rPr>
          <w:rFonts w:ascii="Times New Roman" w:hAnsi="Times New Roman" w:cs="Times New Roman"/>
          <w:noProof/>
          <w:sz w:val="16"/>
          <w:szCs w:val="24"/>
        </w:rPr>
        <w:tab/>
        <w:t>C. Park, J.Y. Lee, B.C. Chun, Y.C. Chung, J.W. Cho, B.G. Cho, Shape memory effect of poly(ethylene terephthalate) and poly(ethylene glycol) copolymer cross-linked with glycerol and sulfoisophthalate group and its application to impact-absorbing composite material, J. Appl. Polym. Sci. 94 (2004) 308–316. https://doi.org/10.1002/app.20903.</w:t>
      </w:r>
    </w:p>
    <w:p w14:paraId="4ED3094B"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7]</w:t>
      </w:r>
      <w:r w:rsidRPr="00CA4BE4">
        <w:rPr>
          <w:rFonts w:ascii="Times New Roman" w:hAnsi="Times New Roman" w:cs="Times New Roman"/>
          <w:noProof/>
          <w:sz w:val="16"/>
          <w:szCs w:val="24"/>
        </w:rPr>
        <w:tab/>
        <w:t>D.P. Nair, N.B. Cramer, T.F. Scott, C.N. Bowman, R. Shandas, Photopolymerized thiol-ene systems as shape memory polymers, Polymer (Guildf). 51 (2010) 4383–4389. https://doi.org/10.1016/j.polymer.2010.07.027.</w:t>
      </w:r>
    </w:p>
    <w:p w14:paraId="11185DA9"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8]</w:t>
      </w:r>
      <w:r w:rsidRPr="00CA4BE4">
        <w:rPr>
          <w:rFonts w:ascii="Times New Roman" w:hAnsi="Times New Roman" w:cs="Times New Roman"/>
          <w:noProof/>
          <w:sz w:val="16"/>
          <w:szCs w:val="24"/>
        </w:rPr>
        <w:tab/>
        <w:t>I.M. Barszczewska-Rybarek, A. Korytkowska-Wałach, M. Kurcok, G. Chladek, J. Kasperski, DMA analysis of the structure of crosslinked poly(methyl methacrylate)s, Acta Bioeng. Biomech. 19 (2017) 47–53. https://doi.org/10.5277/ABB-00590-2016-01.</w:t>
      </w:r>
    </w:p>
    <w:p w14:paraId="6ECDE6F2"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49]</w:t>
      </w:r>
      <w:r w:rsidRPr="00CA4BE4">
        <w:rPr>
          <w:rFonts w:ascii="Times New Roman" w:hAnsi="Times New Roman" w:cs="Times New Roman"/>
          <w:noProof/>
          <w:sz w:val="16"/>
          <w:szCs w:val="24"/>
        </w:rPr>
        <w:tab/>
        <w:t>G. Liu, C. Guan, H. Xia, F. Guo, X. Ding, Y. Peng, Novel shape-memory polymer based on hydrogen bonding, Macromol. Rapid Commun. 27 (2006) 1100–1104. https://doi.org/10.1002/marc.200600189.</w:t>
      </w:r>
    </w:p>
    <w:p w14:paraId="6C21C7D9"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0]</w:t>
      </w:r>
      <w:r w:rsidRPr="00CA4BE4">
        <w:rPr>
          <w:rFonts w:ascii="Times New Roman" w:hAnsi="Times New Roman" w:cs="Times New Roman"/>
          <w:noProof/>
          <w:sz w:val="16"/>
          <w:szCs w:val="24"/>
        </w:rPr>
        <w:tab/>
        <w:t>F. Li, Y. Chen, W. Zhu, X. Zhang, M. Xu, Shape memory effect of polyethylene/nylon 6 graft copolymers, Polymer (Guildf). 39 (1998) 6929–6934. https://doi.org/10.1016/S0032-3861(98)00099-8.</w:t>
      </w:r>
    </w:p>
    <w:p w14:paraId="66FCCC70"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lastRenderedPageBreak/>
        <w:t>[51]</w:t>
      </w:r>
      <w:r w:rsidRPr="00CA4BE4">
        <w:rPr>
          <w:rFonts w:ascii="Times New Roman" w:hAnsi="Times New Roman" w:cs="Times New Roman"/>
          <w:noProof/>
          <w:sz w:val="16"/>
          <w:szCs w:val="24"/>
        </w:rPr>
        <w:tab/>
        <w:t>J. Xu, W. Shi, W. Pang, Synthesis and shape memory effects of Si-O-Si cross-linked hybrid polyurethanes, Polymer (Guildf). 47 (2006) 457–465. https://doi.org/10.1016/j.polymer.2005.11.035.</w:t>
      </w:r>
    </w:p>
    <w:p w14:paraId="0B3BC13A"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2]</w:t>
      </w:r>
      <w:r w:rsidRPr="00CA4BE4">
        <w:rPr>
          <w:rFonts w:ascii="Times New Roman" w:hAnsi="Times New Roman" w:cs="Times New Roman"/>
          <w:noProof/>
          <w:sz w:val="16"/>
          <w:szCs w:val="24"/>
        </w:rPr>
        <w:tab/>
        <w:t>C.M. Yakacki, R. Shandas, C. Lanning, B. Rech, A. Eckstein, K. Gall, Unconstrained recovery characterization of shape-memory polymer networks for cardiovascular applications, Biomaterials. 28 (2007) 2255–2263. https://doi.org/10.1016/j.biomaterials.2007.01.030.</w:t>
      </w:r>
    </w:p>
    <w:p w14:paraId="0E708E10"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3]</w:t>
      </w:r>
      <w:r w:rsidRPr="00CA4BE4">
        <w:rPr>
          <w:rFonts w:ascii="Times New Roman" w:hAnsi="Times New Roman" w:cs="Times New Roman"/>
          <w:noProof/>
          <w:sz w:val="16"/>
          <w:szCs w:val="24"/>
        </w:rPr>
        <w:tab/>
        <w:t>M.J. Jo, H. Choi, H. Jang, W.R. Yu, M. Park, Y. Kim, J.K. Park, J.H. Youk, Preparation of epoxy-based shape memory polymers for deployable space structures using diglycidyl ether of ethoxylated bisphenol-A, J. Polym. Res. 26 (2019). https://doi.org/10.1007/s10965-019-1801-x.</w:t>
      </w:r>
    </w:p>
    <w:p w14:paraId="0F06B3F0"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4]</w:t>
      </w:r>
      <w:r w:rsidRPr="00CA4BE4">
        <w:rPr>
          <w:rFonts w:ascii="Times New Roman" w:hAnsi="Times New Roman" w:cs="Times New Roman"/>
          <w:noProof/>
          <w:sz w:val="16"/>
          <w:szCs w:val="24"/>
        </w:rPr>
        <w:tab/>
        <w:t>M. Fan, H. Yu, X. Li, J. Cheng, J. Zhang, Thermomechanical and shape-memory properties of epoxy-based shape-memory polymer using diglycidyl ether of ethoxylated bisphenol-A, Smart Mater. Struct. 22 (2013). https://doi.org/10.1088/0964-1726/22/5/055034.</w:t>
      </w:r>
    </w:p>
    <w:p w14:paraId="0F31B38A"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5]</w:t>
      </w:r>
      <w:r w:rsidRPr="00CA4BE4">
        <w:rPr>
          <w:rFonts w:ascii="Times New Roman" w:hAnsi="Times New Roman" w:cs="Times New Roman"/>
          <w:noProof/>
          <w:sz w:val="16"/>
          <w:szCs w:val="24"/>
        </w:rPr>
        <w:tab/>
        <w:t>T. Williams, M. Meador, S. Miller, D. Scheiman, Effect of graphene addition on shape memory behavior of epoxy resins, Int. SAMPE Tech. Conf. (2011).</w:t>
      </w:r>
    </w:p>
    <w:p w14:paraId="00C17533"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6]</w:t>
      </w:r>
      <w:r w:rsidRPr="00CA4BE4">
        <w:rPr>
          <w:rFonts w:ascii="Times New Roman" w:hAnsi="Times New Roman" w:cs="Times New Roman"/>
          <w:noProof/>
          <w:sz w:val="16"/>
          <w:szCs w:val="24"/>
        </w:rPr>
        <w:tab/>
        <w:t>T. Tanpitaksit, M. Okhawilai, S. Rimdusit, Shape fixity and shape recovery characteristics of aliphatic epoxy-benzoxazine shape memory polymer, J. Met. Mater. Miner. 24(1) (2014) 43–47. https://doi.org/10.14456/jmmm.2014.8.</w:t>
      </w:r>
    </w:p>
    <w:p w14:paraId="18B9E49F"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7]</w:t>
      </w:r>
      <w:r w:rsidRPr="00CA4BE4">
        <w:rPr>
          <w:rFonts w:ascii="Times New Roman" w:hAnsi="Times New Roman" w:cs="Times New Roman"/>
          <w:noProof/>
          <w:sz w:val="16"/>
          <w:szCs w:val="24"/>
        </w:rPr>
        <w:tab/>
        <w:t>A. Arnebold, A. Hartwig, Fast switchable, epoxy based shape-memory polymers with high strength and toughness, Polymer (Guildf). 83 (2016) 40–49. https://doi.org/10.1016/j.polymer.2015.12.007.</w:t>
      </w:r>
    </w:p>
    <w:p w14:paraId="2E8458FE"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8]</w:t>
      </w:r>
      <w:r w:rsidRPr="00CA4BE4">
        <w:rPr>
          <w:rFonts w:ascii="Times New Roman" w:hAnsi="Times New Roman" w:cs="Times New Roman"/>
          <w:noProof/>
          <w:sz w:val="16"/>
          <w:szCs w:val="24"/>
        </w:rPr>
        <w:tab/>
        <w:t>M.K. Hassan, S.J. Tucker, A. Abukmail, J.S. Wiggins, K.A. Mauritz, Polymer chain dynamics in epoxy based composites as investigated by broadband dielectric spectroscopy, Arab. J. Chem. 9 (2016) 305–315. https://doi.org/10.1016/j.arabjc.2015.07.016.</w:t>
      </w:r>
    </w:p>
    <w:p w14:paraId="2656D437"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szCs w:val="24"/>
        </w:rPr>
      </w:pPr>
      <w:r w:rsidRPr="00CA4BE4">
        <w:rPr>
          <w:rFonts w:ascii="Times New Roman" w:hAnsi="Times New Roman" w:cs="Times New Roman"/>
          <w:noProof/>
          <w:sz w:val="16"/>
          <w:szCs w:val="24"/>
        </w:rPr>
        <w:t>[59]</w:t>
      </w:r>
      <w:r w:rsidRPr="00CA4BE4">
        <w:rPr>
          <w:rFonts w:ascii="Times New Roman" w:hAnsi="Times New Roman" w:cs="Times New Roman"/>
          <w:noProof/>
          <w:sz w:val="16"/>
          <w:szCs w:val="24"/>
        </w:rPr>
        <w:tab/>
        <w:t>K. Hearon, M.A. Wierzbicki, L.D. Nash, T.L. Landsman, C. Laramy, A.T. Lonnecker, M.C. Gibbons, S. Ur, K.O. Cardinal, T.S. Wilson, K.L. Wooley, D.J. Maitland, A Processable Shape Memory Polymer System for Biomedical Applications, Adv. Healthc. Mater. 4 (2015) 1386–1398. https://doi.org/10.1002/adhm.201500156.</w:t>
      </w:r>
    </w:p>
    <w:p w14:paraId="6C180C32" w14:textId="77777777" w:rsidR="00CA4BE4" w:rsidRPr="00CA4BE4" w:rsidRDefault="00CA4BE4" w:rsidP="00CA4BE4">
      <w:pPr>
        <w:widowControl w:val="0"/>
        <w:autoSpaceDE w:val="0"/>
        <w:autoSpaceDN w:val="0"/>
        <w:adjustRightInd w:val="0"/>
        <w:spacing w:line="240" w:lineRule="auto"/>
        <w:ind w:left="640" w:hanging="640"/>
        <w:rPr>
          <w:rFonts w:ascii="Times New Roman" w:hAnsi="Times New Roman" w:cs="Times New Roman"/>
          <w:noProof/>
          <w:sz w:val="16"/>
        </w:rPr>
      </w:pPr>
      <w:r w:rsidRPr="00CA4BE4">
        <w:rPr>
          <w:rFonts w:ascii="Times New Roman" w:hAnsi="Times New Roman" w:cs="Times New Roman"/>
          <w:noProof/>
          <w:sz w:val="16"/>
          <w:szCs w:val="24"/>
        </w:rPr>
        <w:t>[60]</w:t>
      </w:r>
      <w:r w:rsidRPr="00CA4BE4">
        <w:rPr>
          <w:rFonts w:ascii="Times New Roman" w:hAnsi="Times New Roman" w:cs="Times New Roman"/>
          <w:noProof/>
          <w:sz w:val="16"/>
          <w:szCs w:val="24"/>
        </w:rPr>
        <w:tab/>
        <w:t>Y.Y.C. Choong, M. Saeed, H. Eng, P.C. Su, J. Wei, Exploring variability in shape memory properties of stereolithography printed parts, in: Solid Free. Fabr. 2016 Proc. 27th Annu. Int. Solid Free. Fabr. Symp. - An Addit. Manuf. Conf. SFF 2016, 2016: pp. 1807–1814.</w:t>
      </w:r>
    </w:p>
    <w:p w14:paraId="08ACA661" w14:textId="1DCB3EC4" w:rsidR="00134FE9" w:rsidRPr="00134FE9" w:rsidRDefault="00134FE9">
      <w:pPr>
        <w:rPr>
          <w:rFonts w:ascii="Times New Roman" w:hAnsi="Times New Roman" w:cs="Times New Roman"/>
          <w:sz w:val="16"/>
          <w:szCs w:val="16"/>
        </w:rPr>
      </w:pPr>
      <w:r w:rsidRPr="00134FE9">
        <w:rPr>
          <w:rFonts w:ascii="Times New Roman" w:hAnsi="Times New Roman" w:cs="Times New Roman"/>
          <w:sz w:val="16"/>
          <w:szCs w:val="16"/>
        </w:rPr>
        <w:fldChar w:fldCharType="end"/>
      </w:r>
    </w:p>
    <w:sectPr w:rsidR="00134FE9" w:rsidRPr="00134FE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579414" w14:textId="77777777" w:rsidR="005A70F0" w:rsidRDefault="005A70F0" w:rsidP="00A10D6E">
      <w:pPr>
        <w:spacing w:after="0" w:line="240" w:lineRule="auto"/>
      </w:pPr>
      <w:r>
        <w:separator/>
      </w:r>
    </w:p>
  </w:endnote>
  <w:endnote w:type="continuationSeparator" w:id="0">
    <w:p w14:paraId="03E51F72" w14:textId="77777777" w:rsidR="005A70F0" w:rsidRDefault="005A70F0" w:rsidP="00A10D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8FA5C" w14:textId="77777777" w:rsidR="005A70F0" w:rsidRDefault="005A70F0" w:rsidP="00A10D6E">
      <w:pPr>
        <w:spacing w:after="0" w:line="240" w:lineRule="auto"/>
      </w:pPr>
      <w:r>
        <w:separator/>
      </w:r>
    </w:p>
  </w:footnote>
  <w:footnote w:type="continuationSeparator" w:id="0">
    <w:p w14:paraId="5E135806" w14:textId="77777777" w:rsidR="005A70F0" w:rsidRDefault="005A70F0" w:rsidP="00A10D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5E4"/>
    <w:rsid w:val="0002401C"/>
    <w:rsid w:val="00036DB5"/>
    <w:rsid w:val="00054912"/>
    <w:rsid w:val="000739B0"/>
    <w:rsid w:val="000F131E"/>
    <w:rsid w:val="00134FE9"/>
    <w:rsid w:val="001C5FD5"/>
    <w:rsid w:val="001E2125"/>
    <w:rsid w:val="001F0BAA"/>
    <w:rsid w:val="002213FC"/>
    <w:rsid w:val="00244BCC"/>
    <w:rsid w:val="002705BE"/>
    <w:rsid w:val="0030391A"/>
    <w:rsid w:val="003F75D5"/>
    <w:rsid w:val="00426101"/>
    <w:rsid w:val="004626EF"/>
    <w:rsid w:val="0046702E"/>
    <w:rsid w:val="00542AE5"/>
    <w:rsid w:val="005A70F0"/>
    <w:rsid w:val="00685C37"/>
    <w:rsid w:val="006C0584"/>
    <w:rsid w:val="00703DD8"/>
    <w:rsid w:val="00734AAB"/>
    <w:rsid w:val="00782F11"/>
    <w:rsid w:val="007D3480"/>
    <w:rsid w:val="00824D1F"/>
    <w:rsid w:val="00871866"/>
    <w:rsid w:val="00935DA4"/>
    <w:rsid w:val="009812C6"/>
    <w:rsid w:val="009A777D"/>
    <w:rsid w:val="009D2FCE"/>
    <w:rsid w:val="00A10D6E"/>
    <w:rsid w:val="00A45C43"/>
    <w:rsid w:val="00A80667"/>
    <w:rsid w:val="00A812BA"/>
    <w:rsid w:val="00AC1027"/>
    <w:rsid w:val="00B21711"/>
    <w:rsid w:val="00C82869"/>
    <w:rsid w:val="00CA4BE4"/>
    <w:rsid w:val="00D26595"/>
    <w:rsid w:val="00D5536E"/>
    <w:rsid w:val="00E039FE"/>
    <w:rsid w:val="00E21EFB"/>
    <w:rsid w:val="00E335D9"/>
    <w:rsid w:val="00E54EAE"/>
    <w:rsid w:val="00E81D25"/>
    <w:rsid w:val="00EF25E4"/>
    <w:rsid w:val="00F10F64"/>
    <w:rsid w:val="00F80434"/>
    <w:rsid w:val="00F95F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ADBA5"/>
  <w15:chartTrackingRefBased/>
  <w15:docId w15:val="{F0A822BE-B602-475D-90F0-928AAEF02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BAA"/>
  </w:style>
  <w:style w:type="paragraph" w:styleId="Heading1">
    <w:name w:val="heading 1"/>
    <w:basedOn w:val="Normal"/>
    <w:next w:val="Normal"/>
    <w:link w:val="Heading1Char"/>
    <w:uiPriority w:val="9"/>
    <w:qFormat/>
    <w:rsid w:val="006C05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F25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FCE"/>
    <w:rPr>
      <w:color w:val="0563C1"/>
      <w:u w:val="single"/>
    </w:rPr>
  </w:style>
  <w:style w:type="character" w:styleId="FollowedHyperlink">
    <w:name w:val="FollowedHyperlink"/>
    <w:basedOn w:val="DefaultParagraphFont"/>
    <w:uiPriority w:val="99"/>
    <w:semiHidden/>
    <w:unhideWhenUsed/>
    <w:rsid w:val="009D2FCE"/>
    <w:rPr>
      <w:color w:val="954F72"/>
      <w:u w:val="single"/>
    </w:rPr>
  </w:style>
  <w:style w:type="paragraph" w:customStyle="1" w:styleId="msonormal0">
    <w:name w:val="msonormal"/>
    <w:basedOn w:val="Normal"/>
    <w:rsid w:val="009D2FC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C0584"/>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054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912"/>
    <w:rPr>
      <w:rFonts w:ascii="Segoe UI" w:hAnsi="Segoe UI" w:cs="Segoe UI"/>
      <w:sz w:val="18"/>
      <w:szCs w:val="18"/>
    </w:rPr>
  </w:style>
  <w:style w:type="paragraph" w:styleId="FootnoteText">
    <w:name w:val="footnote text"/>
    <w:basedOn w:val="Normal"/>
    <w:link w:val="FootnoteTextChar"/>
    <w:uiPriority w:val="99"/>
    <w:semiHidden/>
    <w:unhideWhenUsed/>
    <w:rsid w:val="00A10D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0D6E"/>
    <w:rPr>
      <w:sz w:val="20"/>
      <w:szCs w:val="20"/>
    </w:rPr>
  </w:style>
  <w:style w:type="character" w:styleId="FootnoteReference">
    <w:name w:val="footnote reference"/>
    <w:basedOn w:val="DefaultParagraphFont"/>
    <w:uiPriority w:val="99"/>
    <w:semiHidden/>
    <w:unhideWhenUsed/>
    <w:rsid w:val="00A10D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129795">
      <w:bodyDiv w:val="1"/>
      <w:marLeft w:val="0"/>
      <w:marRight w:val="0"/>
      <w:marTop w:val="0"/>
      <w:marBottom w:val="0"/>
      <w:divBdr>
        <w:top w:val="none" w:sz="0" w:space="0" w:color="auto"/>
        <w:left w:val="none" w:sz="0" w:space="0" w:color="auto"/>
        <w:bottom w:val="none" w:sz="0" w:space="0" w:color="auto"/>
        <w:right w:val="none" w:sz="0" w:space="0" w:color="auto"/>
      </w:divBdr>
    </w:div>
    <w:div w:id="54552243">
      <w:bodyDiv w:val="1"/>
      <w:marLeft w:val="0"/>
      <w:marRight w:val="0"/>
      <w:marTop w:val="0"/>
      <w:marBottom w:val="0"/>
      <w:divBdr>
        <w:top w:val="none" w:sz="0" w:space="0" w:color="auto"/>
        <w:left w:val="none" w:sz="0" w:space="0" w:color="auto"/>
        <w:bottom w:val="none" w:sz="0" w:space="0" w:color="auto"/>
        <w:right w:val="none" w:sz="0" w:space="0" w:color="auto"/>
      </w:divBdr>
    </w:div>
    <w:div w:id="1067339469">
      <w:bodyDiv w:val="1"/>
      <w:marLeft w:val="0"/>
      <w:marRight w:val="0"/>
      <w:marTop w:val="0"/>
      <w:marBottom w:val="0"/>
      <w:divBdr>
        <w:top w:val="none" w:sz="0" w:space="0" w:color="auto"/>
        <w:left w:val="none" w:sz="0" w:space="0" w:color="auto"/>
        <w:bottom w:val="none" w:sz="0" w:space="0" w:color="auto"/>
        <w:right w:val="none" w:sz="0" w:space="0" w:color="auto"/>
      </w:divBdr>
    </w:div>
    <w:div w:id="1166087725">
      <w:bodyDiv w:val="1"/>
      <w:marLeft w:val="0"/>
      <w:marRight w:val="0"/>
      <w:marTop w:val="0"/>
      <w:marBottom w:val="0"/>
      <w:divBdr>
        <w:top w:val="none" w:sz="0" w:space="0" w:color="auto"/>
        <w:left w:val="none" w:sz="0" w:space="0" w:color="auto"/>
        <w:bottom w:val="none" w:sz="0" w:space="0" w:color="auto"/>
        <w:right w:val="none" w:sz="0" w:space="0" w:color="auto"/>
      </w:divBdr>
    </w:div>
    <w:div w:id="164273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6E31F-75B6-4AD4-825C-B0CF289DD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22</Pages>
  <Words>52691</Words>
  <Characters>300342</Characters>
  <Application>Microsoft Office Word</Application>
  <DocSecurity>0</DocSecurity>
  <Lines>2502</Lines>
  <Paragraphs>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Yan</dc:creator>
  <cp:keywords/>
  <dc:description/>
  <cp:lastModifiedBy>Cheng Yan</cp:lastModifiedBy>
  <cp:revision>10</cp:revision>
  <dcterms:created xsi:type="dcterms:W3CDTF">2020-10-20T03:17:00Z</dcterms:created>
  <dcterms:modified xsi:type="dcterms:W3CDTF">2020-10-2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egell-house-apa</vt:lpwstr>
  </property>
  <property fmtid="{D5CDD505-2E9C-101B-9397-08002B2CF9AE}" pid="5" name="Mendeley Recent Style Name 1_1">
    <vt:lpwstr>Begell House - APA</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uman-movement-science</vt:lpwstr>
  </property>
  <property fmtid="{D5CDD505-2E9C-101B-9397-08002B2CF9AE}" pid="9" name="Mendeley Recent Style Name 3_1">
    <vt:lpwstr>Human Movement 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multimedia-systems</vt:lpwstr>
  </property>
  <property fmtid="{D5CDD505-2E9C-101B-9397-08002B2CF9AE}" pid="15" name="Mendeley Recent Style Name 6_1">
    <vt:lpwstr>Multimedia System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mer</vt:lpwstr>
  </property>
  <property fmtid="{D5CDD505-2E9C-101B-9397-08002B2CF9AE}" pid="19" name="Mendeley Recent Style Name 8_1">
    <vt:lpwstr>Polymer</vt:lpwstr>
  </property>
  <property fmtid="{D5CDD505-2E9C-101B-9397-08002B2CF9AE}" pid="20" name="Mendeley Recent Style Id 9_1">
    <vt:lpwstr>http://www.zotero.org/styles/soft-matter</vt:lpwstr>
  </property>
  <property fmtid="{D5CDD505-2E9C-101B-9397-08002B2CF9AE}" pid="21" name="Mendeley Recent Style Name 9_1">
    <vt:lpwstr>Soft Matter</vt:lpwstr>
  </property>
  <property fmtid="{D5CDD505-2E9C-101B-9397-08002B2CF9AE}" pid="22" name="Mendeley Document_1">
    <vt:lpwstr>True</vt:lpwstr>
  </property>
  <property fmtid="{D5CDD505-2E9C-101B-9397-08002B2CF9AE}" pid="23" name="Mendeley Unique User Id_1">
    <vt:lpwstr>6d11487b-aae9-3a8f-9792-40f40230eda4</vt:lpwstr>
  </property>
  <property fmtid="{D5CDD505-2E9C-101B-9397-08002B2CF9AE}" pid="24" name="Mendeley Citation Style_1">
    <vt:lpwstr>http://www.zotero.org/styles/polymer</vt:lpwstr>
  </property>
</Properties>
</file>